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heme="majorHAnsi" w:eastAsiaTheme="majorEastAsia" w:hAnsiTheme="majorHAnsi" w:cstheme="majorBidi"/>
          <w:color w:val="auto"/>
          <w:spacing w:val="-10"/>
          <w:kern w:val="28"/>
          <w:sz w:val="40"/>
          <w:szCs w:val="56"/>
        </w:rPr>
        <w:alias w:val="Title"/>
        <w:tag w:val=""/>
        <w:id w:val="-127397690"/>
        <w:placeholder>
          <w:docPart w:val="9039310F76B54FF19ED5B0AB20003730"/>
        </w:placeholder>
        <w:dataBinding w:prefixMappings="xmlns:ns0='http://purl.org/dc/elements/1.1/' xmlns:ns1='http://schemas.openxmlformats.org/package/2006/metadata/core-properties' " w:xpath="/ns1:coreProperties[1]/ns0:title[1]" w:storeItemID="{6C3C8BC8-F283-45AE-878A-BAB7291924A1}"/>
        <w:text/>
      </w:sdtPr>
      <w:sdtEndPr/>
      <w:sdtContent>
        <w:p w14:paraId="59A919C4" w14:textId="243BAEE7" w:rsidR="00481E1A" w:rsidRPr="00A42E74" w:rsidRDefault="00207503" w:rsidP="007452E2">
          <w:pPr>
            <w:pStyle w:val="Title"/>
            <w:rPr>
              <w:lang w:val="en-US"/>
            </w:rPr>
          </w:pPr>
          <w:r>
            <w:rPr>
              <w:rFonts w:asciiTheme="majorHAnsi" w:eastAsiaTheme="majorEastAsia" w:hAnsiTheme="majorHAnsi" w:cstheme="majorBidi"/>
              <w:color w:val="auto"/>
              <w:spacing w:val="-10"/>
              <w:kern w:val="28"/>
              <w:sz w:val="40"/>
              <w:szCs w:val="56"/>
            </w:rPr>
            <w:t>Recommendations for fluid management of adults with sepsis in sub-Saharan Africa: A systematic review of guidelines</w:t>
          </w:r>
        </w:p>
      </w:sdtContent>
    </w:sdt>
    <w:p w14:paraId="59471424" w14:textId="2465D84E" w:rsidR="000B641B" w:rsidRDefault="000B641B" w:rsidP="00840428">
      <w:pPr>
        <w:pStyle w:val="Heading1"/>
      </w:pPr>
      <w:r>
        <w:t>Authors</w:t>
      </w:r>
    </w:p>
    <w:p w14:paraId="4046E784" w14:textId="5BFB3923" w:rsidR="00293C9D" w:rsidRDefault="00075C35" w:rsidP="000B641B">
      <w:r>
        <w:t>Ben</w:t>
      </w:r>
      <w:r w:rsidR="003D4511">
        <w:t>jamin</w:t>
      </w:r>
      <w:r>
        <w:t xml:space="preserve"> Silberberg</w:t>
      </w:r>
      <w:r w:rsidR="00A42F3B" w:rsidRPr="00A42F3B">
        <w:rPr>
          <w:vertAlign w:val="superscript"/>
        </w:rPr>
        <w:t>1</w:t>
      </w:r>
      <w:r w:rsidR="00E8321B">
        <w:rPr>
          <w:vertAlign w:val="superscript"/>
        </w:rPr>
        <w:t>,</w:t>
      </w:r>
      <w:r w:rsidR="003D4511">
        <w:rPr>
          <w:vertAlign w:val="superscript"/>
        </w:rPr>
        <w:t>2</w:t>
      </w:r>
      <w:r>
        <w:t>, Stephen Aston</w:t>
      </w:r>
      <w:r w:rsidR="003D4511">
        <w:rPr>
          <w:vertAlign w:val="superscript"/>
        </w:rPr>
        <w:t>1</w:t>
      </w:r>
      <w:r w:rsidR="0048457D" w:rsidRPr="003A47A0">
        <w:rPr>
          <w:vertAlign w:val="superscript"/>
        </w:rPr>
        <w:t>,</w:t>
      </w:r>
      <w:r w:rsidR="00E8321B">
        <w:rPr>
          <w:vertAlign w:val="superscript"/>
        </w:rPr>
        <w:t>3</w:t>
      </w:r>
      <w:r w:rsidR="00A42F3B">
        <w:t>,</w:t>
      </w:r>
      <w:r>
        <w:t xml:space="preserve"> </w:t>
      </w:r>
      <w:proofErr w:type="spellStart"/>
      <w:r w:rsidR="00AD18D6" w:rsidRPr="00FB1A9A">
        <w:t>Selda</w:t>
      </w:r>
      <w:proofErr w:type="spellEnd"/>
      <w:r w:rsidR="00AD18D6" w:rsidRPr="00FB1A9A">
        <w:t xml:space="preserve"> Boztepe</w:t>
      </w:r>
      <w:r w:rsidR="003D4511">
        <w:rPr>
          <w:vertAlign w:val="superscript"/>
        </w:rPr>
        <w:t>4</w:t>
      </w:r>
      <w:r w:rsidR="00BF4E37">
        <w:t xml:space="preserve">, </w:t>
      </w:r>
      <w:r w:rsidR="005218E3">
        <w:t>Shevin Jacob</w:t>
      </w:r>
      <w:r w:rsidR="005218E3">
        <w:rPr>
          <w:vertAlign w:val="superscript"/>
        </w:rPr>
        <w:t>5</w:t>
      </w:r>
      <w:r w:rsidR="005218E3">
        <w:t xml:space="preserve">, </w:t>
      </w:r>
      <w:r w:rsidR="000B641B">
        <w:t>Jamie Rylance</w:t>
      </w:r>
      <w:r w:rsidR="003D4511">
        <w:rPr>
          <w:vertAlign w:val="superscript"/>
        </w:rPr>
        <w:t>5</w:t>
      </w:r>
    </w:p>
    <w:p w14:paraId="73963BB3" w14:textId="521C1130" w:rsidR="000B641B" w:rsidRDefault="003D4511" w:rsidP="000B641B">
      <w:pPr>
        <w:pStyle w:val="Heading1"/>
      </w:pPr>
      <w:r>
        <w:t>Institutional addresses</w:t>
      </w:r>
    </w:p>
    <w:p w14:paraId="60C89B1E" w14:textId="43E667C2" w:rsidR="003D4511" w:rsidRDefault="00BF4E37" w:rsidP="00075C35">
      <w:pPr>
        <w:spacing w:after="0"/>
        <w:rPr>
          <w:vertAlign w:val="superscript"/>
        </w:rPr>
      </w:pPr>
      <w:r>
        <w:rPr>
          <w:vertAlign w:val="superscript"/>
        </w:rPr>
        <w:t>1</w:t>
      </w:r>
      <w:r w:rsidR="003D4511">
        <w:rPr>
          <w:vertAlign w:val="superscript"/>
        </w:rPr>
        <w:t xml:space="preserve"> </w:t>
      </w:r>
      <w:r w:rsidR="003D4511">
        <w:t>Liverpool University Hospitals NHS Foundation Trust, Liverpool, United Kingdom</w:t>
      </w:r>
      <w:r w:rsidR="00E8321B">
        <w:rPr>
          <w:vertAlign w:val="superscript"/>
        </w:rPr>
        <w:t xml:space="preserve"> </w:t>
      </w:r>
    </w:p>
    <w:p w14:paraId="206B3B84" w14:textId="72765C9E" w:rsidR="003D4511" w:rsidRDefault="003D4511" w:rsidP="00075C35">
      <w:pPr>
        <w:spacing w:after="0"/>
      </w:pPr>
      <w:r>
        <w:rPr>
          <w:vertAlign w:val="superscript"/>
        </w:rPr>
        <w:t xml:space="preserve">2 </w:t>
      </w:r>
      <w:r w:rsidR="00E8321B">
        <w:t xml:space="preserve">Department of Biostatistics, </w:t>
      </w:r>
      <w:r w:rsidR="00166A07">
        <w:t>University of Liverpool</w:t>
      </w:r>
      <w:r w:rsidR="00075C35">
        <w:t>, Liverpool, United Kingdom</w:t>
      </w:r>
    </w:p>
    <w:p w14:paraId="24192A24" w14:textId="4A22272E" w:rsidR="00E8321B" w:rsidRPr="00E8321B" w:rsidRDefault="003D4511" w:rsidP="00075C35">
      <w:pPr>
        <w:spacing w:after="0"/>
      </w:pPr>
      <w:r>
        <w:rPr>
          <w:vertAlign w:val="superscript"/>
        </w:rPr>
        <w:t>3</w:t>
      </w:r>
      <w:r w:rsidR="00E8321B">
        <w:rPr>
          <w:vertAlign w:val="superscript"/>
        </w:rPr>
        <w:t xml:space="preserve"> </w:t>
      </w:r>
      <w:r w:rsidR="00E8321B">
        <w:t>Institute of Infection and Global Health, University of Liverpool, Liverpool, United Kingdom</w:t>
      </w:r>
    </w:p>
    <w:p w14:paraId="5AFD0C08" w14:textId="1A63F57A" w:rsidR="0048457D" w:rsidRPr="00C34A06" w:rsidRDefault="003D4511" w:rsidP="00075C35">
      <w:pPr>
        <w:spacing w:after="0"/>
      </w:pPr>
      <w:r>
        <w:rPr>
          <w:vertAlign w:val="superscript"/>
        </w:rPr>
        <w:t xml:space="preserve">4 </w:t>
      </w:r>
      <w:r>
        <w:t>University Hospitals Bristol NHS Foundation Trust, Bristol, United Kingdom</w:t>
      </w:r>
    </w:p>
    <w:p w14:paraId="657D418E" w14:textId="0A730145" w:rsidR="000B641B" w:rsidRDefault="003D4511" w:rsidP="000B641B">
      <w:pPr>
        <w:pStyle w:val="Heading1"/>
        <w:spacing w:before="0" w:after="0" w:line="480" w:lineRule="auto"/>
        <w:rPr>
          <w:rFonts w:ascii="Times New Roman" w:eastAsia="Times New Roman" w:hAnsi="Times New Roman" w:cs="Times New Roman"/>
          <w:b w:val="0"/>
          <w:smallCaps/>
          <w:sz w:val="24"/>
          <w:szCs w:val="24"/>
        </w:rPr>
      </w:pPr>
      <w:r>
        <w:rPr>
          <w:rFonts w:ascii="Times New Roman" w:eastAsia="Times New Roman" w:hAnsi="Times New Roman" w:cs="Times New Roman"/>
          <w:b w:val="0"/>
          <w:sz w:val="24"/>
          <w:szCs w:val="24"/>
          <w:vertAlign w:val="superscript"/>
        </w:rPr>
        <w:t>5</w:t>
      </w:r>
      <w:r w:rsidR="000B641B">
        <w:rPr>
          <w:rFonts w:ascii="Times New Roman" w:eastAsia="Times New Roman" w:hAnsi="Times New Roman" w:cs="Times New Roman"/>
          <w:b w:val="0"/>
          <w:sz w:val="24"/>
          <w:szCs w:val="24"/>
        </w:rPr>
        <w:t xml:space="preserve"> Department of Clinical Sciences, Liverpool School of Tropical Medicine, Liverpool, United Kingdom</w:t>
      </w:r>
    </w:p>
    <w:p w14:paraId="2170DC4A" w14:textId="027CA629" w:rsidR="004F1104" w:rsidRPr="007452E2" w:rsidRDefault="004F1104" w:rsidP="004F1104">
      <w:pPr>
        <w:pStyle w:val="Heading1"/>
      </w:pPr>
      <w:bookmarkStart w:id="1" w:name="_gjdgxs" w:colFirst="0" w:colLast="0"/>
      <w:bookmarkEnd w:id="1"/>
      <w:r>
        <w:t>Corresponding Author</w:t>
      </w:r>
    </w:p>
    <w:p w14:paraId="01BFC546" w14:textId="3084979B" w:rsidR="004F1104" w:rsidRDefault="004F1104" w:rsidP="004F1104">
      <w:r>
        <w:t xml:space="preserve">Dr </w:t>
      </w:r>
      <w:r w:rsidR="003D4511">
        <w:t>Benjamin Silberberg</w:t>
      </w:r>
      <w:r>
        <w:t xml:space="preserve">, </w:t>
      </w:r>
      <w:r w:rsidR="003D4511">
        <w:t>Aintree University Hospital</w:t>
      </w:r>
      <w:r>
        <w:t xml:space="preserve">, Liverpool </w:t>
      </w:r>
      <w:r w:rsidR="003D4511">
        <w:t>University Hospitals NHS Foundation Trust</w:t>
      </w:r>
      <w:r>
        <w:t>, Liverpool, UK, L</w:t>
      </w:r>
      <w:r w:rsidR="003D4511">
        <w:t>9</w:t>
      </w:r>
      <w:r>
        <w:t xml:space="preserve"> </w:t>
      </w:r>
      <w:r w:rsidR="003D4511">
        <w:t>7AL</w:t>
      </w:r>
      <w:r>
        <w:t xml:space="preserve">. </w:t>
      </w:r>
      <w:r w:rsidR="00CE5A53">
        <w:t xml:space="preserve">Email: </w:t>
      </w:r>
      <w:hyperlink r:id="rId9" w:history="1">
        <w:r w:rsidR="00F6534E" w:rsidRPr="00256548">
          <w:rPr>
            <w:rStyle w:val="Hyperlink"/>
          </w:rPr>
          <w:t>b.p.silberberg@doctors.org.uk</w:t>
        </w:r>
      </w:hyperlink>
      <w:r w:rsidR="00F6534E">
        <w:t xml:space="preserve"> </w:t>
      </w:r>
    </w:p>
    <w:p w14:paraId="11162A98" w14:textId="77777777" w:rsidR="00F6534E" w:rsidRDefault="00F6534E" w:rsidP="00840428">
      <w:pPr>
        <w:pStyle w:val="Heading1"/>
      </w:pPr>
    </w:p>
    <w:p w14:paraId="57E35218" w14:textId="77777777" w:rsidR="00F6534E" w:rsidRDefault="00F6534E" w:rsidP="00840428">
      <w:pPr>
        <w:pStyle w:val="Heading1"/>
      </w:pPr>
    </w:p>
    <w:p w14:paraId="668B2EE9" w14:textId="77777777" w:rsidR="00F6534E" w:rsidRDefault="00F6534E" w:rsidP="00840428">
      <w:pPr>
        <w:pStyle w:val="Heading1"/>
      </w:pPr>
    </w:p>
    <w:p w14:paraId="299DAF69" w14:textId="77777777" w:rsidR="00F6534E" w:rsidRDefault="00F6534E" w:rsidP="00840428">
      <w:pPr>
        <w:pStyle w:val="Heading1"/>
      </w:pPr>
    </w:p>
    <w:p w14:paraId="566A0E9F" w14:textId="77777777" w:rsidR="00F6534E" w:rsidRDefault="00F6534E" w:rsidP="00840428">
      <w:pPr>
        <w:pStyle w:val="Heading1"/>
      </w:pPr>
    </w:p>
    <w:p w14:paraId="2F720083" w14:textId="77777777" w:rsidR="005F0175" w:rsidRDefault="005F0175" w:rsidP="005F0175">
      <w:pPr>
        <w:pStyle w:val="Heading1"/>
      </w:pPr>
      <w:r>
        <w:lastRenderedPageBreak/>
        <w:t>Abstract</w:t>
      </w:r>
    </w:p>
    <w:p w14:paraId="0C236BE3" w14:textId="16C2CBBC" w:rsidR="005F0175" w:rsidRPr="005F0175" w:rsidRDefault="005F0175" w:rsidP="005F0175">
      <w:pPr>
        <w:pStyle w:val="NormalWeb"/>
        <w:rPr>
          <w:rFonts w:asciiTheme="minorHAnsi" w:hAnsiTheme="minorHAnsi" w:cstheme="minorHAnsi"/>
          <w:b/>
          <w:bCs/>
          <w:color w:val="333333"/>
          <w:sz w:val="26"/>
          <w:szCs w:val="26"/>
        </w:rPr>
      </w:pPr>
      <w:r w:rsidRPr="005F0175">
        <w:rPr>
          <w:rFonts w:asciiTheme="minorHAnsi" w:hAnsiTheme="minorHAnsi" w:cstheme="minorHAnsi"/>
          <w:b/>
          <w:bCs/>
          <w:color w:val="333333"/>
          <w:sz w:val="26"/>
          <w:szCs w:val="26"/>
        </w:rPr>
        <w:t>Background</w:t>
      </w:r>
    </w:p>
    <w:p w14:paraId="45EE9B96" w14:textId="77777777" w:rsidR="005F0175" w:rsidRDefault="005F0175" w:rsidP="005F0175">
      <w:r>
        <w:t>Sepsis guidelines are widely used in High Income Countries and intravenous fluids are an important supportive treatment modality. However, fluids have been harmful in intervention trials in Low-Income Countries, most notably in sub-Saharan Africa. We assessed the relevance, quality and applicability of available guidelines for the fluid management of adult patients with sepsis in this region.</w:t>
      </w:r>
    </w:p>
    <w:p w14:paraId="70622596" w14:textId="77777777" w:rsidR="005F0175" w:rsidRDefault="005F0175" w:rsidP="005F0175">
      <w:pPr>
        <w:pStyle w:val="Heading2"/>
      </w:pPr>
      <w:r>
        <w:t>Methods</w:t>
      </w:r>
    </w:p>
    <w:p w14:paraId="6B75A251" w14:textId="3DE4637D" w:rsidR="005F0175" w:rsidRPr="005F0175" w:rsidRDefault="005F0175" w:rsidP="005F0175">
      <w:pPr>
        <w:rPr>
          <w:rFonts w:ascii="Calibri" w:hAnsi="Calibri" w:cs="Calibri"/>
          <w:sz w:val="26"/>
          <w:szCs w:val="26"/>
        </w:rPr>
      </w:pPr>
      <w:r>
        <w:t xml:space="preserve">We identified sepsis guidelines by systematic review with broad search terms, duplicate screening and data extraction. We included peer-reviewed publications with explicit relevance to sepsis and fluid therapy. </w:t>
      </w:r>
      <w:r w:rsidRPr="00702226">
        <w:t>We excluded those designed</w:t>
      </w:r>
      <w:r w:rsidR="00996111" w:rsidRPr="00702226">
        <w:t xml:space="preserve"> exclusively</w:t>
      </w:r>
      <w:r w:rsidRPr="00702226">
        <w:t xml:space="preserve"> for specific</w:t>
      </w:r>
      <w:r w:rsidR="00996111" w:rsidRPr="00702226">
        <w:t xml:space="preserve"> aetiologies of sepsis</w:t>
      </w:r>
      <w:r w:rsidRPr="00702226">
        <w:t xml:space="preserve">, </w:t>
      </w:r>
      <w:r>
        <w:t>for limited geographic locations, or for non-adult populations. We used the AGREE II tool to assess the quality of guideline development, performed a narrative synthesis and us</w:t>
      </w:r>
      <w:r w:rsidR="00BD613E">
        <w:t>ed</w:t>
      </w:r>
      <w:r>
        <w:t xml:space="preserve"> theoretical case scenarios to assess practical applicability to everyday clinical practice in resource-constrained settings.</w:t>
      </w:r>
    </w:p>
    <w:p w14:paraId="1AE0E2F5" w14:textId="77777777" w:rsidR="005F0175" w:rsidRPr="005F0175" w:rsidRDefault="005F0175" w:rsidP="005F0175">
      <w:pPr>
        <w:pStyle w:val="NormalWeb"/>
        <w:rPr>
          <w:rFonts w:asciiTheme="minorHAnsi" w:hAnsiTheme="minorHAnsi" w:cstheme="minorHAnsi"/>
          <w:b/>
          <w:bCs/>
          <w:color w:val="333333"/>
          <w:sz w:val="26"/>
          <w:szCs w:val="26"/>
        </w:rPr>
      </w:pPr>
      <w:r w:rsidRPr="005F0175">
        <w:rPr>
          <w:rFonts w:asciiTheme="minorHAnsi" w:hAnsiTheme="minorHAnsi" w:cstheme="minorHAnsi"/>
          <w:b/>
          <w:bCs/>
          <w:color w:val="333333"/>
          <w:sz w:val="26"/>
          <w:szCs w:val="26"/>
        </w:rPr>
        <w:t>Results</w:t>
      </w:r>
    </w:p>
    <w:p w14:paraId="406F8946" w14:textId="6500F583" w:rsidR="005F0175" w:rsidRDefault="005F0175" w:rsidP="005F0175">
      <w:r>
        <w:t xml:space="preserve">Published sepsis guidelines are heterogeneous in sepsis definition and in quality: 8/10 guidelines had significant deficits in applicability, particularly with reference to resource considerations in low-income settings. Indications for intravenous fluid were: hypotension (8/10); clinical markers of hypoperfusion (6/10); </w:t>
      </w:r>
      <w:proofErr w:type="spellStart"/>
      <w:r>
        <w:t>lactataemia</w:t>
      </w:r>
      <w:proofErr w:type="spellEnd"/>
      <w:r>
        <w:t xml:space="preserve"> (3/10). Crystalloids were overwhelmingly recommended (9/10). Suggested volumes varied; 5/10 explicitly recommended “fluid challenges” with reassessment, totalling between 1L and 4L during initial resuscitation. Fluid balance, including later de-escalation of therapy</w:t>
      </w:r>
      <w:r w:rsidR="00AA046C">
        <w:t>,</w:t>
      </w:r>
      <w:r>
        <w:t xml:space="preserve"> was not specifically described in any. Norepinephrine was the preferred initial vasopressor (5/10), </w:t>
      </w:r>
      <w:r>
        <w:lastRenderedPageBreak/>
        <w:t>specifically targeted to MAP &gt;65mmHg (3/10), with higher values suggested in pre-existing hypertension (1/10). Recommendations for guidelines were almost universally derived from evidence in High Income Countries. None of the guidelines suggested any refinement for patients with malnutrition.</w:t>
      </w:r>
    </w:p>
    <w:p w14:paraId="11F22C15" w14:textId="77777777" w:rsidR="005F0175" w:rsidRPr="005F0175" w:rsidRDefault="005F0175" w:rsidP="005F0175">
      <w:pPr>
        <w:pStyle w:val="NormalWeb"/>
        <w:rPr>
          <w:rFonts w:asciiTheme="minorHAnsi" w:hAnsiTheme="minorHAnsi" w:cstheme="minorHAnsi"/>
          <w:b/>
          <w:bCs/>
          <w:color w:val="333333"/>
          <w:sz w:val="26"/>
          <w:szCs w:val="26"/>
        </w:rPr>
      </w:pPr>
      <w:r w:rsidRPr="005F0175">
        <w:rPr>
          <w:rFonts w:asciiTheme="minorHAnsi" w:hAnsiTheme="minorHAnsi" w:cstheme="minorHAnsi"/>
          <w:b/>
          <w:bCs/>
          <w:color w:val="333333"/>
          <w:sz w:val="26"/>
          <w:szCs w:val="26"/>
        </w:rPr>
        <w:t>Conclusions</w:t>
      </w:r>
    </w:p>
    <w:p w14:paraId="1291D974" w14:textId="77777777" w:rsidR="005F0175" w:rsidRDefault="005F0175" w:rsidP="005F0175">
      <w:r>
        <w:t>Widely used international guidelines contain disparate recommendations on intravenous fluid use, lack specificity and are largely unattainable in Low-Income Countries given available resources. A relative lack of high-quality evidence from sub-Saharan Africa increases reliance on recommendations which may not be relevant or implementable.</w:t>
      </w:r>
    </w:p>
    <w:p w14:paraId="6AE79DA8" w14:textId="77777777" w:rsidR="005F0175" w:rsidRDefault="005F0175" w:rsidP="00075C35">
      <w:pPr>
        <w:pStyle w:val="Heading1"/>
      </w:pPr>
    </w:p>
    <w:p w14:paraId="2FF08582" w14:textId="77777777" w:rsidR="00F6534E" w:rsidRDefault="00F6534E" w:rsidP="00075C35"/>
    <w:p w14:paraId="302B71BE" w14:textId="77777777" w:rsidR="00F6534E" w:rsidRDefault="00F6534E" w:rsidP="00075C35"/>
    <w:p w14:paraId="4BCEF685" w14:textId="77777777" w:rsidR="00F6534E" w:rsidRDefault="00F6534E" w:rsidP="00075C35"/>
    <w:p w14:paraId="31D39B28" w14:textId="77777777" w:rsidR="00F6534E" w:rsidRDefault="00F6534E" w:rsidP="00075C35"/>
    <w:p w14:paraId="39E22155" w14:textId="77777777" w:rsidR="00F6534E" w:rsidRDefault="00F6534E" w:rsidP="00075C35"/>
    <w:p w14:paraId="42397BAE" w14:textId="77777777" w:rsidR="00F6534E" w:rsidRDefault="00F6534E" w:rsidP="00075C35"/>
    <w:p w14:paraId="75B5B4D8" w14:textId="77777777" w:rsidR="00F6534E" w:rsidRDefault="00F6534E" w:rsidP="00075C35"/>
    <w:p w14:paraId="14C22B32" w14:textId="77777777" w:rsidR="00F6534E" w:rsidRDefault="00F6534E" w:rsidP="00075C35"/>
    <w:p w14:paraId="2E8077E5" w14:textId="77777777" w:rsidR="00F6534E" w:rsidRDefault="00F6534E" w:rsidP="00075C35"/>
    <w:p w14:paraId="1D066CB4" w14:textId="77777777" w:rsidR="00F6534E" w:rsidRDefault="00F6534E" w:rsidP="00075C35"/>
    <w:p w14:paraId="08C05722" w14:textId="77777777" w:rsidR="00F6534E" w:rsidRDefault="00F6534E" w:rsidP="00F6534E">
      <w:pPr>
        <w:pStyle w:val="Heading1"/>
      </w:pPr>
      <w:r w:rsidRPr="007452E2">
        <w:lastRenderedPageBreak/>
        <w:t>Keywords</w:t>
      </w:r>
    </w:p>
    <w:p w14:paraId="53C6583F" w14:textId="74C962C7" w:rsidR="00F6534E" w:rsidRDefault="00F6534E" w:rsidP="00075C35">
      <w:pPr>
        <w:sectPr w:rsidR="00F6534E" w:rsidSect="001A1DDE">
          <w:footerReference w:type="default" r:id="rId10"/>
          <w:pgSz w:w="11906" w:h="16838" w:code="9"/>
          <w:pgMar w:top="1440" w:right="1440" w:bottom="1440" w:left="1440" w:header="720" w:footer="720" w:gutter="0"/>
          <w:cols w:space="720"/>
          <w:docGrid w:linePitch="326"/>
        </w:sectPr>
      </w:pPr>
      <w:r>
        <w:t>Sepsis; Fluid Therapy; Vasoconstrictor Agents; Africa South of the Sahara; Practice Guidelines as Topic; Systematic Review</w:t>
      </w:r>
    </w:p>
    <w:p w14:paraId="1BC6AE71" w14:textId="27823B2C" w:rsidR="00253724" w:rsidRDefault="00BD613E" w:rsidP="00012FFF">
      <w:pPr>
        <w:pStyle w:val="Heading1"/>
      </w:pPr>
      <w:r>
        <w:lastRenderedPageBreak/>
        <w:t>Background</w:t>
      </w:r>
    </w:p>
    <w:p w14:paraId="36C75A6F" w14:textId="123BE263" w:rsidR="00D33979" w:rsidRDefault="00D33979" w:rsidP="00D33979">
      <w:r w:rsidRPr="00863C35">
        <w:t>S</w:t>
      </w:r>
      <w:r w:rsidRPr="00ED54AF">
        <w:t xml:space="preserve">epsis </w:t>
      </w:r>
      <w:r>
        <w:t>is</w:t>
      </w:r>
      <w:r w:rsidRPr="00ED54AF">
        <w:t xml:space="preserve"> </w:t>
      </w:r>
      <w:r w:rsidRPr="00D33979">
        <w:rPr>
          <w:i/>
        </w:rPr>
        <w:t>life-threatening organ dysfunction due to a dysregulated host response to infection</w:t>
      </w:r>
      <w:r w:rsidR="001D7A6F">
        <w:rPr>
          <w:i/>
        </w:rPr>
        <w:t xml:space="preserve"> </w:t>
      </w:r>
      <w:r w:rsidR="000E672F">
        <w:fldChar w:fldCharType="begin">
          <w:fldData xml:space="preserve">PEVuZE5vdGU+PENpdGU+PEF1dGhvcj5TaW5nZXI8L0F1dGhvcj48WWVhcj4yMDE2PC9ZZWFyPjxS
ZWNOdW0+NTYxPC9SZWNOdW0+PERpc3BsYXlUZXh0PlsxXTwvRGlzcGxheVRleHQ+PHJlY29yZD48
cmVjLW51bWJlcj41NjE8L3JlYy1udW1iZXI+PGZvcmVpZ24ta2V5cz48a2V5IGFwcD0iRU4iIGRi
LWlkPSJ3MmRyenRhZjNyZXphOGV4cmQzNWU1ZDF4dGZzNXRkdDJ4ZDAiIHRpbWVzdGFtcD0iMTUx
NTA5Njk2NSI+NTYx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YW1h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ODAxLTEwPC9wYWdlcz48dm9sdW1lPjMxNTwvdm9sdW1lPjxu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</w:fldData>
        </w:fldChar>
      </w:r>
      <w:r w:rsidR="00531B28">
        <w:instrText xml:space="preserve"> ADDIN EN.CITE </w:instrText>
      </w:r>
      <w:r w:rsidR="00531B28">
        <w:fldChar w:fldCharType="begin">
          <w:fldData xml:space="preserve">PEVuZE5vdGU+PENpdGU+PEF1dGhvcj5TaW5nZXI8L0F1dGhvcj48WWVhcj4yMDE2PC9ZZWFyPjxS
ZWNOdW0+NTYxPC9SZWNOdW0+PERpc3BsYXlUZXh0PlsxXTwvRGlzcGxheVRleHQ+PHJlY29yZD48
cmVjLW51bWJlcj41NjE8L3JlYy1udW1iZXI+PGZvcmVpZ24ta2V5cz48a2V5IGFwcD0iRU4iIGRi
LWlkPSJ3MmRyenRhZjNyZXphOGV4cmQzNWU1ZDF4dGZzNXRkdDJ4ZDAiIHRpbWVzdGFtcD0iMTUx
NTA5Njk2NSI+NTYx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YW1h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ODAxLTEwPC9wYWdlcz48dm9sdW1lPjMxNTwvdm9sdW1lPjxu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</w:fldData>
        </w:fldChar>
      </w:r>
      <w:r w:rsidR="00531B28">
        <w:instrText xml:space="preserve"> ADDIN EN.CITE.DATA </w:instrText>
      </w:r>
      <w:r w:rsidR="00531B28">
        <w:fldChar w:fldCharType="end"/>
      </w:r>
      <w:r w:rsidR="000E672F">
        <w:fldChar w:fldCharType="separate"/>
      </w:r>
      <w:r w:rsidR="00531B28">
        <w:rPr>
          <w:noProof/>
        </w:rPr>
        <w:t>[1]</w:t>
      </w:r>
      <w:r w:rsidR="000E672F">
        <w:fldChar w:fldCharType="end"/>
      </w:r>
      <w:r w:rsidRPr="00012FFF">
        <w:t xml:space="preserve">. </w:t>
      </w:r>
      <w:r w:rsidRPr="00C24999">
        <w:t>Sepsis is common (</w:t>
      </w:r>
      <w:r w:rsidR="00E14980">
        <w:t>48.9</w:t>
      </w:r>
      <w:r w:rsidRPr="00C24999">
        <w:t xml:space="preserve">m cases/year globally) and results in </w:t>
      </w:r>
      <w:r>
        <w:t xml:space="preserve">an estimated </w:t>
      </w:r>
      <w:r w:rsidR="00E14980">
        <w:t>11</w:t>
      </w:r>
      <w:r w:rsidRPr="00C24999">
        <w:t xml:space="preserve"> million deaths annually</w:t>
      </w:r>
      <w:r w:rsidR="00531B28">
        <w:t xml:space="preserve"> </w:t>
      </w:r>
      <w:r w:rsidR="00531B28">
        <w:fldChar w:fldCharType="begin"/>
      </w:r>
      <w:r w:rsidR="00531B28">
        <w:instrText xml:space="preserve"> ADDIN EN.CITE &lt;EndNote&gt;&lt;Cite&gt;&lt;Author&gt;Rudd&lt;/Author&gt;&lt;Year&gt;2020&lt;/Year&gt;&lt;RecNum&gt;629&lt;/RecNum&gt;&lt;DisplayText&gt;[2]&lt;/DisplayText&gt;&lt;record&gt;&lt;rec-number&gt;629&lt;/rec-number&gt;&lt;foreign-keys&gt;&lt;key app="EN" db-id="w2drztaf3reza8exrd35e5d1xtfs5tdt2xd0" timestamp="1580245966"&gt;629&lt;/key&gt;&lt;/foreign-keys&gt;&lt;ref-type name="Journal Article"&gt;17&lt;/ref-type&gt;&lt;contributors&gt;&lt;authors&gt;&lt;author&gt;Rudd, K.&lt;/author&gt;&lt;author&gt;Johnson, S.&lt;/author&gt;&lt;author&gt;Agesa, K.&lt;/author&gt;&lt;author&gt;Shackleford, K.&lt;/author&gt;&lt;author&gt;Tsoi, D.&lt;/author&gt;&lt;author&gt;Kielvan, D.&lt;/author&gt;&lt;author&gt;Colombara, D.&lt;/author&gt;&lt;author&gt;Ikuta, K.&lt;/author&gt;&lt;author&gt;Kissoon, N.&lt;/author&gt;&lt;author&gt;Finfer, S.&lt;/author&gt;&lt;author&gt;Fleischmann-Struzek, C.&lt;/author&gt;&lt;author&gt;Machado, F.&lt;/author&gt;&lt;author&gt;Reinhart, K.&lt;/author&gt;&lt;author&gt;Rowan, K.&lt;/author&gt;&lt;author&gt;Seymour, C.&lt;/author&gt;&lt;author&gt;Watson, R.&lt;/author&gt;&lt;author&gt;West, T.&lt;/author&gt;&lt;author&gt;Marinho, F.&lt;/author&gt;&lt;author&gt;Hay, S.&lt;/author&gt;&lt;author&gt;Lozano, R.&lt;/author&gt;&lt;author&gt;Lopez, A.&lt;/author&gt;&lt;author&gt;Angus, D.&lt;/author&gt;&lt;author&gt;Murray, C. &lt;/author&gt;&lt;author&gt;Naghavi, M.&lt;/author&gt;&lt;/authors&gt;&lt;/contributors&gt;&lt;titles&gt;&lt;title&gt;Global, regional, and national sepsis incidence and mortality, 1990-2017: analysis for the Global Burden of Disease Study&lt;/title&gt;&lt;secondary-title&gt;Lancet&lt;/secondary-title&gt;&lt;/titles&gt;&lt;periodical&gt;&lt;full-title&gt;Lancet&lt;/full-title&gt;&lt;/periodical&gt;&lt;pages&gt;200-11&lt;/pages&gt;&lt;volume&gt;395&lt;/volume&gt;&lt;dates&gt;&lt;year&gt;2020&lt;/year&gt;&lt;/dates&gt;&lt;urls&gt;&lt;/urls&gt;&lt;/record&gt;&lt;/Cite&gt;&lt;/EndNote&gt;</w:instrText>
      </w:r>
      <w:r w:rsidR="00531B28">
        <w:fldChar w:fldCharType="separate"/>
      </w:r>
      <w:r w:rsidR="00531B28">
        <w:rPr>
          <w:noProof/>
        </w:rPr>
        <w:t>[2]</w:t>
      </w:r>
      <w:r w:rsidR="00531B28">
        <w:fldChar w:fldCharType="end"/>
      </w:r>
      <w:r>
        <w:t xml:space="preserve">. </w:t>
      </w:r>
      <w:r w:rsidRPr="00ED54AF">
        <w:t>In</w:t>
      </w:r>
      <w:r w:rsidR="00E23B21">
        <w:t xml:space="preserve"> sub-Saharan Africa</w:t>
      </w:r>
      <w:r w:rsidR="007C3FC7">
        <w:t xml:space="preserve"> (SSA)</w:t>
      </w:r>
      <w:r>
        <w:t>,</w:t>
      </w:r>
      <w:r w:rsidRPr="00863C35">
        <w:t xml:space="preserve"> where endemic tropical infections and advanced HIV are prevalent, </w:t>
      </w:r>
      <w:r w:rsidR="002C21AC">
        <w:t xml:space="preserve">models suggest </w:t>
      </w:r>
      <w:r w:rsidRPr="00863C35">
        <w:t xml:space="preserve">the </w:t>
      </w:r>
      <w:r w:rsidR="00E14980">
        <w:t xml:space="preserve">incidence </w:t>
      </w:r>
      <w:r w:rsidRPr="00863C35">
        <w:t xml:space="preserve">of </w:t>
      </w:r>
      <w:r w:rsidR="00760537">
        <w:t xml:space="preserve">sepsis </w:t>
      </w:r>
      <w:r w:rsidRPr="00863C35">
        <w:t>is higher</w:t>
      </w:r>
      <w:r w:rsidR="00760537">
        <w:t xml:space="preserve"> (1527/100,000 cases per year compared with </w:t>
      </w:r>
      <w:r w:rsidR="002C21AC">
        <w:t>678/100,000 globally</w:t>
      </w:r>
      <w:r w:rsidR="00760537">
        <w:t>)</w:t>
      </w:r>
      <w:r w:rsidR="002C21AC">
        <w:t>, and represents 30-65% of overall mortality in the region</w:t>
      </w:r>
      <w:r>
        <w:t xml:space="preserve">, but </w:t>
      </w:r>
      <w:r w:rsidR="002C21AC">
        <w:t xml:space="preserve">primary </w:t>
      </w:r>
      <w:r w:rsidR="007C3FC7">
        <w:t xml:space="preserve">sepsis-specific </w:t>
      </w:r>
      <w:r>
        <w:t>data are limited</w:t>
      </w:r>
      <w:r w:rsidR="007C3FC7">
        <w:t xml:space="preserve"> </w:t>
      </w:r>
      <w:r w:rsidR="007C3FC7">
        <w:fldChar w:fldCharType="begin"/>
      </w:r>
      <w:r w:rsidR="00531B28">
        <w:instrText xml:space="preserve"> ADDIN EN.CITE &lt;EndNote&gt;&lt;Cite&gt;&lt;Author&gt;Evaluation&lt;/Author&gt;&lt;Year&gt;2018&lt;/Year&gt;&lt;RecNum&gt;627&lt;/RecNum&gt;&lt;DisplayText&gt;[3]&lt;/DisplayText&gt;&lt;record&gt;&lt;rec-number&gt;627&lt;/rec-number&gt;&lt;foreign-keys&gt;&lt;key app="EN" db-id="w2drztaf3reza8exrd35e5d1xtfs5tdt2xd0" timestamp="1575836746"&gt;627&lt;/key&gt;&lt;/foreign-keys&gt;&lt;ref-type name="Web Page"&gt;12&lt;/ref-type&gt;&lt;contributors&gt;&lt;authors&gt;&lt;author&gt;Institute for Health Metrics and Evaluation (IHME),&lt;/author&gt;&lt;/authors&gt;&lt;/contributors&gt;&lt;titles&gt;&lt;title&gt;GBD Compare Data Visualization&lt;/title&gt;&lt;/titles&gt;&lt;number&gt;8th December 2019&lt;/number&gt;&lt;dates&gt;&lt;year&gt;2018&lt;/year&gt;&lt;/dates&gt;&lt;pub-location&gt;Seattle, WA&lt;/pub-location&gt;&lt;publisher&gt;University of Washington&lt;/publisher&gt;&lt;urls&gt;&lt;related-urls&gt;&lt;url&gt;http://vizhub.healthdata.org/gbd-compare&lt;/url&gt;&lt;/related-urls&gt;&lt;/urls&gt;&lt;/record&gt;&lt;/Cite&gt;&lt;/EndNote&gt;</w:instrText>
      </w:r>
      <w:r w:rsidR="007C3FC7">
        <w:fldChar w:fldCharType="separate"/>
      </w:r>
      <w:r w:rsidR="00531B28">
        <w:rPr>
          <w:noProof/>
        </w:rPr>
        <w:t>[3]</w:t>
      </w:r>
      <w:r w:rsidR="007C3FC7">
        <w:fldChar w:fldCharType="end"/>
      </w:r>
      <w:r>
        <w:t xml:space="preserve">. A </w:t>
      </w:r>
      <w:r w:rsidRPr="00C24999">
        <w:t xml:space="preserve">recent systematic review of </w:t>
      </w:r>
      <w:r>
        <w:t xml:space="preserve">limited data from </w:t>
      </w:r>
      <w:r w:rsidRPr="00C24999">
        <w:t>15 studies (2800 participants</w:t>
      </w:r>
      <w:r>
        <w:t xml:space="preserve"> from sub-Saharan Africa</w:t>
      </w:r>
      <w:r w:rsidRPr="00C24999">
        <w:t xml:space="preserve">) estimated pooled in-hospital mortality </w:t>
      </w:r>
      <w:r w:rsidR="001D7A6F">
        <w:t xml:space="preserve">for </w:t>
      </w:r>
      <w:r w:rsidRPr="00C24999">
        <w:t>sepsis and severe sepsis at 19% (95% CI 12-29%) and 39% (95% CI 30-47%) respectively</w:t>
      </w:r>
      <w:r w:rsidR="001D7A6F">
        <w:t xml:space="preserve"> </w:t>
      </w:r>
      <w:r w:rsidR="000E672F">
        <w:fldChar w:fldCharType="begin"/>
      </w:r>
      <w:r w:rsidR="00531B28">
        <w:instrText xml:space="preserve"> ADDIN EN.CITE &lt;EndNote&gt;&lt;Cite&gt;&lt;Author&gt;Lewis&lt;/Author&gt;&lt;Year&gt;2019&lt;/Year&gt;&lt;RecNum&gt;2&lt;/RecNum&gt;&lt;DisplayText&gt;[4]&lt;/DisplayText&gt;&lt;record&gt;&lt;rec-number&gt;2&lt;/rec-number&gt;&lt;foreign-keys&gt;&lt;key app="EN" db-id="2299fdxzhesdwue5xvov52puvx5092ffsxt9" timestamp="1569377785"&gt;2&lt;/key&gt;&lt;/foreign-keys&gt;&lt;ref-type name="Journal Article"&gt;17&lt;/ref-type&gt;&lt;contributors&gt;&lt;authors&gt;&lt;author&gt;Lewis, Joseph M.&lt;/author&gt;&lt;author&gt;Feasey, Nicholas A.&lt;/author&gt;&lt;author&gt;Rylance, Jamie&lt;/author&gt;&lt;/authors&gt;&lt;/contributors&gt;&lt;titles&gt;&lt;title&gt;Aetiology and outcomes of sepsis in adults in sub-Saharan Africa: a systematic review and meta-analysis&lt;/title&gt;&lt;secondary-title&gt;Critical Care&lt;/secondary-title&gt;&lt;/titles&gt;&lt;pages&gt;212&lt;/pages&gt;&lt;volume&gt;23&lt;/volume&gt;&lt;number&gt;1&lt;/number&gt;&lt;dates&gt;&lt;year&gt;2019&lt;/year&gt;&lt;pub-dates&gt;&lt;date&gt;June 11&lt;/date&gt;&lt;/pub-dates&gt;&lt;/dates&gt;&lt;isbn&gt;1364-8535&lt;/isbn&gt;&lt;label&gt;Lewis2019&lt;/label&gt;&lt;work-type&gt;journal article&lt;/work-type&gt;&lt;urls&gt;&lt;related-urls&gt;&lt;url&gt;https://doi.org/10.1186/s13054-019-2501-y&lt;/url&gt;&lt;/related-urls&gt;&lt;/urls&gt;&lt;electronic-resource-num&gt;10.1186/s13054-019-2501-y&lt;/electronic-resource-num&gt;&lt;/record&gt;&lt;/Cite&gt;&lt;/EndNote&gt;</w:instrText>
      </w:r>
      <w:r w:rsidR="000E672F">
        <w:fldChar w:fldCharType="separate"/>
      </w:r>
      <w:r w:rsidR="00531B28">
        <w:rPr>
          <w:noProof/>
        </w:rPr>
        <w:t>[4]</w:t>
      </w:r>
      <w:r w:rsidR="000E672F">
        <w:fldChar w:fldCharType="end"/>
      </w:r>
      <w:r w:rsidRPr="00C24999">
        <w:t>.</w:t>
      </w:r>
      <w:r>
        <w:t xml:space="preserve"> Strategies for improving</w:t>
      </w:r>
      <w:r w:rsidRPr="00863C35">
        <w:t xml:space="preserve"> </w:t>
      </w:r>
      <w:r>
        <w:t xml:space="preserve">sepsis survival in </w:t>
      </w:r>
      <w:r w:rsidR="00E23B21">
        <w:t>low-income countries (LIC)</w:t>
      </w:r>
      <w:r>
        <w:t xml:space="preserve"> have been </w:t>
      </w:r>
      <w:r w:rsidRPr="00863C35">
        <w:t>limited by</w:t>
      </w:r>
      <w:r>
        <w:t xml:space="preserve"> lack of robust </w:t>
      </w:r>
      <w:r w:rsidRPr="00863C35">
        <w:t>evidence</w:t>
      </w:r>
      <w:r>
        <w:t>, insufficient resources in emergency care</w:t>
      </w:r>
      <w:r w:rsidR="00991D92">
        <w:t xml:space="preserve"> and</w:t>
      </w:r>
      <w:r>
        <w:t xml:space="preserve"> conflicting data </w:t>
      </w:r>
      <w:r w:rsidRPr="00863C35">
        <w:t>from high</w:t>
      </w:r>
      <w:r w:rsidR="00FA15E6">
        <w:t>-</w:t>
      </w:r>
      <w:r w:rsidRPr="00863C35">
        <w:t xml:space="preserve"> </w:t>
      </w:r>
      <w:r>
        <w:t>and low</w:t>
      </w:r>
      <w:r w:rsidR="00FA15E6">
        <w:t>-</w:t>
      </w:r>
      <w:r w:rsidRPr="00863C35">
        <w:t>income settings.</w:t>
      </w:r>
    </w:p>
    <w:p w14:paraId="77B28E2C" w14:textId="70D79E38" w:rsidR="00D33979" w:rsidRDefault="00D33979" w:rsidP="00D33979">
      <w:r>
        <w:t>H</w:t>
      </w:r>
      <w:r w:rsidRPr="00C90279">
        <w:t xml:space="preserve">igh-income countries have </w:t>
      </w:r>
      <w:r>
        <w:t xml:space="preserve">widely adopted </w:t>
      </w:r>
      <w:r w:rsidRPr="00C90279">
        <w:t>guidelines developed by the Surviving Sepsis Campaign (SSC)</w:t>
      </w:r>
      <w:r>
        <w:t>. Adherence to these guidelines in o</w:t>
      </w:r>
      <w:r w:rsidRPr="00C90279">
        <w:t xml:space="preserve">bservational studies </w:t>
      </w:r>
      <w:r>
        <w:t xml:space="preserve">is associated with improved </w:t>
      </w:r>
      <w:r w:rsidRPr="00C90279">
        <w:t>survival</w:t>
      </w:r>
      <w:r w:rsidR="001D7A6F">
        <w:t xml:space="preserve"> </w:t>
      </w:r>
      <w:r w:rsidR="000E672F">
        <w:fldChar w:fldCharType="begin">
          <w:fldData xml:space="preserve">PEVuZE5vdGU+PENpdGU+PEF1dGhvcj5MZXZ5PC9BdXRob3I+PFllYXI+MjAxMDwvWWVhcj48UmVj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aWNpbmU8L2Z1bGwt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</w:fldData>
        </w:fldChar>
      </w:r>
      <w:r w:rsidR="00531B28">
        <w:instrText xml:space="preserve"> ADDIN EN.CITE </w:instrText>
      </w:r>
      <w:r w:rsidR="00531B28">
        <w:fldChar w:fldCharType="begin">
          <w:fldData xml:space="preserve">PEVuZE5vdGU+PENpdGU+PEF1dGhvcj5MZXZ5PC9BdXRob3I+PFllYXI+MjAxMDwvWWVhcj48UmVj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aWNpbmU8L2Z1bGwt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</w:fldData>
        </w:fldChar>
      </w:r>
      <w:r w:rsidR="00531B28">
        <w:instrText xml:space="preserve"> ADDIN EN.CITE.DATA </w:instrText>
      </w:r>
      <w:r w:rsidR="00531B28">
        <w:fldChar w:fldCharType="end"/>
      </w:r>
      <w:r w:rsidR="000E672F">
        <w:fldChar w:fldCharType="separate"/>
      </w:r>
      <w:r w:rsidR="00531B28">
        <w:rPr>
          <w:noProof/>
        </w:rPr>
        <w:t>[5-7]</w:t>
      </w:r>
      <w:r w:rsidR="000E672F">
        <w:fldChar w:fldCharType="end"/>
      </w:r>
      <w:r w:rsidR="001D7A6F">
        <w:t>.</w:t>
      </w:r>
      <w:r w:rsidRPr="00012FFF">
        <w:rPr>
          <w:sz w:val="20"/>
        </w:rPr>
        <w:t xml:space="preserve"> </w:t>
      </w:r>
      <w:r w:rsidRPr="00D33979">
        <w:t>Recent meta</w:t>
      </w:r>
      <w:r w:rsidR="001D7A6F">
        <w:t>-a</w:t>
      </w:r>
      <w:r w:rsidRPr="00D33979">
        <w:t>nalysis of</w:t>
      </w:r>
      <w:r>
        <w:t xml:space="preserve"> three large multicentre studies of early goal-directed therapy confirmed each study’s individual findings: while protocolised care increased use of </w:t>
      </w:r>
      <w:r w:rsidRPr="00C90279">
        <w:t xml:space="preserve">intravenous fluids, vasoactive agents and blood </w:t>
      </w:r>
      <w:r>
        <w:t xml:space="preserve">products, </w:t>
      </w:r>
      <w:r w:rsidRPr="00C90279">
        <w:t>it resulted in greater need for intensive care and renal replacement therapy</w:t>
      </w:r>
      <w:r w:rsidR="00991D92">
        <w:t xml:space="preserve"> and</w:t>
      </w:r>
      <w:r>
        <w:t xml:space="preserve"> did not improve</w:t>
      </w:r>
      <w:r w:rsidRPr="00C90279">
        <w:t xml:space="preserve"> survival</w:t>
      </w:r>
      <w:r w:rsidR="001D7A6F">
        <w:t xml:space="preserve"> </w:t>
      </w:r>
      <w:r w:rsidR="000E672F">
        <w:fldChar w:fldCharType="begin"/>
      </w:r>
      <w:r w:rsidR="00531B28">
        <w:instrText xml:space="preserve"> ADDIN EN.CITE &lt;EndNote&gt;&lt;Cite&gt;&lt;Author&gt;Angus&lt;/Author&gt;&lt;Year&gt;2015&lt;/Year&gt;&lt;RecNum&gt;545&lt;/RecNum&gt;&lt;DisplayText&gt;[8]&lt;/DisplayText&gt;&lt;record&gt;&lt;rec-number&gt;545&lt;/rec-number&gt;&lt;foreign-keys&gt;&lt;key app="EN" db-id="w2drztaf3reza8exrd35e5d1xtfs5tdt2xd0" timestamp="1515096965"&gt;545&lt;/key&gt;&lt;/foreign-keys&gt;&lt;ref-type name="Journal Article"&gt;17&lt;/ref-type&gt;&lt;contributors&gt;&lt;authors&gt;&lt;author&gt;Angus, D. C.&lt;/author&gt;&lt;author&gt;Barnato, A. E.&lt;/author&gt;&lt;author&gt;Bell, D.&lt;/author&gt;&lt;author&gt;Bellomo, R.&lt;/author&gt;&lt;author&gt;Chong, C. R.&lt;/author&gt;&lt;author&gt;Coats, T. J.&lt;/author&gt;&lt;author&gt;Davies, A.&lt;/author&gt;&lt;author&gt;Delaney, A.&lt;/author&gt;&lt;author&gt;Harrison, D. A.&lt;/author&gt;&lt;author&gt;Holdgate, A.&lt;/author&gt;&lt;author&gt;Howe, B.&lt;/author&gt;&lt;author&gt;Huang, D. T.&lt;/author&gt;&lt;author&gt;Iwashyna, T.&lt;/author&gt;&lt;author&gt;Kellum, J. A.&lt;/author&gt;&lt;author&gt;Peake, S. L.&lt;/author&gt;&lt;author&gt;Pike, F.&lt;/author&gt;&lt;author&gt;Reade, M. C.&lt;/author&gt;&lt;author&gt;Rowan, K. M.&lt;/author&gt;&lt;author&gt;Singer, M.&lt;/author&gt;&lt;author&gt;Webb, S. A. R.&lt;/author&gt;&lt;author&gt;Weissfeld, L. A.&lt;/author&gt;&lt;author&gt;Yealy, D. M.&lt;/author&gt;&lt;author&gt;Young, J. D.&lt;/author&gt;&lt;/authors&gt;&lt;/contributors&gt;&lt;titles&gt;&lt;title&gt;A systematic review and meta-analysis of early goal-directed therapy for septic shock: the ARISE, ProCESS and ProMISe Investigators&lt;/title&gt;&lt;secondary-title&gt;Intensive Care Medicine&lt;/secondary-title&gt;&lt;/titles&gt;&lt;periodical&gt;&lt;full-title&gt;Intensive Care Medicine&lt;/full-title&gt;&lt;/periodical&gt;&lt;pages&gt;1549-1560&lt;/pages&gt;&lt;volume&gt;41&lt;/volume&gt;&lt;number&gt;9&lt;/number&gt;&lt;dates&gt;&lt;year&gt;2015&lt;/year&gt;&lt;pub-dates&gt;&lt;date&gt;Sep&lt;/date&gt;&lt;/pub-dates&gt;&lt;/dates&gt;&lt;isbn&gt;0342-4642&lt;/isbn&gt;&lt;accession-num&gt;WOS:000360314900004&lt;/accession-num&gt;&lt;urls&gt;&lt;related-urls&gt;&lt;url&gt;&amp;lt;Go to ISI&amp;gt;://WOS:000360314900004&lt;/url&gt;&lt;/related-urls&gt;&lt;/urls&gt;&lt;electronic-resource-num&gt;10.1007/s00134-015-3822-1&lt;/electronic-resource-num&gt;&lt;/record&gt;&lt;/Cite&gt;&lt;/EndNote&gt;</w:instrText>
      </w:r>
      <w:r w:rsidR="000E672F">
        <w:fldChar w:fldCharType="separate"/>
      </w:r>
      <w:r w:rsidR="00531B28">
        <w:rPr>
          <w:noProof/>
        </w:rPr>
        <w:t>[8]</w:t>
      </w:r>
      <w:r w:rsidR="000E672F">
        <w:fldChar w:fldCharType="end"/>
      </w:r>
      <w:r w:rsidR="001D7A6F">
        <w:t>.</w:t>
      </w:r>
      <w:r>
        <w:t xml:space="preserve"> Where “bundles of care” cannot be entirely implemented (for example </w:t>
      </w:r>
      <w:r w:rsidR="00EA26F3">
        <w:t>where centres in LIC typically</w:t>
      </w:r>
      <w:r>
        <w:t xml:space="preserve"> have minimal access to mechanical ventilation or central venous access), there is considerable uncertainty about the value of </w:t>
      </w:r>
      <w:r w:rsidRPr="00C90279">
        <w:t>component</w:t>
      </w:r>
      <w:r>
        <w:t xml:space="preserve"> interventions, which frequently </w:t>
      </w:r>
      <w:r w:rsidRPr="00C90279">
        <w:t xml:space="preserve">lack </w:t>
      </w:r>
      <w:r>
        <w:t xml:space="preserve">their own </w:t>
      </w:r>
      <w:r w:rsidRPr="00C90279">
        <w:t>evidence base</w:t>
      </w:r>
      <w:r>
        <w:t xml:space="preserve">. </w:t>
      </w:r>
      <w:r w:rsidRPr="00C90279">
        <w:t>For example, fluid resuscitation received only B and C level grades on GRADE criteria</w:t>
      </w:r>
      <w:r w:rsidR="00E23B21">
        <w:t xml:space="preserve"> </w:t>
      </w:r>
      <w:r w:rsidR="00E23B21">
        <w:fldChar w:fldCharType="begin"/>
      </w:r>
      <w:r w:rsidR="00531B28">
        <w:instrText xml:space="preserve"> ADDIN EN.CITE &lt;EndNote&gt;&lt;Cite&gt;&lt;Author&gt;Rhodes&lt;/Author&gt;&lt;Year&gt;2017&lt;/Year&gt;&lt;RecNum&gt;8&lt;/RecNum&gt;&lt;DisplayText&gt;[9]&lt;/DisplayText&gt;&lt;record&gt;&lt;rec-number&gt;8&lt;/rec-number&gt;&lt;foreign-keys&gt;&lt;key app="EN" db-id="5tapz22r1wredrevp0q5s5s4psssdwvzefwt" timestamp="1574883946"&gt;8&lt;/key&gt;&lt;/foreign-keys&gt;&lt;ref-type name="Journal Article"&gt;17&lt;/ref-type&gt;&lt;contributors&gt;&lt;authors&gt;&lt;author&gt;Rhodes, Andrew&lt;/author&gt;&lt;author&gt;Evans, Laura E&lt;/author&gt;&lt;author&gt;Alhazzani, Waleed&lt;/author&gt;&lt;author&gt;Levy, Mitchell M&lt;/author&gt;&lt;author&gt;Antonelli, Massimo&lt;/author&gt;&lt;author&gt;Ferrer, Ricard&lt;/author&gt;&lt;author&gt;Kumar, Anand&lt;/author&gt;&lt;author&gt;Sevransky, Jonathan E&lt;/author&gt;&lt;author&gt;Sprung, Charles L&lt;/author&gt;&lt;author&gt;Nunnally, Mark E&lt;/author&gt;&lt;/authors&gt;&lt;/contributors&gt;&lt;titles&gt;&lt;title&gt;Surviving sepsis campaign: international guidelines for management of sepsis and septic shock: 2016&lt;/title&gt;&lt;secondary-title&gt;Intensive care medicine&lt;/secondary-title&gt;&lt;/titles&gt;&lt;pages&gt;304-377&lt;/pages&gt;&lt;volume&gt;43&lt;/volume&gt;&lt;number&gt;3&lt;/number&gt;&lt;dates&gt;&lt;year&gt;2017&lt;/year&gt;&lt;/dates&gt;&lt;isbn&gt;0342-4642&lt;/isbn&gt;&lt;urls&gt;&lt;/urls&gt;&lt;/record&gt;&lt;/Cite&gt;&lt;/EndNote&gt;</w:instrText>
      </w:r>
      <w:r w:rsidR="00E23B21">
        <w:fldChar w:fldCharType="separate"/>
      </w:r>
      <w:r w:rsidR="00531B28">
        <w:rPr>
          <w:noProof/>
        </w:rPr>
        <w:t>[9]</w:t>
      </w:r>
      <w:r w:rsidR="00E23B21">
        <w:fldChar w:fldCharType="end"/>
      </w:r>
      <w:r>
        <w:t>.</w:t>
      </w:r>
      <w:r w:rsidR="00D0417D">
        <w:t xml:space="preserve"> </w:t>
      </w:r>
      <w:r>
        <w:t>Furthermore, randomised controlled trials from Africa in adults and children have demonstrated the potential for harm using bolus fluids in LIC</w:t>
      </w:r>
      <w:r w:rsidR="001D7A6F">
        <w:t xml:space="preserve"> </w:t>
      </w:r>
      <w:r w:rsidR="000E672F">
        <w:fldChar w:fldCharType="begin">
          <w:fldData xml:space="preserve">PEVuZE5vdGU+PENpdGU+PEF1dGhvcj5NYWl0bGFuZDwvQXV0aG9yPjxZZWFyPjIwMTI8L1llYXI+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</w:fldData>
        </w:fldChar>
      </w:r>
      <w:r w:rsidR="00531B28">
        <w:instrText xml:space="preserve"> ADDIN EN.CITE </w:instrText>
      </w:r>
      <w:r w:rsidR="00531B28">
        <w:fldChar w:fldCharType="begin">
          <w:fldData xml:space="preserve">PEVuZE5vdGU+PENpdGU+PEF1dGhvcj5NYWl0bGFuZDwvQXV0aG9yPjxZZWFyPjIwMTI8L1llYXI+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</w:fldData>
        </w:fldChar>
      </w:r>
      <w:r w:rsidR="00531B28">
        <w:instrText xml:space="preserve"> ADDIN EN.CITE.DATA </w:instrText>
      </w:r>
      <w:r w:rsidR="00531B28">
        <w:fldChar w:fldCharType="end"/>
      </w:r>
      <w:r w:rsidR="000E672F">
        <w:fldChar w:fldCharType="separate"/>
      </w:r>
      <w:r w:rsidR="00531B28">
        <w:rPr>
          <w:noProof/>
        </w:rPr>
        <w:t>[10-12]</w:t>
      </w:r>
      <w:r w:rsidR="000E672F">
        <w:fldChar w:fldCharType="end"/>
      </w:r>
      <w:r w:rsidR="001D7A6F">
        <w:t>.</w:t>
      </w:r>
    </w:p>
    <w:p w14:paraId="4D556AD9" w14:textId="75596042" w:rsidR="00C8328E" w:rsidRPr="00594758" w:rsidRDefault="00594758" w:rsidP="00D33979">
      <w:pPr>
        <w:rPr>
          <w:iCs/>
        </w:rPr>
      </w:pPr>
      <w:r w:rsidRPr="00594758">
        <w:rPr>
          <w:iCs/>
        </w:rPr>
        <w:lastRenderedPageBreak/>
        <w:t>There are few specific data</w:t>
      </w:r>
      <w:r w:rsidR="00C8328E" w:rsidRPr="00594758">
        <w:rPr>
          <w:iCs/>
        </w:rPr>
        <w:t xml:space="preserve"> on the availability of medication, equipment and skilled personnel required to </w:t>
      </w:r>
      <w:r w:rsidR="002C6662" w:rsidRPr="00594758">
        <w:rPr>
          <w:iCs/>
        </w:rPr>
        <w:t xml:space="preserve">provide gold-standard care to critically unwell patients in SSA. </w:t>
      </w:r>
      <w:r w:rsidRPr="00594758">
        <w:rPr>
          <w:iCs/>
        </w:rPr>
        <w:t>A</w:t>
      </w:r>
      <w:r w:rsidR="002C6662" w:rsidRPr="00594758">
        <w:rPr>
          <w:iCs/>
        </w:rPr>
        <w:t xml:space="preserve"> survey of anaesthesia providers </w:t>
      </w:r>
      <w:r w:rsidRPr="00594758">
        <w:rPr>
          <w:iCs/>
        </w:rPr>
        <w:t xml:space="preserve">reported significant </w:t>
      </w:r>
      <w:r w:rsidR="002C6662" w:rsidRPr="00594758">
        <w:rPr>
          <w:iCs/>
        </w:rPr>
        <w:t xml:space="preserve">resource </w:t>
      </w:r>
      <w:r w:rsidRPr="00594758">
        <w:rPr>
          <w:iCs/>
        </w:rPr>
        <w:t xml:space="preserve">limitation </w:t>
      </w:r>
      <w:r w:rsidR="002C6662" w:rsidRPr="00594758">
        <w:rPr>
          <w:iCs/>
        </w:rPr>
        <w:t>in SSA compared to High Income Countries</w:t>
      </w:r>
      <w:r w:rsidR="00223954" w:rsidRPr="00594758">
        <w:rPr>
          <w:iCs/>
        </w:rPr>
        <w:t xml:space="preserve"> (HIC)</w:t>
      </w:r>
      <w:r w:rsidRPr="00594758">
        <w:rPr>
          <w:iCs/>
        </w:rPr>
        <w:t>, and considerable heterogeneity:</w:t>
      </w:r>
      <w:r w:rsidR="002C6662" w:rsidRPr="00594758">
        <w:rPr>
          <w:iCs/>
        </w:rPr>
        <w:t xml:space="preserve"> </w:t>
      </w:r>
      <w:r w:rsidRPr="00594758">
        <w:rPr>
          <w:iCs/>
        </w:rPr>
        <w:t>o</w:t>
      </w:r>
      <w:r w:rsidR="002C6662" w:rsidRPr="00594758">
        <w:rPr>
          <w:iCs/>
        </w:rPr>
        <w:t>ver 25% of respondents</w:t>
      </w:r>
      <w:r w:rsidRPr="00594758">
        <w:rPr>
          <w:iCs/>
        </w:rPr>
        <w:t>’ hospitals had no</w:t>
      </w:r>
      <w:r w:rsidR="00223954" w:rsidRPr="00594758">
        <w:rPr>
          <w:iCs/>
        </w:rPr>
        <w:t xml:space="preserve"> Intensive Care </w:t>
      </w:r>
      <w:r w:rsidRPr="00594758">
        <w:rPr>
          <w:iCs/>
        </w:rPr>
        <w:t>facilities</w:t>
      </w:r>
      <w:r w:rsidR="00223954" w:rsidRPr="00594758">
        <w:rPr>
          <w:iCs/>
        </w:rPr>
        <w:t xml:space="preserve">; </w:t>
      </w:r>
      <w:r w:rsidRPr="00594758">
        <w:rPr>
          <w:iCs/>
        </w:rPr>
        <w:t xml:space="preserve">fewer than one quarter could measure </w:t>
      </w:r>
      <w:r w:rsidR="00223954" w:rsidRPr="00594758">
        <w:rPr>
          <w:iCs/>
        </w:rPr>
        <w:t>serum lactate</w:t>
      </w:r>
      <w:r w:rsidRPr="00594758">
        <w:rPr>
          <w:iCs/>
        </w:rPr>
        <w:t>,</w:t>
      </w:r>
      <w:r w:rsidR="00223954" w:rsidRPr="00594758">
        <w:rPr>
          <w:iCs/>
        </w:rPr>
        <w:t xml:space="preserve"> </w:t>
      </w:r>
      <w:r w:rsidRPr="00594758">
        <w:rPr>
          <w:iCs/>
        </w:rPr>
        <w:t xml:space="preserve">and </w:t>
      </w:r>
      <w:r w:rsidR="00223954" w:rsidRPr="00594758">
        <w:rPr>
          <w:iCs/>
        </w:rPr>
        <w:t xml:space="preserve">central venous pressure monitoring </w:t>
      </w:r>
      <w:r w:rsidRPr="00594758">
        <w:rPr>
          <w:iCs/>
        </w:rPr>
        <w:t xml:space="preserve">was possible </w:t>
      </w:r>
      <w:r w:rsidR="00223954" w:rsidRPr="00594758">
        <w:rPr>
          <w:iCs/>
        </w:rPr>
        <w:t xml:space="preserve">in just over </w:t>
      </w:r>
      <w:r w:rsidRPr="00594758">
        <w:rPr>
          <w:iCs/>
        </w:rPr>
        <w:t>one</w:t>
      </w:r>
      <w:r w:rsidR="00223954" w:rsidRPr="00594758">
        <w:rPr>
          <w:iCs/>
        </w:rPr>
        <w:t xml:space="preserve"> third. </w:t>
      </w:r>
      <w:r w:rsidRPr="00594758">
        <w:rPr>
          <w:iCs/>
        </w:rPr>
        <w:t xml:space="preserve">Overall </w:t>
      </w:r>
      <w:r w:rsidR="00223954" w:rsidRPr="00594758">
        <w:rPr>
          <w:iCs/>
        </w:rPr>
        <w:t xml:space="preserve">1.4% of hospitals in SSA had the necessary resources to implement the SSC guidelines in their entirety, compared with 81% of hospitals in HIC </w:t>
      </w:r>
      <w:r w:rsidR="00223954" w:rsidRPr="00594758">
        <w:rPr>
          <w:iCs/>
        </w:rPr>
        <w:fldChar w:fldCharType="begin"/>
      </w:r>
      <w:r w:rsidR="00531B28">
        <w:rPr>
          <w:iCs/>
        </w:rPr>
        <w:instrText xml:space="preserve"> ADDIN EN.CITE &lt;EndNote&gt;&lt;Cite&gt;&lt;Author&gt;Baelani&lt;/Author&gt;&lt;Year&gt;2011&lt;/Year&gt;&lt;RecNum&gt;628&lt;/RecNum&gt;&lt;DisplayText&gt;[13]&lt;/DisplayText&gt;&lt;record&gt;&lt;rec-number&gt;628&lt;/rec-number&gt;&lt;foreign-keys&gt;&lt;key app="EN" db-id="w2drztaf3reza8exrd35e5d1xtfs5tdt2xd0" timestamp="1576337684"&gt;628&lt;/key&gt;&lt;/foreign-keys&gt;&lt;ref-type name="Journal Article"&gt;17&lt;/ref-type&gt;&lt;contributors&gt;&lt;authors&gt;&lt;author&gt;Baelani, I.&lt;/author&gt;&lt;author&gt;Jochberger, S.&lt;/author&gt;&lt;author&gt;Laimer, T.&lt;/author&gt;&lt;author&gt;Otieno, D.&lt;/author&gt;&lt;author&gt;Kabutu, J.&lt;/author&gt;&lt;author&gt;Wilson, I.&lt;/author&gt;&lt;author&gt;Baker, T.&lt;/author&gt;&lt;author&gt;Dunser, M.&lt;/author&gt;&lt;/authors&gt;&lt;/contributors&gt;&lt;titles&gt;&lt;title&gt;Availability of critical care resources to treat patients with severe sepsis or septic shock in Africa: a self-reported, continent-wide survey of anaesthesia providers&lt;/title&gt;&lt;secondary-title&gt;Critical Care&lt;/secondary-title&gt;&lt;/titles&gt;&lt;periodical&gt;&lt;full-title&gt;Critical Care&lt;/full-title&gt;&lt;/periodical&gt;&lt;pages&gt;R10&lt;/pages&gt;&lt;volume&gt;15&lt;/volume&gt;&lt;dates&gt;&lt;year&gt;2011&lt;/year&gt;&lt;/dates&gt;&lt;urls&gt;&lt;/urls&gt;&lt;/record&gt;&lt;/Cite&gt;&lt;/EndNote&gt;</w:instrText>
      </w:r>
      <w:r w:rsidR="00223954" w:rsidRPr="00594758">
        <w:rPr>
          <w:iCs/>
        </w:rPr>
        <w:fldChar w:fldCharType="separate"/>
      </w:r>
      <w:r w:rsidR="00531B28">
        <w:rPr>
          <w:iCs/>
          <w:noProof/>
        </w:rPr>
        <w:t>[13]</w:t>
      </w:r>
      <w:r w:rsidR="00223954" w:rsidRPr="00594758">
        <w:rPr>
          <w:iCs/>
        </w:rPr>
        <w:fldChar w:fldCharType="end"/>
      </w:r>
      <w:r w:rsidR="00223954" w:rsidRPr="00594758">
        <w:rPr>
          <w:iCs/>
        </w:rPr>
        <w:t>.</w:t>
      </w:r>
    </w:p>
    <w:p w14:paraId="58C51954" w14:textId="2D7344B1" w:rsidR="00D0417D" w:rsidRDefault="00D0417D" w:rsidP="00D33979">
      <w:r>
        <w:t>Guidelines for treatment of acute infection, including those for intravenous fluid administration, are widely used and referenced. Given the uncertainty over the safety and efficacy in Africa particularly, we aimed to systematically review the availability of published clinical guidelines which made recommendations on fluid use, to describe the source and target audience of the core recommendations</w:t>
      </w:r>
      <w:r w:rsidR="00991D92">
        <w:t xml:space="preserve"> and</w:t>
      </w:r>
      <w:r>
        <w:t xml:space="preserve"> the</w:t>
      </w:r>
      <w:r w:rsidR="001D7A6F">
        <w:t>ir</w:t>
      </w:r>
      <w:r>
        <w:t xml:space="preserve"> practical applicability in typical LIC situations.</w:t>
      </w:r>
    </w:p>
    <w:p w14:paraId="484C78B6" w14:textId="77777777" w:rsidR="003D1902" w:rsidRDefault="003D1902">
      <w:pPr>
        <w:rPr>
          <w:rFonts w:ascii="Arial" w:eastAsia="Calibri" w:hAnsi="Arial" w:cs="Calibri"/>
          <w:b/>
          <w:sz w:val="28"/>
          <w:szCs w:val="28"/>
        </w:rPr>
      </w:pPr>
      <w:r>
        <w:br w:type="page"/>
      </w:r>
    </w:p>
    <w:p w14:paraId="5413B813" w14:textId="5A1DE7A5" w:rsidR="00075C35" w:rsidRDefault="00075C35" w:rsidP="00075C35">
      <w:pPr>
        <w:pStyle w:val="Heading1"/>
      </w:pPr>
      <w:r>
        <w:lastRenderedPageBreak/>
        <w:t>Methods</w:t>
      </w:r>
    </w:p>
    <w:p w14:paraId="7B6BD84C" w14:textId="38A3E14D" w:rsidR="00345B7C" w:rsidRDefault="00166A07" w:rsidP="00345B7C">
      <w:r>
        <w:t>We searched the Medline, PubMed and Web of Science databases in June 2017</w:t>
      </w:r>
      <w:r w:rsidR="007B440B">
        <w:t xml:space="preserve"> using the search terms in Box 1. </w:t>
      </w:r>
      <w:r w:rsidR="00C93DD8">
        <w:t>We</w:t>
      </w:r>
      <w:r w:rsidR="00345B7C">
        <w:t xml:space="preserve"> included </w:t>
      </w:r>
      <w:r w:rsidR="00AA046C">
        <w:t>guidelines</w:t>
      </w:r>
      <w:r w:rsidR="00C93DD8">
        <w:t xml:space="preserve"> </w:t>
      </w:r>
      <w:r w:rsidR="00345B7C">
        <w:t>if they included recommendation</w:t>
      </w:r>
      <w:r w:rsidR="001D7A6F">
        <w:t>s</w:t>
      </w:r>
      <w:r w:rsidR="00345B7C">
        <w:t xml:space="preserve"> for clinical management, with an explicit statement of applicability in sepsis or infection</w:t>
      </w:r>
      <w:r w:rsidR="00991D92">
        <w:t xml:space="preserve"> and</w:t>
      </w:r>
      <w:r w:rsidR="00345B7C">
        <w:t xml:space="preserve"> were published after 1990 by one of: </w:t>
      </w:r>
      <w:r w:rsidR="00BD64E8">
        <w:t>p</w:t>
      </w:r>
      <w:r w:rsidR="00345B7C">
        <w:t xml:space="preserve">eer-reviewed journal; </w:t>
      </w:r>
      <w:r w:rsidR="00BD64E8">
        <w:t>i</w:t>
      </w:r>
      <w:r w:rsidR="00345B7C">
        <w:t xml:space="preserve">nternational professional body or society. </w:t>
      </w:r>
      <w:r w:rsidR="00C93DD8">
        <w:t xml:space="preserve">For revisions, </w:t>
      </w:r>
      <w:r w:rsidR="00345B7C">
        <w:t xml:space="preserve">the most recent </w:t>
      </w:r>
      <w:r w:rsidR="00C93DD8">
        <w:t>iteration was included</w:t>
      </w:r>
      <w:r w:rsidR="00345B7C">
        <w:t xml:space="preserve">. </w:t>
      </w:r>
      <w:bookmarkStart w:id="2" w:name="_Hlk37581890"/>
      <w:r w:rsidR="00345B7C">
        <w:t>Exclusion criteria were:</w:t>
      </w:r>
      <w:r w:rsidR="00345B7C" w:rsidRPr="007E6E8D">
        <w:t xml:space="preserve"> explicitly defining a scope which excludes sub-Saharan African populations</w:t>
      </w:r>
      <w:r w:rsidR="00345B7C">
        <w:t xml:space="preserve">; </w:t>
      </w:r>
      <w:r w:rsidR="00345B7C" w:rsidRPr="007E6E8D">
        <w:t xml:space="preserve">primarily pertaining to clinical practice on </w:t>
      </w:r>
      <w:r w:rsidR="00345B7C" w:rsidRPr="00702226">
        <w:t>intensive care units</w:t>
      </w:r>
      <w:r w:rsidR="002D29B5" w:rsidRPr="00702226">
        <w:t xml:space="preserve"> or </w:t>
      </w:r>
      <w:r w:rsidR="00345B7C" w:rsidRPr="00702226">
        <w:t>paediatric practice only (age &lt; 16</w:t>
      </w:r>
      <w:r w:rsidR="001D7A6F" w:rsidRPr="00702226">
        <w:t xml:space="preserve"> </w:t>
      </w:r>
      <w:r w:rsidR="00345B7C" w:rsidRPr="00702226">
        <w:t>years)</w:t>
      </w:r>
      <w:r w:rsidR="002D29B5" w:rsidRPr="00702226">
        <w:t>,</w:t>
      </w:r>
      <w:r w:rsidR="001C5973" w:rsidRPr="00702226">
        <w:t xml:space="preserve"> or exclusively to specific aetiologies of sepsis (e.g. intra-abdominal sepsis)</w:t>
      </w:r>
      <w:r w:rsidR="00345B7C" w:rsidRPr="00702226">
        <w:t>; meta-analysis</w:t>
      </w:r>
      <w:r w:rsidR="00AA046C" w:rsidRPr="00702226">
        <w:t>;</w:t>
      </w:r>
      <w:r w:rsidR="00345B7C" w:rsidRPr="00702226">
        <w:t xml:space="preserve"> case report and case series</w:t>
      </w:r>
      <w:r w:rsidR="00AA046C" w:rsidRPr="00702226">
        <w:t>;</w:t>
      </w:r>
      <w:r w:rsidR="00345B7C" w:rsidRPr="00702226">
        <w:t xml:space="preserve"> no English </w:t>
      </w:r>
      <w:r w:rsidR="00AA046C" w:rsidRPr="00702226">
        <w:t>translation</w:t>
      </w:r>
      <w:r w:rsidR="00345B7C" w:rsidRPr="00702226">
        <w:t xml:space="preserve"> available.</w:t>
      </w:r>
      <w:r w:rsidR="007B440B">
        <w:t xml:space="preserve"> </w:t>
      </w:r>
      <w:bookmarkEnd w:id="2"/>
    </w:p>
    <w:p w14:paraId="2C573874" w14:textId="77777777" w:rsidR="00AA046C" w:rsidRDefault="00AA046C" w:rsidP="00345B7C"/>
    <w:p w14:paraId="288EB88F" w14:textId="77777777" w:rsidR="000F6EAC" w:rsidRDefault="000F6EAC" w:rsidP="000F6EAC">
      <w:pPr>
        <w:pStyle w:val="Heading1"/>
      </w:pPr>
      <w:r>
        <w:t>Box</w:t>
      </w:r>
      <w:r>
        <w:rPr>
          <w:noProof/>
        </w:rPr>
        <w:t xml:space="preserve"> 1</w:t>
      </w:r>
      <w:r>
        <w:t>: Search terms</w:t>
      </w:r>
    </w:p>
    <w:p w14:paraId="064AFF6C" w14:textId="77777777" w:rsidR="000F6EAC" w:rsidRDefault="000F6EAC" w:rsidP="000F6EAC">
      <w:pPr>
        <w:tabs>
          <w:tab w:val="left" w:pos="3244"/>
        </w:tabs>
        <w:rPr>
          <w:rFonts w:asciiTheme="minorHAnsi" w:hAnsiTheme="minorHAnsi" w:cs="Calibri"/>
          <w:b/>
          <w:sz w:val="20"/>
          <w:szCs w:val="20"/>
        </w:rPr>
      </w:pPr>
      <w:r w:rsidRPr="00EA7972">
        <w:rPr>
          <w:noProof/>
          <w:lang w:eastAsia="en-GB"/>
        </w:rPr>
        <mc:AlternateContent>
          <mc:Choice Requires="wps">
            <w:drawing>
              <wp:inline distT="0" distB="0" distL="0" distR="0" wp14:anchorId="063591ED" wp14:editId="502BF3B5">
                <wp:extent cx="4714240" cy="1404620"/>
                <wp:effectExtent l="0" t="0" r="10160" b="2857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4240" cy="1404620"/>
                        </a:xfrm>
                        <a:prstGeom prst="rect">
                          <a:avLst/>
                        </a:prstGeom>
                        <a:solidFill>
                          <a:srgbClr val="FFFFFF"/>
                        </a:solidFill>
                        <a:ln w="9525">
                          <a:solidFill>
                            <a:srgbClr val="000000"/>
                          </a:solidFill>
                          <a:miter lim="800000"/>
                          <a:headEnd/>
                          <a:tailEnd/>
                        </a:ln>
                      </wps:spPr>
                      <wps:txbx>
                        <w:txbxContent>
                          <w:p w14:paraId="709A7972" w14:textId="77777777" w:rsidR="00CB65E1" w:rsidRPr="00594758" w:rsidRDefault="00CB65E1" w:rsidP="000F6EAC">
                            <w:pPr>
                              <w:rPr>
                                <w:sz w:val="22"/>
                                <w:szCs w:val="22"/>
                                <w:lang w:eastAsia="en-GB"/>
                              </w:rPr>
                            </w:pPr>
                            <w:r w:rsidRPr="00594758">
                              <w:rPr>
                                <w:sz w:val="22"/>
                                <w:szCs w:val="22"/>
                                <w:lang w:eastAsia="en-GB"/>
                              </w:rPr>
                              <w:t xml:space="preserve"> ("Sepsis"[Mesh] OR "Infection"[Mesh] OR sepsis[Title/Abstract] OR septic[Title/Abstract]) AND ("Infusions, Intraosseous"[Mesh] OR "Infusions, Parenteral"[Mesh] OR "Infusions, Intravenous"[Mesh] OR fluid*[Title/Abstract] OR intravenous[Title/Abstract] OR shock[Title/Abstract]) AND ("Practice Guideline" [Publication Type] OR "Guidelines as Topic"[Mesh] OR  "Guideline" [Publication Type] OR guideline*[Title/Abstract] OR recommendation*[Title/Abstract]).</w:t>
                            </w:r>
                          </w:p>
                          <w:p w14:paraId="71320FA2" w14:textId="77777777" w:rsidR="00CB65E1" w:rsidRPr="00594758" w:rsidRDefault="00CB65E1" w:rsidP="000F6EAC">
                            <w:pPr>
                              <w:rPr>
                                <w:i/>
                                <w:sz w:val="20"/>
                                <w:szCs w:val="20"/>
                              </w:rPr>
                            </w:pPr>
                            <w:r w:rsidRPr="00594758">
                              <w:rPr>
                                <w:i/>
                                <w:sz w:val="20"/>
                                <w:szCs w:val="20"/>
                              </w:rPr>
                              <w:t>We also sought expert opinion to identify existing guidelines and recommendations and review the reference list of relevant sources using a network of experts in the region</w:t>
                            </w:r>
                            <w:r>
                              <w:rPr>
                                <w:i/>
                                <w:sz w:val="20"/>
                                <w:szCs w:val="20"/>
                              </w:rPr>
                              <w:t xml:space="preserve"> and</w:t>
                            </w:r>
                            <w:r w:rsidRPr="00594758">
                              <w:rPr>
                                <w:i/>
                                <w:sz w:val="20"/>
                                <w:szCs w:val="20"/>
                              </w:rPr>
                              <w:t xml:space="preserve"> a cascading approach, including contacting the relevant national health ministries.</w:t>
                            </w:r>
                          </w:p>
                        </w:txbxContent>
                      </wps:txbx>
                      <wps:bodyPr rot="0" vert="horz" wrap="square" lIns="91440" tIns="45720" rIns="91440" bIns="45720" anchor="t" anchorCtr="0">
                        <a:spAutoFit/>
                      </wps:bodyPr>
                    </wps:wsp>
                  </a:graphicData>
                </a:graphic>
              </wp:inline>
            </w:drawing>
          </mc:Choice>
          <mc:Fallback>
            <w:pict>
              <v:shapetype w14:anchorId="063591ED" id="_x0000_t202" coordsize="21600,21600" o:spt="202" path="m,l,21600r21600,l21600,xe">
                <v:stroke joinstyle="miter"/>
                <v:path gradientshapeok="t" o:connecttype="rect"/>
              </v:shapetype>
              <v:shape id="Text Box 2" o:spid="_x0000_s1026" type="#_x0000_t202" style="width:371.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">
                <v:textbox style="mso-fit-shape-to-text:t">
                  <w:txbxContent>
                    <w:p w14:paraId="709A7972" w14:textId="77777777" w:rsidR="00CB65E1" w:rsidRPr="00594758" w:rsidRDefault="00CB65E1" w:rsidP="000F6EAC">
                      <w:pPr>
                        <w:rPr>
                          <w:sz w:val="22"/>
                          <w:szCs w:val="22"/>
                          <w:lang w:eastAsia="en-GB"/>
                        </w:rPr>
                      </w:pPr>
                      <w:r w:rsidRPr="00594758">
                        <w:rPr>
                          <w:sz w:val="22"/>
                          <w:szCs w:val="22"/>
                          <w:lang w:eastAsia="en-GB"/>
                        </w:rPr>
                        <w:t xml:space="preserve"> ("Sepsis"[Mesh] OR "Infection"[Mesh] OR sepsis[Title/Abstract] OR septic[Title/Abstract]) AND ("Infusions, Intraosseous"[Mesh] OR "Infusions, Parenteral"[Mesh] OR "Infusions, Intravenous"[Mesh] OR fluid*[Title/Abstract] OR intravenous[Title/Abstract] OR shock[Title/Abstract]) AND ("Practice Guideline" [Publication Type] OR "Guidelines as Topic"[Mesh] OR  "Guideline" [Publication Type] OR guideline*[Title/Abstract] OR recommendation*[Title/Abstract]).</w:t>
                      </w:r>
                    </w:p>
                    <w:p w14:paraId="71320FA2" w14:textId="77777777" w:rsidR="00CB65E1" w:rsidRPr="00594758" w:rsidRDefault="00CB65E1" w:rsidP="000F6EAC">
                      <w:pPr>
                        <w:rPr>
                          <w:i/>
                          <w:sz w:val="20"/>
                          <w:szCs w:val="20"/>
                        </w:rPr>
                      </w:pPr>
                      <w:r w:rsidRPr="00594758">
                        <w:rPr>
                          <w:i/>
                          <w:sz w:val="20"/>
                          <w:szCs w:val="20"/>
                        </w:rPr>
                        <w:t>We also sought expert opinion to identify existing guidelines and recommendations and review the reference list of relevant sources using a network of experts in the region</w:t>
                      </w:r>
                      <w:r>
                        <w:rPr>
                          <w:i/>
                          <w:sz w:val="20"/>
                          <w:szCs w:val="20"/>
                        </w:rPr>
                        <w:t xml:space="preserve"> and</w:t>
                      </w:r>
                      <w:r w:rsidRPr="00594758">
                        <w:rPr>
                          <w:i/>
                          <w:sz w:val="20"/>
                          <w:szCs w:val="20"/>
                        </w:rPr>
                        <w:t xml:space="preserve"> a cascading approach, including contacting the relevant national health ministries.</w:t>
                      </w:r>
                    </w:p>
                  </w:txbxContent>
                </v:textbox>
                <w10:anchorlock/>
              </v:shape>
            </w:pict>
          </mc:Fallback>
        </mc:AlternateContent>
      </w:r>
    </w:p>
    <w:p w14:paraId="6B5EBCE9" w14:textId="77777777" w:rsidR="00AA046C" w:rsidRDefault="00AA046C" w:rsidP="00345B7C"/>
    <w:p w14:paraId="0D83316B" w14:textId="7C6E73AB" w:rsidR="00345B7C" w:rsidRDefault="00334A1B" w:rsidP="00345B7C">
      <w:r>
        <w:lastRenderedPageBreak/>
        <w:t>Searches were screened for relevance by title and abstract</w:t>
      </w:r>
      <w:r w:rsidR="00991D92">
        <w:t xml:space="preserve"> and</w:t>
      </w:r>
      <w:r>
        <w:t xml:space="preserve"> selected articles</w:t>
      </w:r>
      <w:r w:rsidR="001D7A6F">
        <w:t xml:space="preserve"> underwent</w:t>
      </w:r>
      <w:r>
        <w:t xml:space="preserve"> full manuscript review. From eligible articles</w:t>
      </w:r>
      <w:r w:rsidR="00AA046C">
        <w:t>;</w:t>
      </w:r>
      <w:r>
        <w:t xml:space="preserve"> data </w:t>
      </w:r>
      <w:r w:rsidR="00BB0DBC">
        <w:t xml:space="preserve">on sepsis definition, indications for initiation of fluid management, type and volume of fluid, assessment of response to fluid administration, criteria for cessation of fluid therapy, indications for initiation of vasopressor therapy and choice of initial vasopressor </w:t>
      </w:r>
      <w:r>
        <w:t>were extracted onto a proforma. Two reviewers (JR and BS) performed each stage in parallel</w:t>
      </w:r>
      <w:r w:rsidR="00991D92">
        <w:t xml:space="preserve"> and</w:t>
      </w:r>
      <w:r>
        <w:t xml:space="preserve"> disagreement was resolved by consensus. </w:t>
      </w:r>
      <w:bookmarkStart w:id="3" w:name="_Hlk37584183"/>
      <w:r w:rsidR="00345B7C" w:rsidRPr="00345B7C">
        <w:t xml:space="preserve">Quality of the recommendations </w:t>
      </w:r>
      <w:r w:rsidR="00345B7C">
        <w:t>were</w:t>
      </w:r>
      <w:r w:rsidR="00345B7C" w:rsidRPr="00345B7C">
        <w:t xml:space="preserve"> assessed by the AGREE-II tool</w:t>
      </w:r>
      <w:r w:rsidR="001D7A6F">
        <w:t xml:space="preserve"> </w:t>
      </w:r>
      <w:r w:rsidR="000E672F">
        <w:fldChar w:fldCharType="begin"/>
      </w:r>
      <w:r w:rsidR="00531B28">
        <w:instrText xml:space="preserve"> ADDIN EN.CITE &lt;EndNote&gt;&lt;Cite&gt;&lt;Author&gt;Brouwers&lt;/Author&gt;&lt;Year&gt;2010&lt;/Year&gt;&lt;RecNum&gt;5&lt;/RecNum&gt;&lt;DisplayText&gt;[14]&lt;/DisplayText&gt;&lt;record&gt;&lt;rec-number&gt;5&lt;/rec-number&gt;&lt;foreign-keys&gt;&lt;key app="EN" db-id="2299fdxzhesdwue5xvov52puvx5092ffsxt9" timestamp="1569377786"&gt;5&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gt;Littlejohns, Peter&lt;/author&gt;&lt;author&gt;Makarski, Julie&lt;/author&gt;&lt;author&gt;Zitzelsberger, Louise&lt;/author&gt;&lt;author&gt;Agree Next Steps Consortium&lt;/author&gt;&lt;/authors&gt;&lt;/contributors&gt;&lt;titles&gt;&lt;title&gt;AGREE II: advancing guideline development, reporting and evaluation in health care&lt;/title&gt;&lt;secondary-title&gt;CMAJ : Canadian Medical Association journal = journal de l&amp;apos;Association medicale canadienne&lt;/secondary-title&gt;&lt;/titles&gt;&lt;pages&gt;E839-E842&lt;/pages&gt;&lt;volume&gt;182&lt;/volume&gt;&lt;number&gt;18&lt;/number&gt;&lt;dates&gt;&lt;year&gt;2010&lt;/year&gt;&lt;/dates&gt;&lt;publisher&gt;Canadian Medical Association&lt;/publisher&gt;&lt;isbn&gt;1488-2329&amp;#xD;0820-3946&lt;/isbn&gt;&lt;accession-num&gt;20603348&lt;/accession-num&gt;&lt;urls&gt;&lt;related-urls&gt;&lt;url&gt;https://www.ncbi.nlm.nih.gov/pubmed/20603348&lt;/url&gt;&lt;url&gt;https://www.ncbi.nlm.nih.gov/pmc/PMC3001530/&lt;/url&gt;&lt;/related-urls&gt;&lt;/urls&gt;&lt;electronic-resource-num&gt;10.1503/cmaj.090449&lt;/electronic-resource-num&gt;&lt;remote-database-name&gt;PubMed&lt;/remote-database-name&gt;&lt;language&gt;eng&lt;/language&gt;&lt;/record&gt;&lt;/Cite&gt;&lt;/EndNote&gt;</w:instrText>
      </w:r>
      <w:r w:rsidR="000E672F">
        <w:fldChar w:fldCharType="separate"/>
      </w:r>
      <w:r w:rsidR="00531B28">
        <w:rPr>
          <w:noProof/>
        </w:rPr>
        <w:t>[14]</w:t>
      </w:r>
      <w:r w:rsidR="000E672F">
        <w:fldChar w:fldCharType="end"/>
      </w:r>
      <w:r w:rsidR="00345B7C">
        <w:t xml:space="preserve"> by </w:t>
      </w:r>
      <w:r w:rsidR="001D7A6F">
        <w:t xml:space="preserve">the </w:t>
      </w:r>
      <w:r w:rsidR="00345B7C">
        <w:t>two independent reviewers</w:t>
      </w:r>
      <w:r w:rsidR="00EC69C0">
        <w:t>.</w:t>
      </w:r>
      <w:r w:rsidR="00345B7C" w:rsidRPr="00702226">
        <w:t xml:space="preserve"> </w:t>
      </w:r>
      <w:r w:rsidR="00EC69C0" w:rsidRPr="00702226">
        <w:t xml:space="preserve">Where significant </w:t>
      </w:r>
      <w:r w:rsidR="00345B7C" w:rsidRPr="00702226">
        <w:t>discrepancy</w:t>
      </w:r>
      <w:r w:rsidR="00EC69C0" w:rsidRPr="00702226">
        <w:t xml:space="preserve"> existed between the reviewers’ scores this was</w:t>
      </w:r>
      <w:r w:rsidR="00345B7C" w:rsidRPr="00702226">
        <w:t xml:space="preserve"> resolved by</w:t>
      </w:r>
      <w:r w:rsidR="00EC69C0" w:rsidRPr="00702226">
        <w:t xml:space="preserve"> mutual</w:t>
      </w:r>
      <w:r w:rsidR="00345B7C" w:rsidRPr="00702226">
        <w:t xml:space="preserve"> consensus</w:t>
      </w:r>
      <w:r w:rsidR="00EC69C0" w:rsidRPr="00702226">
        <w:t>; the factors taken into consideration at this stage are described in the supplementary material</w:t>
      </w:r>
      <w:r w:rsidR="00345B7C" w:rsidRPr="00702226">
        <w:t>.</w:t>
      </w:r>
      <w:r w:rsidR="001E00B9" w:rsidRPr="00702226">
        <w:t xml:space="preserve"> </w:t>
      </w:r>
      <w:bookmarkEnd w:id="3"/>
      <w:r w:rsidR="00856DF9" w:rsidRPr="00702226">
        <w:t>The AGREE-II tool assigns a numerical score for the quality of guideline production and reporting within 6 domains: overall scope;</w:t>
      </w:r>
      <w:r w:rsidR="00856DF9">
        <w:t xml:space="preserve"> stakeholder involvement; methodological rigour of the evidence analysis and synthesis; clarity of presentation; real-world relevance and applicability; potential for editorial bias or competing interests.</w:t>
      </w:r>
    </w:p>
    <w:p w14:paraId="1C7592F8" w14:textId="08D1CFE4" w:rsidR="00345B7C" w:rsidRPr="007E6E8D" w:rsidRDefault="00E95E39" w:rsidP="00345B7C">
      <w:r>
        <w:t>Th</w:t>
      </w:r>
      <w:r w:rsidR="00345B7C">
        <w:t xml:space="preserve">e </w:t>
      </w:r>
      <w:r>
        <w:t xml:space="preserve">utility of </w:t>
      </w:r>
      <w:r w:rsidR="00345B7C">
        <w:t>practical</w:t>
      </w:r>
      <w:r>
        <w:t>ly</w:t>
      </w:r>
      <w:r w:rsidR="00345B7C">
        <w:t xml:space="preserve"> implement</w:t>
      </w:r>
      <w:r>
        <w:t>ing</w:t>
      </w:r>
      <w:r w:rsidR="00345B7C">
        <w:t xml:space="preserve"> guidelines was assessed by applying the recommendations to predefined clinical scenarios.</w:t>
      </w:r>
      <w:r w:rsidR="00843AC0">
        <w:t xml:space="preserve"> Three scenarios were </w:t>
      </w:r>
      <w:r w:rsidR="001D7A6F">
        <w:t xml:space="preserve">designed </w:t>
      </w:r>
      <w:r w:rsidR="00843AC0">
        <w:t xml:space="preserve">which reflected aspects of treatment decisions faced by clinicians: </w:t>
      </w:r>
      <w:r w:rsidR="008872A8">
        <w:t>A</w:t>
      </w:r>
      <w:r w:rsidR="00843AC0">
        <w:t>) suspected infection with evidence of poor peripheral perfusion</w:t>
      </w:r>
      <w:r w:rsidR="00991D92">
        <w:t xml:space="preserve"> and</w:t>
      </w:r>
      <w:r w:rsidR="00843AC0">
        <w:t xml:space="preserve"> altered mental status (severe sepsis according to Sepsis-2), when pertaining to a normal weight adult</w:t>
      </w:r>
      <w:r w:rsidR="00991D92">
        <w:t xml:space="preserve"> and</w:t>
      </w:r>
      <w:r w:rsidR="00843AC0">
        <w:t xml:space="preserve"> a wasted adult; </w:t>
      </w:r>
      <w:r w:rsidR="008872A8">
        <w:t xml:space="preserve">B) </w:t>
      </w:r>
      <w:r w:rsidR="00843AC0">
        <w:t>suspected infection with hypotension and hypoxaemia</w:t>
      </w:r>
      <w:r w:rsidR="008872A8">
        <w:t>; C)</w:t>
      </w:r>
      <w:r w:rsidR="00843AC0">
        <w:t xml:space="preserve"> suspected infection with </w:t>
      </w:r>
      <w:r w:rsidR="008872A8">
        <w:t>raised lactate and comorbidities suggesting likely fluid intolerance (congestive cardiac failure).</w:t>
      </w:r>
      <w:r w:rsidR="00334A1B">
        <w:t xml:space="preserve"> Guidelines were assessed by two doctors</w:t>
      </w:r>
      <w:r w:rsidR="00991D92">
        <w:t xml:space="preserve"> and</w:t>
      </w:r>
      <w:r w:rsidR="00334A1B">
        <w:t xml:space="preserve"> disagreement resolved by consensus.</w:t>
      </w:r>
    </w:p>
    <w:p w14:paraId="2E6E3EC3" w14:textId="77777777" w:rsidR="003D1902" w:rsidRDefault="003D1902">
      <w:pPr>
        <w:rPr>
          <w:rFonts w:ascii="Arial" w:eastAsia="Calibri" w:hAnsi="Arial" w:cs="Calibri"/>
          <w:b/>
          <w:sz w:val="28"/>
          <w:szCs w:val="28"/>
        </w:rPr>
      </w:pPr>
      <w:r>
        <w:br w:type="page"/>
      </w:r>
    </w:p>
    <w:p w14:paraId="2A42A31B" w14:textId="38BFBACE" w:rsidR="00075C35" w:rsidRDefault="00075C35" w:rsidP="00075C35">
      <w:pPr>
        <w:pStyle w:val="Heading1"/>
      </w:pPr>
      <w:r>
        <w:lastRenderedPageBreak/>
        <w:t>Results</w:t>
      </w:r>
    </w:p>
    <w:p w14:paraId="768B1D51" w14:textId="50697566" w:rsidR="0048014A" w:rsidRDefault="006B4BD4" w:rsidP="0048014A">
      <w:r>
        <w:t>An initial literature search, using the b</w:t>
      </w:r>
      <w:r w:rsidR="0048014A">
        <w:t>road search</w:t>
      </w:r>
      <w:r>
        <w:t xml:space="preserve"> terms defined in</w:t>
      </w:r>
      <w:r w:rsidR="000F3AAE">
        <w:t xml:space="preserve"> Box 1, i</w:t>
      </w:r>
      <w:r>
        <w:t>dentified over</w:t>
      </w:r>
      <w:r w:rsidR="00B60AA7">
        <w:t xml:space="preserve"> </w:t>
      </w:r>
      <w:r w:rsidR="0048014A">
        <w:t>12</w:t>
      </w:r>
      <w:r w:rsidR="00334A1B">
        <w:t>,</w:t>
      </w:r>
      <w:r>
        <w:t>000</w:t>
      </w:r>
      <w:r w:rsidR="0048014A">
        <w:t xml:space="preserve"> studies</w:t>
      </w:r>
      <w:r>
        <w:t xml:space="preserve">. These were </w:t>
      </w:r>
      <w:r w:rsidR="00B40B5B">
        <w:t xml:space="preserve">screened for full manuscript review </w:t>
      </w:r>
      <w:r w:rsidR="0048014A">
        <w:t>(n=499)</w:t>
      </w:r>
      <w:r w:rsidR="00B40B5B">
        <w:t>, of which</w:t>
      </w:r>
      <w:r w:rsidR="0048014A">
        <w:t xml:space="preserve"> 486 were excluded </w:t>
      </w:r>
      <w:r w:rsidR="00A8048D">
        <w:t>(Figure 1)</w:t>
      </w:r>
      <w:r w:rsidR="0048014A">
        <w:t>. An additional study was identified</w:t>
      </w:r>
      <w:r w:rsidR="00171390">
        <w:t xml:space="preserve"> from secondary searches</w:t>
      </w:r>
      <w:r w:rsidR="005152FB">
        <w:t xml:space="preserve"> </w:t>
      </w:r>
      <w:r w:rsidR="000E672F">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00531B28">
        <w:instrText xml:space="preserve"> ADDIN EN.CITE </w:instrText>
      </w:r>
      <w:r w:rsidR="00531B28">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00531B28">
        <w:instrText xml:space="preserve"> ADDIN EN.CITE.DATA </w:instrText>
      </w:r>
      <w:r w:rsidR="00531B28">
        <w:fldChar w:fldCharType="end"/>
      </w:r>
      <w:r w:rsidR="000E672F">
        <w:fldChar w:fldCharType="separate"/>
      </w:r>
      <w:r w:rsidR="00531B28">
        <w:rPr>
          <w:noProof/>
        </w:rPr>
        <w:t>[15]</w:t>
      </w:r>
      <w:r w:rsidR="000E672F">
        <w:fldChar w:fldCharType="end"/>
      </w:r>
      <w:r w:rsidR="0048014A">
        <w:t>. Of</w:t>
      </w:r>
      <w:r w:rsidR="00171390">
        <w:t xml:space="preserve"> </w:t>
      </w:r>
      <w:r w:rsidR="0048014A">
        <w:t xml:space="preserve">14 studies included for final analysis, 4 were excluded </w:t>
      </w:r>
      <w:r w:rsidR="00D60FD0">
        <w:t>due to</w:t>
      </w:r>
      <w:r w:rsidR="00786FDF">
        <w:t>:</w:t>
      </w:r>
      <w:r w:rsidR="00D60FD0">
        <w:t xml:space="preserve"> being not directly relevant (2)</w:t>
      </w:r>
      <w:r w:rsidR="00786FDF">
        <w:t>;</w:t>
      </w:r>
      <w:r w:rsidR="00D60FD0">
        <w:t xml:space="preserve"> lacking full English translation (1)</w:t>
      </w:r>
      <w:r w:rsidR="00786FDF">
        <w:t>;</w:t>
      </w:r>
      <w:r w:rsidR="00D60FD0">
        <w:t xml:space="preserve"> </w:t>
      </w:r>
      <w:r w:rsidR="00786FDF">
        <w:t xml:space="preserve">including only </w:t>
      </w:r>
      <w:r w:rsidR="00D60FD0">
        <w:t xml:space="preserve">secondary </w:t>
      </w:r>
      <w:r w:rsidR="00786FDF">
        <w:t xml:space="preserve">data </w:t>
      </w:r>
      <w:r w:rsidR="00D60FD0">
        <w:t>(1</w:t>
      </w:r>
      <w:r w:rsidR="00786FDF">
        <w:t>) -</w:t>
      </w:r>
      <w:r w:rsidR="00D60FD0">
        <w:t xml:space="preserve"> </w:t>
      </w:r>
      <w:r w:rsidR="0048014A">
        <w:t>see</w:t>
      </w:r>
      <w:r w:rsidR="00440367">
        <w:t xml:space="preserve"> </w:t>
      </w:r>
      <w:r w:rsidR="009C6D56">
        <w:t xml:space="preserve">details in </w:t>
      </w:r>
      <w:r w:rsidR="00AA046C">
        <w:t>Additional File 1</w:t>
      </w:r>
      <w:r w:rsidR="00D60FD0">
        <w:t>. Results from</w:t>
      </w:r>
      <w:r w:rsidR="00171390">
        <w:t xml:space="preserve"> </w:t>
      </w:r>
      <w:r w:rsidR="00D60FD0">
        <w:t>ten finally selected guidelines</w:t>
      </w:r>
      <w:r w:rsidR="0007321A">
        <w:t>, published between 2004 and 2017,</w:t>
      </w:r>
      <w:r w:rsidR="00171390">
        <w:t xml:space="preserve"> are summarised below.</w:t>
      </w:r>
    </w:p>
    <w:p w14:paraId="3DC5DF87" w14:textId="5832535D" w:rsidR="00702226" w:rsidRDefault="00702226" w:rsidP="0048014A">
      <w:r>
        <w:rPr>
          <w:noProof/>
          <w:lang w:eastAsia="en-GB"/>
        </w:rPr>
        <w:drawing>
          <wp:inline distT="0" distB="0" distL="0" distR="0" wp14:anchorId="1DB5059B" wp14:editId="0C5B6D33">
            <wp:extent cx="5635256" cy="3588086"/>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JPEG.jpg"/>
                    <pic:cNvPicPr/>
                  </pic:nvPicPr>
                  <pic:blipFill>
                    <a:blip r:embed="rId11">
                      <a:extLst>
                        <a:ext uri="{28A0092B-C50C-407E-A947-70E740481C1C}">
                          <a14:useLocalDpi xmlns:a14="http://schemas.microsoft.com/office/drawing/2010/main" val="0"/>
                        </a:ext>
                      </a:extLst>
                    </a:blip>
                    <a:stretch>
                      <a:fillRect/>
                    </a:stretch>
                  </pic:blipFill>
                  <pic:spPr>
                    <a:xfrm>
                      <a:off x="0" y="0"/>
                      <a:ext cx="5635403" cy="3588179"/>
                    </a:xfrm>
                    <a:prstGeom prst="rect">
                      <a:avLst/>
                    </a:prstGeom>
                  </pic:spPr>
                </pic:pic>
              </a:graphicData>
            </a:graphic>
          </wp:inline>
        </w:drawing>
      </w:r>
    </w:p>
    <w:p w14:paraId="03FED266" w14:textId="77777777" w:rsidR="005C220D" w:rsidRPr="0087200D" w:rsidRDefault="005C220D" w:rsidP="0087200D">
      <w:pPr>
        <w:pStyle w:val="Heading2"/>
      </w:pPr>
      <w:r w:rsidRPr="0087200D">
        <w:t>Quality Assessment</w:t>
      </w:r>
    </w:p>
    <w:p w14:paraId="7D49132A" w14:textId="6E758DC3" w:rsidR="001A1FD7" w:rsidRDefault="001E00B9" w:rsidP="0087200D">
      <w:pPr>
        <w:sectPr w:rsidR="001A1FD7" w:rsidSect="006452BC">
          <w:pgSz w:w="11906" w:h="16838" w:code="9"/>
          <w:pgMar w:top="1440" w:right="1440" w:bottom="1440" w:left="1440" w:header="720" w:footer="720" w:gutter="0"/>
          <w:cols w:space="720"/>
          <w:docGrid w:linePitch="326"/>
        </w:sectPr>
      </w:pPr>
      <w:r>
        <w:t>A s</w:t>
      </w:r>
      <w:r w:rsidR="005C220D" w:rsidRPr="005C220D">
        <w:t xml:space="preserve">ummary of </w:t>
      </w:r>
      <w:r>
        <w:t xml:space="preserve">quality assessment </w:t>
      </w:r>
      <w:r w:rsidR="005C220D" w:rsidRPr="005C220D">
        <w:t>scores is given in</w:t>
      </w:r>
      <w:r w:rsidR="00A8048D">
        <w:t xml:space="preserve"> Table 1</w:t>
      </w:r>
      <w:r w:rsidR="00B60AA7">
        <w:t xml:space="preserve">, with full details </w:t>
      </w:r>
      <w:r w:rsidR="009C6D56">
        <w:t xml:space="preserve">of consensus scoring </w:t>
      </w:r>
      <w:r w:rsidR="00B60AA7">
        <w:t>in</w:t>
      </w:r>
      <w:r w:rsidR="00A9009B">
        <w:t xml:space="preserve"> </w:t>
      </w:r>
      <w:r w:rsidR="004208AF">
        <w:t>Additional Files</w:t>
      </w:r>
      <w:r w:rsidR="005C220D" w:rsidRPr="005C220D">
        <w:t xml:space="preserve">. </w:t>
      </w:r>
      <w:r>
        <w:t xml:space="preserve">Two </w:t>
      </w:r>
      <w:r w:rsidR="005152FB">
        <w:t xml:space="preserve">out </w:t>
      </w:r>
      <w:r>
        <w:t xml:space="preserve">of ten guidelines exceeded a </w:t>
      </w:r>
      <w:r w:rsidR="005C220D" w:rsidRPr="005C220D">
        <w:t xml:space="preserve">score of 70% </w:t>
      </w:r>
      <w:r>
        <w:t>i</w:t>
      </w:r>
      <w:r w:rsidR="005C220D" w:rsidRPr="005C220D">
        <w:t>ndicat</w:t>
      </w:r>
      <w:r>
        <w:t>ing</w:t>
      </w:r>
      <w:r w:rsidR="005C220D" w:rsidRPr="005C220D">
        <w:t xml:space="preserve"> </w:t>
      </w:r>
      <w:r>
        <w:t xml:space="preserve">highly </w:t>
      </w:r>
      <w:r w:rsidR="005C220D" w:rsidRPr="005C220D">
        <w:t>rigor</w:t>
      </w:r>
      <w:r>
        <w:t>ous and robust guideline development processes (</w:t>
      </w:r>
      <w:r w:rsidR="005C220D" w:rsidRPr="005C220D">
        <w:t xml:space="preserve">NICE </w:t>
      </w:r>
      <w:r>
        <w:t xml:space="preserve">and </w:t>
      </w:r>
      <w:r w:rsidR="005C220D" w:rsidRPr="005C220D">
        <w:t>Surviving Sepsis Campaign recommendations</w:t>
      </w:r>
      <w:r>
        <w:t>)</w:t>
      </w:r>
      <w:r w:rsidR="007B440B">
        <w:t xml:space="preserve"> which reflects the resources available to develop them</w:t>
      </w:r>
      <w:r w:rsidR="00A05145">
        <w:t xml:space="preserve"> </w:t>
      </w:r>
      <w:r w:rsidR="000E672F">
        <w:fldChar w:fldCharType="begin"/>
      </w:r>
      <w:r w:rsidR="00531B28">
        <w:instrText xml:space="preserve"> ADDIN EN.CITE &lt;EndNote&gt;&lt;Cite&gt;&lt;Author&gt;National Institute for Health and Care Excellence&lt;/Author&gt;&lt;Year&gt;2016&lt;/Year&gt;&lt;RecNum&gt;7&lt;/RecNum&gt;&lt;DisplayText&gt;[9, 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Cite&gt;&lt;Author&gt;Rhodes&lt;/Author&gt;&lt;Year&gt;2017&lt;/Year&gt;&lt;RecNum&gt;12&lt;/RecNum&gt;&lt;record&gt;&lt;rec-number&gt;12&lt;/rec-number&gt;&lt;foreign-keys&gt;&lt;key app="EN" db-id="2299fdxzhesdwue5xvov52puvx5092ffsxt9" timestamp="1569377789"&gt;12&lt;/key&gt;&lt;/foreign-keys&gt;&lt;ref-type name="Journal Article"&gt;17&lt;/ref-type&gt;&lt;contributors&gt;&lt;authors&gt;&lt;author&gt;Rhodes, Andrew&lt;/author&gt;&lt;author&gt;Evans, Laura E&lt;/author&gt;&lt;author&gt;Alhazzani, Waleed&lt;/author&gt;&lt;author&gt;Levy, Mitchell M&lt;/author&gt;&lt;author&gt;Antonelli, Massimo&lt;/author&gt;&lt;author&gt;Ferrer, Ricard&lt;/author&gt;&lt;author&gt;Kumar, Anand&lt;/author&gt;&lt;author&gt;Sevransky, Jonathan E&lt;/author&gt;&lt;author&gt;Sprung, Charles L&lt;/author&gt;&lt;author&gt;Nunnally, Mark E&lt;/author&gt;&lt;/authors&gt;&lt;/contributors&gt;&lt;titles&gt;&lt;title&gt;Surviving sepsis campaign: international guidelines for management of sepsis and septic shock: 2016&lt;/title&gt;&lt;secondary-title&gt;Intensive care medicine&lt;/secondary-title&gt;&lt;/titles&gt;&lt;pages&gt;304-377&lt;/pages&gt;&lt;volume&gt;43&lt;/volume&gt;&lt;number&gt;3&lt;/number&gt;&lt;dates&gt;&lt;year&gt;2017&lt;/year&gt;&lt;/dates&gt;&lt;isbn&gt;0342-4642&lt;/isbn&gt;&lt;urls&gt;&lt;/urls&gt;&lt;/record&gt;&lt;/Cite&gt;&lt;/EndNote&gt;</w:instrText>
      </w:r>
      <w:r w:rsidR="000E672F">
        <w:fldChar w:fldCharType="separate"/>
      </w:r>
      <w:r w:rsidR="00531B28">
        <w:rPr>
          <w:noProof/>
        </w:rPr>
        <w:t>[9, 16]</w:t>
      </w:r>
      <w:r w:rsidR="000E672F">
        <w:fldChar w:fldCharType="end"/>
      </w:r>
      <w:r w:rsidR="005C220D" w:rsidRPr="005C220D">
        <w:t xml:space="preserve">. </w:t>
      </w:r>
      <w:r>
        <w:t>For each of the</w:t>
      </w:r>
      <w:r w:rsidR="005C220D" w:rsidRPr="005C220D">
        <w:t xml:space="preserve"> other</w:t>
      </w:r>
      <w:r>
        <w:t xml:space="preserve">s, significant deficiency was noted in </w:t>
      </w:r>
      <w:r w:rsidR="005C220D" w:rsidRPr="005C220D">
        <w:t>at least 2 domains</w:t>
      </w:r>
      <w:r>
        <w:t xml:space="preserve">, </w:t>
      </w:r>
      <w:r w:rsidR="00A574D0">
        <w:t>o</w:t>
      </w:r>
      <w:r>
        <w:t xml:space="preserve">f which the </w:t>
      </w:r>
      <w:r>
        <w:lastRenderedPageBreak/>
        <w:t>most frequent concern</w:t>
      </w:r>
      <w:r w:rsidR="00A9009B">
        <w:t xml:space="preserve"> (in 8 out of 10 of the guidelines)</w:t>
      </w:r>
      <w:r>
        <w:t xml:space="preserve"> was the </w:t>
      </w:r>
      <w:r w:rsidR="00A9009B">
        <w:t>“</w:t>
      </w:r>
      <w:r w:rsidR="005C220D" w:rsidRPr="005C220D">
        <w:t>Applicability</w:t>
      </w:r>
      <w:r>
        <w:t>”</w:t>
      </w:r>
      <w:r w:rsidR="005C220D" w:rsidRPr="005C220D">
        <w:t xml:space="preserve"> domain </w:t>
      </w:r>
      <w:r w:rsidR="00A574D0">
        <w:t xml:space="preserve">(whether </w:t>
      </w:r>
      <w:r w:rsidR="005C220D" w:rsidRPr="005C220D">
        <w:t xml:space="preserve">consideration </w:t>
      </w:r>
      <w:r w:rsidR="00A574D0">
        <w:t>had been given to</w:t>
      </w:r>
      <w:r w:rsidR="005C220D" w:rsidRPr="005C220D">
        <w:t xml:space="preserve"> “the likely barriers and facilitators to implementation, strategies to improve uptake</w:t>
      </w:r>
      <w:r w:rsidR="00991D92">
        <w:t xml:space="preserve"> and</w:t>
      </w:r>
      <w:r w:rsidR="005C220D" w:rsidRPr="005C220D">
        <w:t xml:space="preserve"> resource implications of applying the guideline”</w:t>
      </w:r>
      <w:r w:rsidR="00A574D0">
        <w:t>)</w:t>
      </w:r>
      <w:r w:rsidR="005152FB">
        <w:t xml:space="preserve"> </w:t>
      </w:r>
      <w:r w:rsidR="000E672F">
        <w:fldChar w:fldCharType="begin"/>
      </w:r>
      <w:r w:rsidR="00531B28">
        <w:instrText xml:space="preserve"> ADDIN EN.CITE &lt;EndNote&gt;&lt;Cite&gt;&lt;Author&gt;Brouwers&lt;/Author&gt;&lt;Year&gt;2010&lt;/Year&gt;&lt;RecNum&gt;5&lt;/RecNum&gt;&lt;DisplayText&gt;[14]&lt;/DisplayText&gt;&lt;record&gt;&lt;rec-number&gt;5&lt;/rec-number&gt;&lt;foreign-keys&gt;&lt;key app="EN" db-id="2299fdxzhesdwue5xvov52puvx5092ffsxt9" timestamp="1569377786"&gt;5&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gt;Littlejohns, Peter&lt;/author&gt;&lt;author&gt;Makarski, Julie&lt;/author&gt;&lt;author&gt;Zitzelsberger, Louise&lt;/author&gt;&lt;author&gt;Agree Next Steps Consortium&lt;/author&gt;&lt;/authors&gt;&lt;/contributors&gt;&lt;titles&gt;&lt;title&gt;AGREE II: advancing guideline development, reporting and evaluation in health care&lt;/title&gt;&lt;secondary-title&gt;CMAJ : Canadian Medical Association journal = journal de l&amp;apos;Association medicale canadienne&lt;/secondary-title&gt;&lt;/titles&gt;&lt;pages&gt;E839-E842&lt;/pages&gt;&lt;volume&gt;182&lt;/volume&gt;&lt;number&gt;18&lt;/number&gt;&lt;dates&gt;&lt;year&gt;2010&lt;/year&gt;&lt;/dates&gt;&lt;publisher&gt;Canadian Medical Association&lt;/publisher&gt;&lt;isbn&gt;1488-2329&amp;#xD;0820-3946&lt;/isbn&gt;&lt;accession-num&gt;20603348&lt;/accession-num&gt;&lt;urls&gt;&lt;related-urls&gt;&lt;url&gt;https://www.ncbi.nlm.nih.gov/pubmed/20603348&lt;/url&gt;&lt;url&gt;https://www.ncbi.nlm.nih.gov/pmc/PMC3001530/&lt;/url&gt;&lt;/related-urls&gt;&lt;/urls&gt;&lt;electronic-resource-num&gt;10.1503/cmaj.090449&lt;/electronic-resource-num&gt;&lt;remote-database-name&gt;PubMed&lt;/remote-database-name&gt;&lt;language&gt;eng&lt;/language&gt;&lt;/record&gt;&lt;/Cite&gt;&lt;/EndNote&gt;</w:instrText>
      </w:r>
      <w:r w:rsidR="000E672F">
        <w:fldChar w:fldCharType="separate"/>
      </w:r>
      <w:r w:rsidR="00531B28">
        <w:rPr>
          <w:noProof/>
        </w:rPr>
        <w:t>[14]</w:t>
      </w:r>
      <w:r w:rsidR="000E672F">
        <w:fldChar w:fldCharType="end"/>
      </w:r>
      <w:r w:rsidR="005C220D" w:rsidRPr="005C220D">
        <w:t xml:space="preserve">. </w:t>
      </w:r>
    </w:p>
    <w:p w14:paraId="77713C93" w14:textId="77777777" w:rsidR="001A1FD7" w:rsidRDefault="001A1FD7" w:rsidP="001A1FD7">
      <w:pPr>
        <w:pStyle w:val="Heading1"/>
      </w:pPr>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w:t>
      </w:r>
      <w:r w:rsidRPr="00F054B5">
        <w:t>Combined AGREE-II scores, by domain</w:t>
      </w:r>
    </w:p>
    <w:tbl>
      <w:tblPr>
        <w:tblStyle w:val="TableGrid"/>
        <w:tblpPr w:leftFromText="180" w:rightFromText="180" w:vertAnchor="page" w:horzAnchor="margin" w:tblpY="2176"/>
        <w:tblW w:w="0" w:type="auto"/>
        <w:tblLook w:val="04A0" w:firstRow="1" w:lastRow="0" w:firstColumn="1" w:lastColumn="0" w:noHBand="0" w:noVBand="1"/>
      </w:tblPr>
      <w:tblGrid>
        <w:gridCol w:w="2377"/>
        <w:gridCol w:w="1088"/>
        <w:gridCol w:w="1146"/>
        <w:gridCol w:w="1367"/>
        <w:gridCol w:w="1191"/>
        <w:gridCol w:w="1029"/>
        <w:gridCol w:w="1119"/>
        <w:gridCol w:w="1128"/>
        <w:gridCol w:w="1191"/>
        <w:gridCol w:w="1164"/>
        <w:gridCol w:w="1119"/>
      </w:tblGrid>
      <w:tr w:rsidR="001A1FD7" w14:paraId="2FE6C315" w14:textId="77777777" w:rsidTr="005A4DBC">
        <w:tc>
          <w:tcPr>
            <w:tcW w:w="2830" w:type="dxa"/>
            <w:tcBorders>
              <w:right w:val="single" w:sz="24" w:space="0" w:color="auto"/>
            </w:tcBorders>
            <w:shd w:val="clear" w:color="auto" w:fill="D0CECE" w:themeFill="background2" w:themeFillShade="E6"/>
          </w:tcPr>
          <w:p w14:paraId="4E2DB93B" w14:textId="77777777" w:rsidR="001A1FD7" w:rsidRPr="00AA2C0F" w:rsidRDefault="001A1FD7" w:rsidP="005A4DBC">
            <w:pPr>
              <w:rPr>
                <w:rStyle w:val="Strong"/>
                <w:rFonts w:ascii="Arial" w:hAnsi="Arial" w:cs="Arial"/>
                <w:b w:val="0"/>
              </w:rPr>
            </w:pPr>
          </w:p>
        </w:tc>
        <w:tc>
          <w:tcPr>
            <w:tcW w:w="1134" w:type="dxa"/>
            <w:tcBorders>
              <w:top w:val="single" w:sz="24" w:space="0" w:color="auto"/>
              <w:left w:val="single" w:sz="24" w:space="0" w:color="auto"/>
              <w:right w:val="single" w:sz="24" w:space="0" w:color="auto"/>
            </w:tcBorders>
            <w:shd w:val="clear" w:color="auto" w:fill="D0CECE" w:themeFill="background2" w:themeFillShade="E6"/>
          </w:tcPr>
          <w:p w14:paraId="4B27E094" w14:textId="77777777" w:rsidR="001A1FD7" w:rsidRPr="00AA2C0F" w:rsidRDefault="001A1FD7" w:rsidP="005A4DBC">
            <w:pPr>
              <w:rPr>
                <w:rStyle w:val="Strong"/>
                <w:rFonts w:ascii="Arial" w:hAnsi="Arial" w:cs="Arial"/>
                <w:b w:val="0"/>
                <w:i/>
              </w:rPr>
            </w:pPr>
            <w:proofErr w:type="spellStart"/>
            <w:r w:rsidRPr="00AA2C0F">
              <w:rPr>
                <w:rStyle w:val="Strong"/>
                <w:rFonts w:ascii="Arial" w:hAnsi="Arial" w:cs="Arial"/>
                <w:b w:val="0"/>
                <w:i/>
              </w:rPr>
              <w:t>Cecconi</w:t>
            </w:r>
            <w:proofErr w:type="spellEnd"/>
            <w:r w:rsidRPr="00AA2C0F">
              <w:rPr>
                <w:rStyle w:val="Strong"/>
                <w:rFonts w:ascii="Arial" w:hAnsi="Arial" w:cs="Arial"/>
                <w:b w:val="0"/>
                <w:i/>
              </w:rPr>
              <w:t xml:space="preserve"> (2014)</w:t>
            </w:r>
          </w:p>
        </w:tc>
        <w:tc>
          <w:tcPr>
            <w:tcW w:w="1276" w:type="dxa"/>
            <w:tcBorders>
              <w:top w:val="single" w:sz="24" w:space="0" w:color="auto"/>
              <w:left w:val="single" w:sz="24" w:space="0" w:color="auto"/>
              <w:right w:val="single" w:sz="24" w:space="0" w:color="auto"/>
            </w:tcBorders>
            <w:shd w:val="clear" w:color="auto" w:fill="D0CECE" w:themeFill="background2" w:themeFillShade="E6"/>
          </w:tcPr>
          <w:p w14:paraId="53DF66EE" w14:textId="77777777" w:rsidR="001A1FD7" w:rsidRPr="00AA2C0F" w:rsidRDefault="001A1FD7" w:rsidP="005A4DBC">
            <w:pPr>
              <w:rPr>
                <w:rStyle w:val="Strong"/>
                <w:rFonts w:ascii="Arial" w:hAnsi="Arial" w:cs="Arial"/>
                <w:b w:val="0"/>
                <w:i/>
              </w:rPr>
            </w:pPr>
            <w:proofErr w:type="spellStart"/>
            <w:r w:rsidRPr="00AA2C0F">
              <w:rPr>
                <w:rStyle w:val="Strong"/>
                <w:rFonts w:ascii="Arial" w:hAnsi="Arial" w:cs="Arial"/>
                <w:b w:val="0"/>
                <w:i/>
              </w:rPr>
              <w:t>Dunser</w:t>
            </w:r>
            <w:proofErr w:type="spellEnd"/>
            <w:r w:rsidRPr="00AA2C0F">
              <w:rPr>
                <w:rStyle w:val="Strong"/>
                <w:rFonts w:ascii="Arial" w:hAnsi="Arial" w:cs="Arial"/>
                <w:b w:val="0"/>
                <w:i/>
              </w:rPr>
              <w:t xml:space="preserve"> (2012)</w:t>
            </w:r>
          </w:p>
        </w:tc>
        <w:tc>
          <w:tcPr>
            <w:tcW w:w="1418" w:type="dxa"/>
            <w:tcBorders>
              <w:top w:val="single" w:sz="24" w:space="0" w:color="auto"/>
              <w:left w:val="single" w:sz="24" w:space="0" w:color="auto"/>
              <w:right w:val="single" w:sz="24" w:space="0" w:color="auto"/>
            </w:tcBorders>
            <w:shd w:val="clear" w:color="auto" w:fill="D0CECE" w:themeFill="background2" w:themeFillShade="E6"/>
          </w:tcPr>
          <w:p w14:paraId="3C7C9825" w14:textId="77777777" w:rsidR="001A1FD7" w:rsidRPr="00AA2C0F" w:rsidRDefault="001A1FD7" w:rsidP="005A4DBC">
            <w:pPr>
              <w:rPr>
                <w:rStyle w:val="Strong"/>
                <w:rFonts w:ascii="Arial" w:hAnsi="Arial" w:cs="Arial"/>
                <w:b w:val="0"/>
                <w:i/>
              </w:rPr>
            </w:pPr>
            <w:proofErr w:type="spellStart"/>
            <w:r w:rsidRPr="00AA2C0F">
              <w:rPr>
                <w:rStyle w:val="Strong"/>
                <w:rFonts w:ascii="Arial" w:hAnsi="Arial" w:cs="Arial"/>
                <w:b w:val="0"/>
                <w:i/>
              </w:rPr>
              <w:t>Hollenberg</w:t>
            </w:r>
            <w:proofErr w:type="spellEnd"/>
            <w:r w:rsidRPr="00AA2C0F">
              <w:rPr>
                <w:rStyle w:val="Strong"/>
                <w:rFonts w:ascii="Arial" w:hAnsi="Arial" w:cs="Arial"/>
                <w:b w:val="0"/>
                <w:i/>
              </w:rPr>
              <w:t xml:space="preserve"> (2004)</w:t>
            </w:r>
          </w:p>
        </w:tc>
        <w:tc>
          <w:tcPr>
            <w:tcW w:w="1275" w:type="dxa"/>
            <w:tcBorders>
              <w:top w:val="single" w:sz="24" w:space="0" w:color="auto"/>
              <w:left w:val="single" w:sz="24" w:space="0" w:color="auto"/>
              <w:right w:val="single" w:sz="24" w:space="0" w:color="auto"/>
            </w:tcBorders>
            <w:shd w:val="clear" w:color="auto" w:fill="D0CECE" w:themeFill="background2" w:themeFillShade="E6"/>
          </w:tcPr>
          <w:p w14:paraId="12E59B8F" w14:textId="77777777" w:rsidR="001A1FD7" w:rsidRPr="00AA2C0F" w:rsidRDefault="001A1FD7" w:rsidP="005A4DBC">
            <w:pPr>
              <w:rPr>
                <w:rStyle w:val="Strong"/>
                <w:rFonts w:ascii="Arial" w:hAnsi="Arial" w:cs="Arial"/>
                <w:b w:val="0"/>
                <w:i/>
              </w:rPr>
            </w:pPr>
            <w:proofErr w:type="spellStart"/>
            <w:r w:rsidRPr="00AA2C0F">
              <w:rPr>
                <w:rStyle w:val="Strong"/>
                <w:rFonts w:ascii="Arial" w:hAnsi="Arial" w:cs="Arial"/>
                <w:b w:val="0"/>
                <w:i/>
              </w:rPr>
              <w:t>Misango</w:t>
            </w:r>
            <w:proofErr w:type="spellEnd"/>
            <w:r w:rsidRPr="00AA2C0F">
              <w:rPr>
                <w:rStyle w:val="Strong"/>
                <w:rFonts w:ascii="Arial" w:hAnsi="Arial" w:cs="Arial"/>
                <w:b w:val="0"/>
                <w:i/>
              </w:rPr>
              <w:t xml:space="preserve"> (2017)</w:t>
            </w:r>
          </w:p>
        </w:tc>
        <w:tc>
          <w:tcPr>
            <w:tcW w:w="1134" w:type="dxa"/>
            <w:tcBorders>
              <w:top w:val="single" w:sz="24" w:space="0" w:color="auto"/>
              <w:left w:val="single" w:sz="24" w:space="0" w:color="auto"/>
              <w:right w:val="single" w:sz="24" w:space="0" w:color="auto"/>
            </w:tcBorders>
            <w:shd w:val="clear" w:color="auto" w:fill="D0CECE" w:themeFill="background2" w:themeFillShade="E6"/>
          </w:tcPr>
          <w:p w14:paraId="0D8D87CE" w14:textId="77777777" w:rsidR="001A1FD7" w:rsidRPr="00AA2C0F" w:rsidRDefault="001A1FD7" w:rsidP="005A4DBC">
            <w:pPr>
              <w:rPr>
                <w:rStyle w:val="Strong"/>
                <w:rFonts w:ascii="Arial" w:hAnsi="Arial" w:cs="Arial"/>
                <w:b w:val="0"/>
                <w:i/>
              </w:rPr>
            </w:pPr>
            <w:r w:rsidRPr="00AA2C0F">
              <w:rPr>
                <w:rStyle w:val="Strong"/>
                <w:rFonts w:ascii="Arial" w:hAnsi="Arial" w:cs="Arial"/>
                <w:b w:val="0"/>
                <w:i/>
              </w:rPr>
              <w:t>Moller (2016)</w:t>
            </w:r>
          </w:p>
        </w:tc>
        <w:tc>
          <w:tcPr>
            <w:tcW w:w="1276" w:type="dxa"/>
            <w:tcBorders>
              <w:top w:val="single" w:sz="24" w:space="0" w:color="auto"/>
              <w:left w:val="single" w:sz="24" w:space="0" w:color="auto"/>
              <w:right w:val="single" w:sz="24" w:space="0" w:color="auto"/>
            </w:tcBorders>
            <w:shd w:val="clear" w:color="auto" w:fill="D0CECE" w:themeFill="background2" w:themeFillShade="E6"/>
          </w:tcPr>
          <w:p w14:paraId="099FAEEC" w14:textId="77777777" w:rsidR="001A1FD7" w:rsidRPr="00AA2C0F" w:rsidRDefault="001A1FD7" w:rsidP="005A4DBC">
            <w:pPr>
              <w:rPr>
                <w:rStyle w:val="Strong"/>
                <w:rFonts w:ascii="Arial" w:hAnsi="Arial" w:cs="Arial"/>
                <w:b w:val="0"/>
                <w:i/>
              </w:rPr>
            </w:pPr>
            <w:r w:rsidRPr="00AA2C0F">
              <w:rPr>
                <w:rStyle w:val="Strong"/>
                <w:rFonts w:ascii="Arial" w:hAnsi="Arial" w:cs="Arial"/>
                <w:b w:val="0"/>
                <w:i/>
              </w:rPr>
              <w:t>NICE (2016)</w:t>
            </w:r>
          </w:p>
        </w:tc>
        <w:tc>
          <w:tcPr>
            <w:tcW w:w="1276" w:type="dxa"/>
            <w:tcBorders>
              <w:top w:val="single" w:sz="24" w:space="0" w:color="auto"/>
              <w:left w:val="single" w:sz="24" w:space="0" w:color="auto"/>
              <w:right w:val="single" w:sz="24" w:space="0" w:color="auto"/>
            </w:tcBorders>
            <w:shd w:val="clear" w:color="auto" w:fill="D0CECE" w:themeFill="background2" w:themeFillShade="E6"/>
          </w:tcPr>
          <w:p w14:paraId="4E065958" w14:textId="77777777" w:rsidR="001A1FD7" w:rsidRPr="00AA2C0F" w:rsidRDefault="001A1FD7" w:rsidP="005A4DBC">
            <w:pPr>
              <w:rPr>
                <w:rStyle w:val="Strong"/>
                <w:rFonts w:ascii="Arial" w:hAnsi="Arial" w:cs="Arial"/>
                <w:b w:val="0"/>
                <w:i/>
              </w:rPr>
            </w:pPr>
            <w:proofErr w:type="spellStart"/>
            <w:r w:rsidRPr="00AA2C0F">
              <w:rPr>
                <w:rStyle w:val="Strong"/>
                <w:rFonts w:ascii="Arial" w:hAnsi="Arial" w:cs="Arial"/>
                <w:b w:val="0"/>
                <w:i/>
              </w:rPr>
              <w:t>Perner</w:t>
            </w:r>
            <w:proofErr w:type="spellEnd"/>
            <w:r w:rsidRPr="00AA2C0F">
              <w:rPr>
                <w:rStyle w:val="Strong"/>
                <w:rFonts w:ascii="Arial" w:hAnsi="Arial" w:cs="Arial"/>
                <w:b w:val="0"/>
                <w:i/>
              </w:rPr>
              <w:t xml:space="preserve"> (2016)</w:t>
            </w:r>
          </w:p>
        </w:tc>
        <w:tc>
          <w:tcPr>
            <w:tcW w:w="1276" w:type="dxa"/>
            <w:tcBorders>
              <w:top w:val="single" w:sz="24" w:space="0" w:color="auto"/>
              <w:left w:val="single" w:sz="24" w:space="0" w:color="auto"/>
              <w:right w:val="single" w:sz="24" w:space="0" w:color="auto"/>
            </w:tcBorders>
            <w:shd w:val="clear" w:color="auto" w:fill="D0CECE" w:themeFill="background2" w:themeFillShade="E6"/>
          </w:tcPr>
          <w:p w14:paraId="649E54FE" w14:textId="77777777" w:rsidR="001A1FD7" w:rsidRPr="00AA2C0F" w:rsidRDefault="001A1FD7" w:rsidP="005A4DBC">
            <w:pPr>
              <w:rPr>
                <w:rStyle w:val="Strong"/>
                <w:rFonts w:ascii="Arial" w:hAnsi="Arial" w:cs="Arial"/>
                <w:b w:val="0"/>
                <w:i/>
              </w:rPr>
            </w:pPr>
            <w:r w:rsidRPr="00AA2C0F">
              <w:rPr>
                <w:rStyle w:val="Strong"/>
                <w:rFonts w:ascii="Arial" w:hAnsi="Arial" w:cs="Arial"/>
                <w:b w:val="0"/>
                <w:i/>
              </w:rPr>
              <w:t>Reinhart (2010)</w:t>
            </w:r>
          </w:p>
        </w:tc>
        <w:tc>
          <w:tcPr>
            <w:tcW w:w="1275" w:type="dxa"/>
            <w:tcBorders>
              <w:top w:val="single" w:sz="24" w:space="0" w:color="auto"/>
              <w:left w:val="single" w:sz="24" w:space="0" w:color="auto"/>
              <w:right w:val="single" w:sz="24" w:space="0" w:color="auto"/>
            </w:tcBorders>
            <w:shd w:val="clear" w:color="auto" w:fill="D0CECE" w:themeFill="background2" w:themeFillShade="E6"/>
          </w:tcPr>
          <w:p w14:paraId="292F6DD1" w14:textId="77777777" w:rsidR="001A1FD7" w:rsidRPr="00AA2C0F" w:rsidRDefault="001A1FD7" w:rsidP="005A4DBC">
            <w:pPr>
              <w:rPr>
                <w:rStyle w:val="Strong"/>
                <w:rFonts w:ascii="Arial" w:hAnsi="Arial" w:cs="Arial"/>
                <w:b w:val="0"/>
                <w:i/>
              </w:rPr>
            </w:pPr>
            <w:r w:rsidRPr="00AA2C0F">
              <w:rPr>
                <w:rStyle w:val="Strong"/>
                <w:rFonts w:ascii="Arial" w:hAnsi="Arial" w:cs="Arial"/>
                <w:b w:val="0"/>
                <w:i/>
              </w:rPr>
              <w:t>Rhodes (2016)</w:t>
            </w:r>
          </w:p>
        </w:tc>
        <w:tc>
          <w:tcPr>
            <w:tcW w:w="1276" w:type="dxa"/>
            <w:tcBorders>
              <w:top w:val="single" w:sz="24" w:space="0" w:color="auto"/>
              <w:left w:val="single" w:sz="24" w:space="0" w:color="auto"/>
              <w:right w:val="single" w:sz="24" w:space="0" w:color="auto"/>
            </w:tcBorders>
            <w:shd w:val="clear" w:color="auto" w:fill="D0CECE" w:themeFill="background2" w:themeFillShade="E6"/>
          </w:tcPr>
          <w:p w14:paraId="1B94A0BA" w14:textId="77777777" w:rsidR="001A1FD7" w:rsidRPr="00AA2C0F" w:rsidRDefault="001A1FD7" w:rsidP="005A4DBC">
            <w:pPr>
              <w:rPr>
                <w:rStyle w:val="Strong"/>
                <w:rFonts w:ascii="Arial" w:hAnsi="Arial" w:cs="Arial"/>
                <w:b w:val="0"/>
                <w:i/>
              </w:rPr>
            </w:pPr>
            <w:r w:rsidRPr="00AA2C0F">
              <w:rPr>
                <w:rStyle w:val="Strong"/>
                <w:rFonts w:ascii="Arial" w:hAnsi="Arial" w:cs="Arial"/>
                <w:b w:val="0"/>
                <w:i/>
              </w:rPr>
              <w:t>WHO (2011)</w:t>
            </w:r>
          </w:p>
        </w:tc>
      </w:tr>
      <w:tr w:rsidR="00440E3C" w14:paraId="2104E42D" w14:textId="77777777" w:rsidTr="00440E3C">
        <w:tc>
          <w:tcPr>
            <w:tcW w:w="2830" w:type="dxa"/>
            <w:tcBorders>
              <w:right w:val="single" w:sz="24" w:space="0" w:color="auto"/>
            </w:tcBorders>
            <w:shd w:val="clear" w:color="auto" w:fill="D0CECE" w:themeFill="background2" w:themeFillShade="E6"/>
          </w:tcPr>
          <w:p w14:paraId="42D6C95B" w14:textId="77777777" w:rsidR="001A1FD7" w:rsidRPr="00AA2C0F" w:rsidRDefault="001A1FD7" w:rsidP="005A4DBC">
            <w:pPr>
              <w:rPr>
                <w:rStyle w:val="Strong"/>
                <w:rFonts w:ascii="Arial" w:hAnsi="Arial" w:cs="Arial"/>
                <w:b w:val="0"/>
              </w:rPr>
            </w:pPr>
            <w:r w:rsidRPr="00AA2C0F">
              <w:rPr>
                <w:rStyle w:val="Strong"/>
                <w:rFonts w:ascii="Arial" w:hAnsi="Arial" w:cs="Arial"/>
                <w:b w:val="0"/>
              </w:rPr>
              <w:t>Scope and Purpose</w:t>
            </w:r>
          </w:p>
        </w:tc>
        <w:tc>
          <w:tcPr>
            <w:tcW w:w="1134" w:type="dxa"/>
            <w:tcBorders>
              <w:left w:val="single" w:sz="24" w:space="0" w:color="auto"/>
              <w:right w:val="single" w:sz="24" w:space="0" w:color="auto"/>
            </w:tcBorders>
            <w:shd w:val="clear" w:color="auto" w:fill="FDBB17"/>
          </w:tcPr>
          <w:p w14:paraId="44F781E6" w14:textId="77777777" w:rsidR="001A1FD7" w:rsidRPr="00440E3C" w:rsidRDefault="001A1FD7" w:rsidP="005A4DBC">
            <w:pPr>
              <w:rPr>
                <w:rStyle w:val="Strong"/>
                <w:rFonts w:ascii="Arial" w:hAnsi="Arial" w:cs="Arial"/>
                <w:b w:val="0"/>
              </w:rPr>
            </w:pPr>
            <w:r w:rsidRPr="00440E3C">
              <w:rPr>
                <w:rStyle w:val="Strong"/>
                <w:rFonts w:ascii="Arial" w:hAnsi="Arial" w:cs="Arial"/>
                <w:b w:val="0"/>
              </w:rPr>
              <w:t>61.1%</w:t>
            </w:r>
          </w:p>
        </w:tc>
        <w:tc>
          <w:tcPr>
            <w:tcW w:w="1276" w:type="dxa"/>
            <w:tcBorders>
              <w:left w:val="single" w:sz="24" w:space="0" w:color="auto"/>
              <w:right w:val="single" w:sz="24" w:space="0" w:color="auto"/>
            </w:tcBorders>
            <w:shd w:val="clear" w:color="auto" w:fill="6AA343"/>
          </w:tcPr>
          <w:p w14:paraId="663F2639" w14:textId="77777777" w:rsidR="001A1FD7" w:rsidRPr="00440E3C" w:rsidRDefault="001A1FD7" w:rsidP="005A4DBC">
            <w:pPr>
              <w:rPr>
                <w:rStyle w:val="Strong"/>
                <w:rFonts w:ascii="Arial" w:hAnsi="Arial" w:cs="Arial"/>
                <w:b w:val="0"/>
              </w:rPr>
            </w:pPr>
            <w:r w:rsidRPr="00440E3C">
              <w:rPr>
                <w:rStyle w:val="Strong"/>
                <w:rFonts w:ascii="Arial" w:hAnsi="Arial" w:cs="Arial"/>
                <w:b w:val="0"/>
              </w:rPr>
              <w:t>72.2%</w:t>
            </w:r>
          </w:p>
        </w:tc>
        <w:tc>
          <w:tcPr>
            <w:tcW w:w="1418" w:type="dxa"/>
            <w:tcBorders>
              <w:left w:val="single" w:sz="24" w:space="0" w:color="auto"/>
              <w:right w:val="single" w:sz="24" w:space="0" w:color="auto"/>
            </w:tcBorders>
            <w:shd w:val="clear" w:color="auto" w:fill="6AA343"/>
          </w:tcPr>
          <w:p w14:paraId="1FAA5876" w14:textId="77777777" w:rsidR="001A1FD7" w:rsidRPr="00440E3C" w:rsidRDefault="001A1FD7" w:rsidP="005A4DBC">
            <w:pPr>
              <w:rPr>
                <w:rStyle w:val="Strong"/>
                <w:rFonts w:ascii="Arial" w:hAnsi="Arial" w:cs="Arial"/>
                <w:b w:val="0"/>
              </w:rPr>
            </w:pPr>
            <w:r w:rsidRPr="00440E3C">
              <w:rPr>
                <w:rStyle w:val="Strong"/>
                <w:rFonts w:ascii="Arial" w:hAnsi="Arial" w:cs="Arial"/>
                <w:b w:val="0"/>
              </w:rPr>
              <w:t>75.0%</w:t>
            </w:r>
          </w:p>
        </w:tc>
        <w:tc>
          <w:tcPr>
            <w:tcW w:w="1275" w:type="dxa"/>
            <w:tcBorders>
              <w:left w:val="single" w:sz="24" w:space="0" w:color="auto"/>
              <w:right w:val="single" w:sz="24" w:space="0" w:color="auto"/>
            </w:tcBorders>
            <w:shd w:val="clear" w:color="auto" w:fill="FDBB17"/>
          </w:tcPr>
          <w:p w14:paraId="65107517" w14:textId="77777777" w:rsidR="001A1FD7" w:rsidRPr="00440E3C" w:rsidRDefault="001A1FD7" w:rsidP="005A4DBC">
            <w:pPr>
              <w:rPr>
                <w:rStyle w:val="Strong"/>
                <w:rFonts w:ascii="Arial" w:hAnsi="Arial" w:cs="Arial"/>
                <w:b w:val="0"/>
              </w:rPr>
            </w:pPr>
            <w:r w:rsidRPr="00440E3C">
              <w:rPr>
                <w:rStyle w:val="Strong"/>
                <w:rFonts w:ascii="Arial" w:hAnsi="Arial" w:cs="Arial"/>
                <w:b w:val="0"/>
              </w:rPr>
              <w:t>66.7%</w:t>
            </w:r>
          </w:p>
        </w:tc>
        <w:tc>
          <w:tcPr>
            <w:tcW w:w="1134" w:type="dxa"/>
            <w:tcBorders>
              <w:left w:val="single" w:sz="24" w:space="0" w:color="auto"/>
              <w:right w:val="single" w:sz="24" w:space="0" w:color="auto"/>
            </w:tcBorders>
            <w:shd w:val="clear" w:color="auto" w:fill="6AA343"/>
          </w:tcPr>
          <w:p w14:paraId="4368E579" w14:textId="77777777" w:rsidR="001A1FD7" w:rsidRPr="00440E3C" w:rsidRDefault="001A1FD7" w:rsidP="005A4DBC">
            <w:pPr>
              <w:rPr>
                <w:rStyle w:val="Strong"/>
                <w:rFonts w:ascii="Arial" w:hAnsi="Arial" w:cs="Arial"/>
                <w:b w:val="0"/>
              </w:rPr>
            </w:pPr>
            <w:r w:rsidRPr="00440E3C">
              <w:rPr>
                <w:rStyle w:val="Strong"/>
                <w:rFonts w:ascii="Arial" w:hAnsi="Arial" w:cs="Arial"/>
                <w:b w:val="0"/>
              </w:rPr>
              <w:t>91.7%</w:t>
            </w:r>
          </w:p>
        </w:tc>
        <w:tc>
          <w:tcPr>
            <w:tcW w:w="1276" w:type="dxa"/>
            <w:tcBorders>
              <w:left w:val="single" w:sz="24" w:space="0" w:color="auto"/>
              <w:right w:val="single" w:sz="24" w:space="0" w:color="auto"/>
            </w:tcBorders>
            <w:shd w:val="clear" w:color="auto" w:fill="6AA343"/>
          </w:tcPr>
          <w:p w14:paraId="2A381EF0" w14:textId="77777777" w:rsidR="001A1FD7" w:rsidRPr="00440E3C" w:rsidRDefault="001A1FD7" w:rsidP="005A4DBC">
            <w:pPr>
              <w:rPr>
                <w:rStyle w:val="Strong"/>
                <w:rFonts w:ascii="Arial" w:hAnsi="Arial" w:cs="Arial"/>
                <w:b w:val="0"/>
              </w:rPr>
            </w:pPr>
            <w:r w:rsidRPr="00440E3C">
              <w:rPr>
                <w:rStyle w:val="Strong"/>
                <w:rFonts w:ascii="Arial" w:hAnsi="Arial" w:cs="Arial"/>
                <w:b w:val="0"/>
              </w:rPr>
              <w:t>94.4%</w:t>
            </w:r>
          </w:p>
        </w:tc>
        <w:tc>
          <w:tcPr>
            <w:tcW w:w="1276" w:type="dxa"/>
            <w:tcBorders>
              <w:left w:val="single" w:sz="24" w:space="0" w:color="auto"/>
              <w:right w:val="single" w:sz="24" w:space="0" w:color="auto"/>
            </w:tcBorders>
            <w:shd w:val="clear" w:color="auto" w:fill="6AA343"/>
          </w:tcPr>
          <w:p w14:paraId="460797B5" w14:textId="77777777" w:rsidR="001A1FD7" w:rsidRPr="00440E3C" w:rsidRDefault="001A1FD7" w:rsidP="005A4DBC">
            <w:pPr>
              <w:rPr>
                <w:rStyle w:val="Strong"/>
                <w:rFonts w:ascii="Arial" w:hAnsi="Arial" w:cs="Arial"/>
                <w:b w:val="0"/>
              </w:rPr>
            </w:pPr>
            <w:r w:rsidRPr="00440E3C">
              <w:rPr>
                <w:rStyle w:val="Strong"/>
                <w:rFonts w:ascii="Arial" w:hAnsi="Arial" w:cs="Arial"/>
                <w:b w:val="0"/>
              </w:rPr>
              <w:t>88.9%</w:t>
            </w:r>
          </w:p>
        </w:tc>
        <w:tc>
          <w:tcPr>
            <w:tcW w:w="1276" w:type="dxa"/>
            <w:tcBorders>
              <w:left w:val="single" w:sz="24" w:space="0" w:color="auto"/>
              <w:right w:val="single" w:sz="24" w:space="0" w:color="auto"/>
            </w:tcBorders>
            <w:shd w:val="clear" w:color="auto" w:fill="FF4343"/>
          </w:tcPr>
          <w:p w14:paraId="2C53CF46" w14:textId="77777777" w:rsidR="001A1FD7" w:rsidRPr="00440E3C" w:rsidRDefault="001A1FD7" w:rsidP="005A4DBC">
            <w:pPr>
              <w:rPr>
                <w:rStyle w:val="Strong"/>
                <w:rFonts w:ascii="Arial" w:hAnsi="Arial" w:cs="Arial"/>
                <w:b w:val="0"/>
              </w:rPr>
            </w:pPr>
            <w:r w:rsidRPr="00440E3C">
              <w:rPr>
                <w:rStyle w:val="Strong"/>
                <w:rFonts w:ascii="Arial" w:hAnsi="Arial" w:cs="Arial"/>
                <w:b w:val="0"/>
              </w:rPr>
              <w:t>41.7%</w:t>
            </w:r>
          </w:p>
        </w:tc>
        <w:tc>
          <w:tcPr>
            <w:tcW w:w="1275" w:type="dxa"/>
            <w:tcBorders>
              <w:left w:val="single" w:sz="24" w:space="0" w:color="auto"/>
              <w:right w:val="single" w:sz="24" w:space="0" w:color="auto"/>
            </w:tcBorders>
            <w:shd w:val="clear" w:color="auto" w:fill="6AA343"/>
          </w:tcPr>
          <w:p w14:paraId="26438613" w14:textId="77777777" w:rsidR="001A1FD7" w:rsidRPr="00440E3C" w:rsidRDefault="001A1FD7" w:rsidP="005A4DBC">
            <w:pPr>
              <w:rPr>
                <w:rStyle w:val="Strong"/>
                <w:rFonts w:ascii="Arial" w:hAnsi="Arial" w:cs="Arial"/>
                <w:b w:val="0"/>
              </w:rPr>
            </w:pPr>
            <w:r w:rsidRPr="00440E3C">
              <w:rPr>
                <w:rStyle w:val="Strong"/>
                <w:rFonts w:ascii="Arial" w:hAnsi="Arial" w:cs="Arial"/>
                <w:b w:val="0"/>
              </w:rPr>
              <w:t>88.9%</w:t>
            </w:r>
          </w:p>
        </w:tc>
        <w:tc>
          <w:tcPr>
            <w:tcW w:w="1276" w:type="dxa"/>
            <w:tcBorders>
              <w:left w:val="single" w:sz="24" w:space="0" w:color="auto"/>
              <w:right w:val="single" w:sz="24" w:space="0" w:color="auto"/>
            </w:tcBorders>
            <w:shd w:val="clear" w:color="auto" w:fill="FDBB17"/>
          </w:tcPr>
          <w:p w14:paraId="077B51FC" w14:textId="77777777" w:rsidR="001A1FD7" w:rsidRPr="00440E3C" w:rsidRDefault="001A1FD7" w:rsidP="005A4DBC">
            <w:pPr>
              <w:rPr>
                <w:rStyle w:val="Strong"/>
                <w:rFonts w:ascii="Arial" w:hAnsi="Arial" w:cs="Arial"/>
                <w:b w:val="0"/>
              </w:rPr>
            </w:pPr>
            <w:r w:rsidRPr="00440E3C">
              <w:rPr>
                <w:rStyle w:val="Strong"/>
                <w:rFonts w:ascii="Arial" w:hAnsi="Arial" w:cs="Arial"/>
                <w:b w:val="0"/>
              </w:rPr>
              <w:t>66.7%</w:t>
            </w:r>
          </w:p>
        </w:tc>
      </w:tr>
      <w:tr w:rsidR="00440E3C" w14:paraId="6D24E4DF" w14:textId="77777777" w:rsidTr="00440E3C">
        <w:tc>
          <w:tcPr>
            <w:tcW w:w="2830" w:type="dxa"/>
            <w:tcBorders>
              <w:right w:val="single" w:sz="24" w:space="0" w:color="auto"/>
            </w:tcBorders>
            <w:shd w:val="clear" w:color="auto" w:fill="D0CECE" w:themeFill="background2" w:themeFillShade="E6"/>
          </w:tcPr>
          <w:p w14:paraId="53B24B98" w14:textId="77777777" w:rsidR="001A1FD7" w:rsidRPr="00AA2C0F" w:rsidRDefault="001A1FD7" w:rsidP="005A4DBC">
            <w:pPr>
              <w:rPr>
                <w:rStyle w:val="Strong"/>
                <w:rFonts w:ascii="Arial" w:hAnsi="Arial" w:cs="Arial"/>
                <w:b w:val="0"/>
              </w:rPr>
            </w:pPr>
            <w:r w:rsidRPr="00AA2C0F">
              <w:rPr>
                <w:rStyle w:val="Strong"/>
                <w:rFonts w:ascii="Arial" w:hAnsi="Arial" w:cs="Arial"/>
                <w:b w:val="0"/>
              </w:rPr>
              <w:t>Stakeholder Involvement</w:t>
            </w:r>
          </w:p>
        </w:tc>
        <w:tc>
          <w:tcPr>
            <w:tcW w:w="1134" w:type="dxa"/>
            <w:tcBorders>
              <w:left w:val="single" w:sz="24" w:space="0" w:color="auto"/>
              <w:right w:val="single" w:sz="24" w:space="0" w:color="auto"/>
            </w:tcBorders>
            <w:shd w:val="clear" w:color="auto" w:fill="FF4343"/>
          </w:tcPr>
          <w:p w14:paraId="7A0AD75D" w14:textId="77777777" w:rsidR="001A1FD7" w:rsidRPr="00440E3C" w:rsidRDefault="001A1FD7" w:rsidP="005A4DBC">
            <w:pPr>
              <w:rPr>
                <w:rStyle w:val="Strong"/>
                <w:rFonts w:ascii="Arial" w:hAnsi="Arial" w:cs="Arial"/>
                <w:b w:val="0"/>
              </w:rPr>
            </w:pPr>
            <w:r w:rsidRPr="00440E3C">
              <w:rPr>
                <w:rStyle w:val="Strong"/>
                <w:rFonts w:ascii="Arial" w:hAnsi="Arial" w:cs="Arial"/>
                <w:b w:val="0"/>
              </w:rPr>
              <w:t>41.7%</w:t>
            </w:r>
          </w:p>
        </w:tc>
        <w:tc>
          <w:tcPr>
            <w:tcW w:w="1276" w:type="dxa"/>
            <w:tcBorders>
              <w:left w:val="single" w:sz="24" w:space="0" w:color="auto"/>
              <w:right w:val="single" w:sz="24" w:space="0" w:color="auto"/>
            </w:tcBorders>
            <w:shd w:val="clear" w:color="auto" w:fill="FDBB17"/>
          </w:tcPr>
          <w:p w14:paraId="0CF50020" w14:textId="77777777" w:rsidR="001A1FD7" w:rsidRPr="00440E3C" w:rsidRDefault="001A1FD7" w:rsidP="005A4DBC">
            <w:pPr>
              <w:rPr>
                <w:rStyle w:val="Strong"/>
                <w:rFonts w:ascii="Arial" w:hAnsi="Arial" w:cs="Arial"/>
                <w:b w:val="0"/>
              </w:rPr>
            </w:pPr>
            <w:r w:rsidRPr="00440E3C">
              <w:rPr>
                <w:rStyle w:val="Strong"/>
                <w:rFonts w:ascii="Arial" w:hAnsi="Arial" w:cs="Arial"/>
                <w:b w:val="0"/>
              </w:rPr>
              <w:t>55.6%</w:t>
            </w:r>
          </w:p>
        </w:tc>
        <w:tc>
          <w:tcPr>
            <w:tcW w:w="1418" w:type="dxa"/>
            <w:tcBorders>
              <w:left w:val="single" w:sz="24" w:space="0" w:color="auto"/>
              <w:right w:val="single" w:sz="24" w:space="0" w:color="auto"/>
            </w:tcBorders>
            <w:shd w:val="clear" w:color="auto" w:fill="FF4343"/>
          </w:tcPr>
          <w:p w14:paraId="2E12907C" w14:textId="77777777" w:rsidR="001A1FD7" w:rsidRPr="00440E3C" w:rsidRDefault="001A1FD7" w:rsidP="005A4DBC">
            <w:pPr>
              <w:rPr>
                <w:rStyle w:val="Strong"/>
                <w:rFonts w:ascii="Arial" w:hAnsi="Arial" w:cs="Arial"/>
                <w:b w:val="0"/>
              </w:rPr>
            </w:pPr>
            <w:r w:rsidRPr="00440E3C">
              <w:rPr>
                <w:rStyle w:val="Strong"/>
                <w:rFonts w:ascii="Arial" w:hAnsi="Arial" w:cs="Arial"/>
                <w:b w:val="0"/>
              </w:rPr>
              <w:t>25.0%</w:t>
            </w:r>
          </w:p>
        </w:tc>
        <w:tc>
          <w:tcPr>
            <w:tcW w:w="1275" w:type="dxa"/>
            <w:tcBorders>
              <w:left w:val="single" w:sz="24" w:space="0" w:color="auto"/>
              <w:right w:val="single" w:sz="24" w:space="0" w:color="auto"/>
            </w:tcBorders>
            <w:shd w:val="clear" w:color="auto" w:fill="FF4343"/>
          </w:tcPr>
          <w:p w14:paraId="193DBC1E" w14:textId="77777777" w:rsidR="001A1FD7" w:rsidRPr="00440E3C" w:rsidRDefault="001A1FD7" w:rsidP="005A4DBC">
            <w:pPr>
              <w:rPr>
                <w:rStyle w:val="Strong"/>
                <w:rFonts w:ascii="Arial" w:hAnsi="Arial" w:cs="Arial"/>
                <w:b w:val="0"/>
              </w:rPr>
            </w:pPr>
            <w:r w:rsidRPr="00440E3C">
              <w:rPr>
                <w:rStyle w:val="Strong"/>
                <w:rFonts w:ascii="Arial" w:hAnsi="Arial" w:cs="Arial"/>
                <w:b w:val="0"/>
              </w:rPr>
              <w:t>47.2%</w:t>
            </w:r>
          </w:p>
        </w:tc>
        <w:tc>
          <w:tcPr>
            <w:tcW w:w="1134" w:type="dxa"/>
            <w:tcBorders>
              <w:left w:val="single" w:sz="24" w:space="0" w:color="auto"/>
              <w:right w:val="single" w:sz="24" w:space="0" w:color="auto"/>
            </w:tcBorders>
            <w:shd w:val="clear" w:color="auto" w:fill="FF4343"/>
          </w:tcPr>
          <w:p w14:paraId="706680EB" w14:textId="77777777" w:rsidR="001A1FD7" w:rsidRPr="00440E3C" w:rsidRDefault="001A1FD7" w:rsidP="005A4DBC">
            <w:pPr>
              <w:rPr>
                <w:rStyle w:val="Strong"/>
                <w:rFonts w:ascii="Arial" w:hAnsi="Arial" w:cs="Arial"/>
                <w:b w:val="0"/>
              </w:rPr>
            </w:pPr>
            <w:r w:rsidRPr="00440E3C">
              <w:rPr>
                <w:rStyle w:val="Strong"/>
                <w:rFonts w:ascii="Arial" w:hAnsi="Arial" w:cs="Arial"/>
                <w:b w:val="0"/>
              </w:rPr>
              <w:t>44.4%</w:t>
            </w:r>
          </w:p>
        </w:tc>
        <w:tc>
          <w:tcPr>
            <w:tcW w:w="1276" w:type="dxa"/>
            <w:tcBorders>
              <w:left w:val="single" w:sz="24" w:space="0" w:color="auto"/>
              <w:right w:val="single" w:sz="24" w:space="0" w:color="auto"/>
            </w:tcBorders>
            <w:shd w:val="clear" w:color="auto" w:fill="FDBB17"/>
          </w:tcPr>
          <w:p w14:paraId="276CB627" w14:textId="77777777" w:rsidR="001A1FD7" w:rsidRPr="00440E3C" w:rsidRDefault="001A1FD7" w:rsidP="005A4DBC">
            <w:pPr>
              <w:rPr>
                <w:rStyle w:val="Strong"/>
                <w:rFonts w:ascii="Arial" w:hAnsi="Arial" w:cs="Arial"/>
                <w:b w:val="0"/>
              </w:rPr>
            </w:pPr>
            <w:r w:rsidRPr="00440E3C">
              <w:rPr>
                <w:rStyle w:val="Strong"/>
                <w:rFonts w:ascii="Arial" w:hAnsi="Arial" w:cs="Arial"/>
                <w:b w:val="0"/>
              </w:rPr>
              <w:t>69.4%</w:t>
            </w:r>
          </w:p>
        </w:tc>
        <w:tc>
          <w:tcPr>
            <w:tcW w:w="1276" w:type="dxa"/>
            <w:tcBorders>
              <w:left w:val="single" w:sz="24" w:space="0" w:color="auto"/>
              <w:right w:val="single" w:sz="24" w:space="0" w:color="auto"/>
            </w:tcBorders>
            <w:shd w:val="clear" w:color="auto" w:fill="FF4343"/>
          </w:tcPr>
          <w:p w14:paraId="1094B689" w14:textId="77777777" w:rsidR="001A1FD7" w:rsidRPr="00440E3C" w:rsidRDefault="001A1FD7" w:rsidP="005A4DBC">
            <w:pPr>
              <w:rPr>
                <w:rStyle w:val="Strong"/>
                <w:rFonts w:ascii="Arial" w:hAnsi="Arial" w:cs="Arial"/>
                <w:b w:val="0"/>
              </w:rPr>
            </w:pPr>
            <w:r w:rsidRPr="00440E3C">
              <w:rPr>
                <w:rStyle w:val="Strong"/>
                <w:rFonts w:ascii="Arial" w:hAnsi="Arial" w:cs="Arial"/>
                <w:b w:val="0"/>
              </w:rPr>
              <w:t>41.7%</w:t>
            </w:r>
          </w:p>
        </w:tc>
        <w:tc>
          <w:tcPr>
            <w:tcW w:w="1276" w:type="dxa"/>
            <w:tcBorders>
              <w:left w:val="single" w:sz="24" w:space="0" w:color="auto"/>
              <w:right w:val="single" w:sz="24" w:space="0" w:color="auto"/>
            </w:tcBorders>
            <w:shd w:val="clear" w:color="auto" w:fill="FF4343"/>
          </w:tcPr>
          <w:p w14:paraId="342B5A5F" w14:textId="77777777" w:rsidR="001A1FD7" w:rsidRPr="00440E3C" w:rsidRDefault="001A1FD7" w:rsidP="005A4DBC">
            <w:pPr>
              <w:rPr>
                <w:rStyle w:val="Strong"/>
                <w:rFonts w:ascii="Arial" w:hAnsi="Arial" w:cs="Arial"/>
                <w:b w:val="0"/>
              </w:rPr>
            </w:pPr>
            <w:r w:rsidRPr="00440E3C">
              <w:rPr>
                <w:rStyle w:val="Strong"/>
                <w:rFonts w:ascii="Arial" w:hAnsi="Arial" w:cs="Arial"/>
                <w:b w:val="0"/>
              </w:rPr>
              <w:t>36.1%</w:t>
            </w:r>
          </w:p>
        </w:tc>
        <w:tc>
          <w:tcPr>
            <w:tcW w:w="1275" w:type="dxa"/>
            <w:tcBorders>
              <w:left w:val="single" w:sz="24" w:space="0" w:color="auto"/>
              <w:right w:val="single" w:sz="24" w:space="0" w:color="auto"/>
            </w:tcBorders>
            <w:shd w:val="clear" w:color="auto" w:fill="6AA343"/>
          </w:tcPr>
          <w:p w14:paraId="7E36B59D" w14:textId="77777777" w:rsidR="001A1FD7" w:rsidRPr="00440E3C" w:rsidRDefault="001A1FD7" w:rsidP="005A4DBC">
            <w:pPr>
              <w:rPr>
                <w:rStyle w:val="Strong"/>
                <w:rFonts w:ascii="Arial" w:hAnsi="Arial" w:cs="Arial"/>
                <w:b w:val="0"/>
              </w:rPr>
            </w:pPr>
            <w:r w:rsidRPr="00440E3C">
              <w:rPr>
                <w:rStyle w:val="Strong"/>
                <w:rFonts w:ascii="Arial" w:hAnsi="Arial" w:cs="Arial"/>
                <w:b w:val="0"/>
              </w:rPr>
              <w:t>77.8%</w:t>
            </w:r>
          </w:p>
        </w:tc>
        <w:tc>
          <w:tcPr>
            <w:tcW w:w="1276" w:type="dxa"/>
            <w:tcBorders>
              <w:left w:val="single" w:sz="24" w:space="0" w:color="auto"/>
              <w:right w:val="single" w:sz="24" w:space="0" w:color="auto"/>
            </w:tcBorders>
            <w:shd w:val="clear" w:color="auto" w:fill="FDBB17"/>
          </w:tcPr>
          <w:p w14:paraId="13E256B4" w14:textId="77777777" w:rsidR="001A1FD7" w:rsidRPr="00440E3C" w:rsidRDefault="001A1FD7" w:rsidP="005A4DBC">
            <w:pPr>
              <w:rPr>
                <w:rStyle w:val="Strong"/>
                <w:rFonts w:ascii="Arial" w:hAnsi="Arial" w:cs="Arial"/>
                <w:b w:val="0"/>
              </w:rPr>
            </w:pPr>
            <w:r w:rsidRPr="00440E3C">
              <w:rPr>
                <w:rStyle w:val="Strong"/>
                <w:rFonts w:ascii="Arial" w:hAnsi="Arial" w:cs="Arial"/>
                <w:b w:val="0"/>
              </w:rPr>
              <w:t>61.1%</w:t>
            </w:r>
          </w:p>
        </w:tc>
      </w:tr>
      <w:tr w:rsidR="00440E3C" w14:paraId="1D4C4A58" w14:textId="77777777" w:rsidTr="00440E3C">
        <w:tc>
          <w:tcPr>
            <w:tcW w:w="2830" w:type="dxa"/>
            <w:tcBorders>
              <w:right w:val="single" w:sz="24" w:space="0" w:color="auto"/>
            </w:tcBorders>
            <w:shd w:val="clear" w:color="auto" w:fill="D0CECE" w:themeFill="background2" w:themeFillShade="E6"/>
          </w:tcPr>
          <w:p w14:paraId="3B6D22AB" w14:textId="77777777" w:rsidR="001A1FD7" w:rsidRPr="00AA2C0F" w:rsidRDefault="001A1FD7" w:rsidP="005A4DBC">
            <w:pPr>
              <w:rPr>
                <w:rStyle w:val="Strong"/>
                <w:rFonts w:ascii="Arial" w:hAnsi="Arial" w:cs="Arial"/>
                <w:b w:val="0"/>
              </w:rPr>
            </w:pPr>
            <w:r w:rsidRPr="00AA2C0F">
              <w:rPr>
                <w:rStyle w:val="Strong"/>
                <w:rFonts w:ascii="Arial" w:hAnsi="Arial" w:cs="Arial"/>
                <w:b w:val="0"/>
              </w:rPr>
              <w:t>Rigour of Development</w:t>
            </w:r>
          </w:p>
        </w:tc>
        <w:tc>
          <w:tcPr>
            <w:tcW w:w="1134" w:type="dxa"/>
            <w:tcBorders>
              <w:left w:val="single" w:sz="24" w:space="0" w:color="auto"/>
              <w:right w:val="single" w:sz="24" w:space="0" w:color="auto"/>
            </w:tcBorders>
            <w:shd w:val="clear" w:color="auto" w:fill="FF4343"/>
          </w:tcPr>
          <w:p w14:paraId="64D7C413" w14:textId="77777777" w:rsidR="001A1FD7" w:rsidRPr="00440E3C" w:rsidRDefault="001A1FD7" w:rsidP="005A4DBC">
            <w:pPr>
              <w:rPr>
                <w:rStyle w:val="Strong"/>
                <w:rFonts w:ascii="Arial" w:hAnsi="Arial" w:cs="Arial"/>
                <w:b w:val="0"/>
              </w:rPr>
            </w:pPr>
            <w:r w:rsidRPr="00440E3C">
              <w:rPr>
                <w:rStyle w:val="Strong"/>
                <w:rFonts w:ascii="Arial" w:hAnsi="Arial" w:cs="Arial"/>
                <w:b w:val="0"/>
              </w:rPr>
              <w:t>43.8%</w:t>
            </w:r>
          </w:p>
        </w:tc>
        <w:tc>
          <w:tcPr>
            <w:tcW w:w="1276" w:type="dxa"/>
            <w:tcBorders>
              <w:left w:val="single" w:sz="24" w:space="0" w:color="auto"/>
              <w:right w:val="single" w:sz="24" w:space="0" w:color="auto"/>
            </w:tcBorders>
            <w:shd w:val="clear" w:color="auto" w:fill="FDBB17"/>
          </w:tcPr>
          <w:p w14:paraId="4489F175" w14:textId="77777777" w:rsidR="001A1FD7" w:rsidRPr="00440E3C" w:rsidRDefault="001A1FD7" w:rsidP="005A4DBC">
            <w:pPr>
              <w:rPr>
                <w:rStyle w:val="Strong"/>
                <w:rFonts w:ascii="Arial" w:hAnsi="Arial" w:cs="Arial"/>
                <w:b w:val="0"/>
              </w:rPr>
            </w:pPr>
            <w:r w:rsidRPr="00440E3C">
              <w:rPr>
                <w:rStyle w:val="Strong"/>
                <w:rFonts w:ascii="Arial" w:hAnsi="Arial" w:cs="Arial"/>
                <w:b w:val="0"/>
              </w:rPr>
              <w:t>61.5%</w:t>
            </w:r>
          </w:p>
        </w:tc>
        <w:tc>
          <w:tcPr>
            <w:tcW w:w="1418" w:type="dxa"/>
            <w:tcBorders>
              <w:left w:val="single" w:sz="24" w:space="0" w:color="auto"/>
              <w:right w:val="single" w:sz="24" w:space="0" w:color="auto"/>
            </w:tcBorders>
            <w:shd w:val="clear" w:color="auto" w:fill="FF4343"/>
          </w:tcPr>
          <w:p w14:paraId="7B00E633" w14:textId="77777777" w:rsidR="001A1FD7" w:rsidRPr="00440E3C" w:rsidRDefault="001A1FD7" w:rsidP="005A4DBC">
            <w:pPr>
              <w:rPr>
                <w:rStyle w:val="Strong"/>
                <w:rFonts w:ascii="Arial" w:hAnsi="Arial" w:cs="Arial"/>
                <w:b w:val="0"/>
              </w:rPr>
            </w:pPr>
            <w:r w:rsidRPr="00440E3C">
              <w:rPr>
                <w:rStyle w:val="Strong"/>
                <w:rFonts w:ascii="Arial" w:hAnsi="Arial" w:cs="Arial"/>
                <w:b w:val="0"/>
              </w:rPr>
              <w:t>41.7%</w:t>
            </w:r>
          </w:p>
        </w:tc>
        <w:tc>
          <w:tcPr>
            <w:tcW w:w="1275" w:type="dxa"/>
            <w:tcBorders>
              <w:left w:val="single" w:sz="24" w:space="0" w:color="auto"/>
              <w:right w:val="single" w:sz="24" w:space="0" w:color="auto"/>
            </w:tcBorders>
            <w:shd w:val="clear" w:color="auto" w:fill="FDBB17"/>
          </w:tcPr>
          <w:p w14:paraId="6C8C246A" w14:textId="77777777" w:rsidR="001A1FD7" w:rsidRPr="00440E3C" w:rsidRDefault="001A1FD7" w:rsidP="005A4DBC">
            <w:pPr>
              <w:rPr>
                <w:rStyle w:val="Strong"/>
                <w:rFonts w:ascii="Arial" w:hAnsi="Arial" w:cs="Arial"/>
                <w:b w:val="0"/>
              </w:rPr>
            </w:pPr>
            <w:r w:rsidRPr="00440E3C">
              <w:rPr>
                <w:rStyle w:val="Strong"/>
                <w:rFonts w:ascii="Arial" w:hAnsi="Arial" w:cs="Arial"/>
                <w:b w:val="0"/>
              </w:rPr>
              <w:t>56.3%</w:t>
            </w:r>
          </w:p>
        </w:tc>
        <w:tc>
          <w:tcPr>
            <w:tcW w:w="1134" w:type="dxa"/>
            <w:tcBorders>
              <w:left w:val="single" w:sz="24" w:space="0" w:color="auto"/>
              <w:right w:val="single" w:sz="24" w:space="0" w:color="auto"/>
            </w:tcBorders>
            <w:shd w:val="clear" w:color="auto" w:fill="FDBB17"/>
          </w:tcPr>
          <w:p w14:paraId="575DFA4E" w14:textId="77777777" w:rsidR="001A1FD7" w:rsidRPr="00440E3C" w:rsidRDefault="001A1FD7" w:rsidP="005A4DBC">
            <w:pPr>
              <w:rPr>
                <w:rStyle w:val="Strong"/>
                <w:rFonts w:ascii="Arial" w:hAnsi="Arial" w:cs="Arial"/>
                <w:b w:val="0"/>
              </w:rPr>
            </w:pPr>
            <w:r w:rsidRPr="00440E3C">
              <w:rPr>
                <w:rStyle w:val="Strong"/>
                <w:rFonts w:ascii="Arial" w:hAnsi="Arial" w:cs="Arial"/>
                <w:b w:val="0"/>
              </w:rPr>
              <w:t>61.5%</w:t>
            </w:r>
          </w:p>
        </w:tc>
        <w:tc>
          <w:tcPr>
            <w:tcW w:w="1276" w:type="dxa"/>
            <w:tcBorders>
              <w:left w:val="single" w:sz="24" w:space="0" w:color="auto"/>
              <w:right w:val="single" w:sz="24" w:space="0" w:color="auto"/>
            </w:tcBorders>
            <w:shd w:val="clear" w:color="auto" w:fill="6AA343"/>
          </w:tcPr>
          <w:p w14:paraId="4B586FA8" w14:textId="77777777" w:rsidR="001A1FD7" w:rsidRPr="00440E3C" w:rsidRDefault="001A1FD7" w:rsidP="005A4DBC">
            <w:pPr>
              <w:rPr>
                <w:rStyle w:val="Strong"/>
                <w:rFonts w:ascii="Arial" w:hAnsi="Arial" w:cs="Arial"/>
                <w:b w:val="0"/>
              </w:rPr>
            </w:pPr>
            <w:r w:rsidRPr="00440E3C">
              <w:rPr>
                <w:rStyle w:val="Strong"/>
                <w:rFonts w:ascii="Arial" w:hAnsi="Arial" w:cs="Arial"/>
                <w:b w:val="0"/>
              </w:rPr>
              <w:t>86.5%</w:t>
            </w:r>
          </w:p>
        </w:tc>
        <w:tc>
          <w:tcPr>
            <w:tcW w:w="1276" w:type="dxa"/>
            <w:tcBorders>
              <w:left w:val="single" w:sz="24" w:space="0" w:color="auto"/>
              <w:right w:val="single" w:sz="24" w:space="0" w:color="auto"/>
            </w:tcBorders>
            <w:shd w:val="clear" w:color="auto" w:fill="FDBB17"/>
          </w:tcPr>
          <w:p w14:paraId="1AC05A66" w14:textId="77777777" w:rsidR="001A1FD7" w:rsidRPr="00440E3C" w:rsidRDefault="001A1FD7" w:rsidP="005A4DBC">
            <w:pPr>
              <w:rPr>
                <w:rStyle w:val="Strong"/>
                <w:rFonts w:ascii="Arial" w:hAnsi="Arial" w:cs="Arial"/>
                <w:b w:val="0"/>
              </w:rPr>
            </w:pPr>
            <w:r w:rsidRPr="00440E3C">
              <w:rPr>
                <w:rStyle w:val="Strong"/>
                <w:rFonts w:ascii="Arial" w:hAnsi="Arial" w:cs="Arial"/>
                <w:b w:val="0"/>
              </w:rPr>
              <w:t>67.7%</w:t>
            </w:r>
          </w:p>
        </w:tc>
        <w:tc>
          <w:tcPr>
            <w:tcW w:w="1276" w:type="dxa"/>
            <w:tcBorders>
              <w:left w:val="single" w:sz="24" w:space="0" w:color="auto"/>
              <w:right w:val="single" w:sz="24" w:space="0" w:color="auto"/>
            </w:tcBorders>
            <w:shd w:val="clear" w:color="auto" w:fill="FF4343"/>
          </w:tcPr>
          <w:p w14:paraId="6058B0C7" w14:textId="77777777" w:rsidR="001A1FD7" w:rsidRPr="00440E3C" w:rsidRDefault="001A1FD7" w:rsidP="005A4DBC">
            <w:pPr>
              <w:rPr>
                <w:rStyle w:val="Strong"/>
                <w:rFonts w:ascii="Arial" w:hAnsi="Arial" w:cs="Arial"/>
                <w:b w:val="0"/>
              </w:rPr>
            </w:pPr>
            <w:r w:rsidRPr="00440E3C">
              <w:rPr>
                <w:rStyle w:val="Strong"/>
                <w:rFonts w:ascii="Arial" w:hAnsi="Arial" w:cs="Arial"/>
                <w:b w:val="0"/>
              </w:rPr>
              <w:t>37.5%</w:t>
            </w:r>
          </w:p>
        </w:tc>
        <w:tc>
          <w:tcPr>
            <w:tcW w:w="1275" w:type="dxa"/>
            <w:tcBorders>
              <w:left w:val="single" w:sz="24" w:space="0" w:color="auto"/>
              <w:right w:val="single" w:sz="24" w:space="0" w:color="auto"/>
            </w:tcBorders>
            <w:shd w:val="clear" w:color="auto" w:fill="FDBB17"/>
          </w:tcPr>
          <w:p w14:paraId="4582A533" w14:textId="77777777" w:rsidR="001A1FD7" w:rsidRPr="00440E3C" w:rsidRDefault="001A1FD7" w:rsidP="005A4DBC">
            <w:pPr>
              <w:rPr>
                <w:rStyle w:val="Strong"/>
                <w:rFonts w:ascii="Arial" w:hAnsi="Arial" w:cs="Arial"/>
                <w:b w:val="0"/>
              </w:rPr>
            </w:pPr>
            <w:r w:rsidRPr="00440E3C">
              <w:rPr>
                <w:rStyle w:val="Strong"/>
                <w:rFonts w:ascii="Arial" w:hAnsi="Arial" w:cs="Arial"/>
                <w:b w:val="0"/>
              </w:rPr>
              <w:t>63.5%</w:t>
            </w:r>
          </w:p>
        </w:tc>
        <w:tc>
          <w:tcPr>
            <w:tcW w:w="1276" w:type="dxa"/>
            <w:tcBorders>
              <w:left w:val="single" w:sz="24" w:space="0" w:color="auto"/>
              <w:right w:val="single" w:sz="24" w:space="0" w:color="auto"/>
            </w:tcBorders>
            <w:shd w:val="clear" w:color="auto" w:fill="FF4343"/>
          </w:tcPr>
          <w:p w14:paraId="40086660" w14:textId="77777777" w:rsidR="001A1FD7" w:rsidRPr="00440E3C" w:rsidRDefault="001A1FD7" w:rsidP="005A4DBC">
            <w:pPr>
              <w:rPr>
                <w:rStyle w:val="Strong"/>
                <w:rFonts w:ascii="Arial" w:hAnsi="Arial" w:cs="Arial"/>
                <w:b w:val="0"/>
              </w:rPr>
            </w:pPr>
            <w:r w:rsidRPr="00440E3C">
              <w:rPr>
                <w:rStyle w:val="Strong"/>
                <w:rFonts w:ascii="Arial" w:hAnsi="Arial" w:cs="Arial"/>
                <w:b w:val="0"/>
              </w:rPr>
              <w:t>25.0%</w:t>
            </w:r>
          </w:p>
        </w:tc>
      </w:tr>
      <w:tr w:rsidR="00440E3C" w14:paraId="535F9183" w14:textId="77777777" w:rsidTr="00440E3C">
        <w:tc>
          <w:tcPr>
            <w:tcW w:w="2830" w:type="dxa"/>
            <w:tcBorders>
              <w:right w:val="single" w:sz="24" w:space="0" w:color="auto"/>
            </w:tcBorders>
            <w:shd w:val="clear" w:color="auto" w:fill="D0CECE" w:themeFill="background2" w:themeFillShade="E6"/>
          </w:tcPr>
          <w:p w14:paraId="12CCC0CD" w14:textId="77777777" w:rsidR="001A1FD7" w:rsidRPr="00AA2C0F" w:rsidRDefault="001A1FD7" w:rsidP="005A4DBC">
            <w:pPr>
              <w:rPr>
                <w:rStyle w:val="Strong"/>
                <w:rFonts w:ascii="Arial" w:hAnsi="Arial" w:cs="Arial"/>
                <w:b w:val="0"/>
              </w:rPr>
            </w:pPr>
            <w:r w:rsidRPr="00AA2C0F">
              <w:rPr>
                <w:rStyle w:val="Strong"/>
                <w:rFonts w:ascii="Arial" w:hAnsi="Arial" w:cs="Arial"/>
                <w:b w:val="0"/>
              </w:rPr>
              <w:t>Clarity of Presentation</w:t>
            </w:r>
          </w:p>
        </w:tc>
        <w:tc>
          <w:tcPr>
            <w:tcW w:w="1134" w:type="dxa"/>
            <w:tcBorders>
              <w:left w:val="single" w:sz="24" w:space="0" w:color="auto"/>
              <w:right w:val="single" w:sz="24" w:space="0" w:color="auto"/>
            </w:tcBorders>
            <w:shd w:val="clear" w:color="auto" w:fill="6AA343"/>
          </w:tcPr>
          <w:p w14:paraId="540D401A" w14:textId="77777777" w:rsidR="001A1FD7" w:rsidRPr="00440E3C" w:rsidRDefault="001A1FD7" w:rsidP="005A4DBC">
            <w:pPr>
              <w:rPr>
                <w:rStyle w:val="Strong"/>
                <w:rFonts w:ascii="Arial" w:hAnsi="Arial" w:cs="Arial"/>
                <w:b w:val="0"/>
              </w:rPr>
            </w:pPr>
            <w:r w:rsidRPr="00440E3C">
              <w:rPr>
                <w:rStyle w:val="Strong"/>
                <w:rFonts w:ascii="Arial" w:hAnsi="Arial" w:cs="Arial"/>
                <w:b w:val="0"/>
              </w:rPr>
              <w:t>86.1%</w:t>
            </w:r>
          </w:p>
        </w:tc>
        <w:tc>
          <w:tcPr>
            <w:tcW w:w="1276" w:type="dxa"/>
            <w:tcBorders>
              <w:left w:val="single" w:sz="24" w:space="0" w:color="auto"/>
              <w:right w:val="single" w:sz="24" w:space="0" w:color="auto"/>
            </w:tcBorders>
            <w:shd w:val="clear" w:color="auto" w:fill="6AA343"/>
          </w:tcPr>
          <w:p w14:paraId="1B61182A" w14:textId="77777777" w:rsidR="001A1FD7" w:rsidRPr="00440E3C" w:rsidRDefault="001A1FD7" w:rsidP="005A4DBC">
            <w:pPr>
              <w:rPr>
                <w:rStyle w:val="Strong"/>
                <w:rFonts w:ascii="Arial" w:hAnsi="Arial" w:cs="Arial"/>
                <w:b w:val="0"/>
              </w:rPr>
            </w:pPr>
            <w:r w:rsidRPr="00440E3C">
              <w:rPr>
                <w:rStyle w:val="Strong"/>
                <w:rFonts w:ascii="Arial" w:hAnsi="Arial" w:cs="Arial"/>
                <w:b w:val="0"/>
              </w:rPr>
              <w:t>86.1%</w:t>
            </w:r>
          </w:p>
        </w:tc>
        <w:tc>
          <w:tcPr>
            <w:tcW w:w="1418" w:type="dxa"/>
            <w:tcBorders>
              <w:left w:val="single" w:sz="24" w:space="0" w:color="auto"/>
              <w:right w:val="single" w:sz="24" w:space="0" w:color="auto"/>
            </w:tcBorders>
            <w:shd w:val="clear" w:color="auto" w:fill="6AA343"/>
          </w:tcPr>
          <w:p w14:paraId="76E8BA41" w14:textId="77777777" w:rsidR="001A1FD7" w:rsidRPr="00440E3C" w:rsidRDefault="001A1FD7" w:rsidP="005A4DBC">
            <w:pPr>
              <w:rPr>
                <w:rStyle w:val="Strong"/>
                <w:rFonts w:ascii="Arial" w:hAnsi="Arial" w:cs="Arial"/>
                <w:b w:val="0"/>
              </w:rPr>
            </w:pPr>
            <w:r w:rsidRPr="00440E3C">
              <w:rPr>
                <w:rStyle w:val="Strong"/>
                <w:rFonts w:ascii="Arial" w:hAnsi="Arial" w:cs="Arial"/>
                <w:b w:val="0"/>
              </w:rPr>
              <w:t>91.7%</w:t>
            </w:r>
          </w:p>
        </w:tc>
        <w:tc>
          <w:tcPr>
            <w:tcW w:w="1275" w:type="dxa"/>
            <w:tcBorders>
              <w:left w:val="single" w:sz="24" w:space="0" w:color="auto"/>
              <w:right w:val="single" w:sz="24" w:space="0" w:color="auto"/>
            </w:tcBorders>
            <w:shd w:val="clear" w:color="auto" w:fill="6AA343"/>
          </w:tcPr>
          <w:p w14:paraId="593E35E4" w14:textId="77777777" w:rsidR="001A1FD7" w:rsidRPr="00440E3C" w:rsidRDefault="001A1FD7" w:rsidP="005A4DBC">
            <w:pPr>
              <w:rPr>
                <w:rStyle w:val="Strong"/>
                <w:rFonts w:ascii="Arial" w:hAnsi="Arial" w:cs="Arial"/>
                <w:b w:val="0"/>
              </w:rPr>
            </w:pPr>
            <w:r w:rsidRPr="00440E3C">
              <w:rPr>
                <w:rStyle w:val="Strong"/>
                <w:rFonts w:ascii="Arial" w:hAnsi="Arial" w:cs="Arial"/>
                <w:b w:val="0"/>
              </w:rPr>
              <w:t>91.7%</w:t>
            </w:r>
          </w:p>
        </w:tc>
        <w:tc>
          <w:tcPr>
            <w:tcW w:w="1134" w:type="dxa"/>
            <w:tcBorders>
              <w:left w:val="single" w:sz="24" w:space="0" w:color="auto"/>
              <w:right w:val="single" w:sz="24" w:space="0" w:color="auto"/>
            </w:tcBorders>
            <w:shd w:val="clear" w:color="auto" w:fill="6AA343"/>
          </w:tcPr>
          <w:p w14:paraId="42A6436B" w14:textId="77777777" w:rsidR="001A1FD7" w:rsidRPr="00440E3C" w:rsidRDefault="001A1FD7" w:rsidP="005A4DBC">
            <w:pPr>
              <w:rPr>
                <w:rStyle w:val="Strong"/>
                <w:rFonts w:ascii="Arial" w:hAnsi="Arial" w:cs="Arial"/>
                <w:b w:val="0"/>
              </w:rPr>
            </w:pPr>
            <w:r w:rsidRPr="00440E3C">
              <w:rPr>
                <w:rStyle w:val="Strong"/>
                <w:rFonts w:ascii="Arial" w:hAnsi="Arial" w:cs="Arial"/>
                <w:b w:val="0"/>
              </w:rPr>
              <w:t>88.9%</w:t>
            </w:r>
          </w:p>
        </w:tc>
        <w:tc>
          <w:tcPr>
            <w:tcW w:w="1276" w:type="dxa"/>
            <w:tcBorders>
              <w:left w:val="single" w:sz="24" w:space="0" w:color="auto"/>
              <w:right w:val="single" w:sz="24" w:space="0" w:color="auto"/>
            </w:tcBorders>
            <w:shd w:val="clear" w:color="auto" w:fill="6AA343"/>
          </w:tcPr>
          <w:p w14:paraId="7F7546AB" w14:textId="77777777" w:rsidR="001A1FD7" w:rsidRPr="00440E3C" w:rsidRDefault="001A1FD7" w:rsidP="005A4DBC">
            <w:pPr>
              <w:rPr>
                <w:rStyle w:val="Strong"/>
                <w:rFonts w:ascii="Arial" w:hAnsi="Arial" w:cs="Arial"/>
                <w:b w:val="0"/>
              </w:rPr>
            </w:pPr>
            <w:r w:rsidRPr="00440E3C">
              <w:rPr>
                <w:rStyle w:val="Strong"/>
                <w:rFonts w:ascii="Arial" w:hAnsi="Arial" w:cs="Arial"/>
                <w:b w:val="0"/>
              </w:rPr>
              <w:t>88.9%</w:t>
            </w:r>
          </w:p>
        </w:tc>
        <w:tc>
          <w:tcPr>
            <w:tcW w:w="1276" w:type="dxa"/>
            <w:tcBorders>
              <w:left w:val="single" w:sz="24" w:space="0" w:color="auto"/>
              <w:right w:val="single" w:sz="24" w:space="0" w:color="auto"/>
            </w:tcBorders>
            <w:shd w:val="clear" w:color="auto" w:fill="7D8F29"/>
          </w:tcPr>
          <w:p w14:paraId="5125166A" w14:textId="77777777" w:rsidR="001A1FD7" w:rsidRPr="00440E3C" w:rsidRDefault="001A1FD7" w:rsidP="005A4DBC">
            <w:pPr>
              <w:rPr>
                <w:rStyle w:val="Strong"/>
                <w:rFonts w:ascii="Arial" w:hAnsi="Arial" w:cs="Arial"/>
                <w:b w:val="0"/>
              </w:rPr>
            </w:pPr>
            <w:r w:rsidRPr="00440E3C">
              <w:rPr>
                <w:rStyle w:val="Strong"/>
                <w:rFonts w:ascii="Arial" w:hAnsi="Arial" w:cs="Arial"/>
                <w:b w:val="0"/>
              </w:rPr>
              <w:t>91.7%</w:t>
            </w:r>
          </w:p>
        </w:tc>
        <w:tc>
          <w:tcPr>
            <w:tcW w:w="1276" w:type="dxa"/>
            <w:tcBorders>
              <w:left w:val="single" w:sz="24" w:space="0" w:color="auto"/>
              <w:right w:val="single" w:sz="24" w:space="0" w:color="auto"/>
            </w:tcBorders>
            <w:shd w:val="clear" w:color="auto" w:fill="FDBB17"/>
          </w:tcPr>
          <w:p w14:paraId="16D9C9EF" w14:textId="77777777" w:rsidR="001A1FD7" w:rsidRPr="00440E3C" w:rsidRDefault="001A1FD7" w:rsidP="005A4DBC">
            <w:pPr>
              <w:rPr>
                <w:rStyle w:val="Strong"/>
                <w:rFonts w:ascii="Arial" w:hAnsi="Arial" w:cs="Arial"/>
                <w:b w:val="0"/>
              </w:rPr>
            </w:pPr>
            <w:r w:rsidRPr="00440E3C">
              <w:rPr>
                <w:rStyle w:val="Strong"/>
                <w:rFonts w:ascii="Arial" w:hAnsi="Arial" w:cs="Arial"/>
                <w:b w:val="0"/>
              </w:rPr>
              <w:t>69.4%</w:t>
            </w:r>
          </w:p>
        </w:tc>
        <w:tc>
          <w:tcPr>
            <w:tcW w:w="1275" w:type="dxa"/>
            <w:tcBorders>
              <w:left w:val="single" w:sz="24" w:space="0" w:color="auto"/>
              <w:right w:val="single" w:sz="24" w:space="0" w:color="auto"/>
            </w:tcBorders>
            <w:shd w:val="clear" w:color="auto" w:fill="6AA343"/>
          </w:tcPr>
          <w:p w14:paraId="3C249F1B" w14:textId="77777777" w:rsidR="001A1FD7" w:rsidRPr="00440E3C" w:rsidRDefault="001A1FD7" w:rsidP="005A4DBC">
            <w:pPr>
              <w:rPr>
                <w:rStyle w:val="Strong"/>
                <w:rFonts w:ascii="Arial" w:hAnsi="Arial" w:cs="Arial"/>
                <w:b w:val="0"/>
              </w:rPr>
            </w:pPr>
            <w:r w:rsidRPr="00440E3C">
              <w:rPr>
                <w:rStyle w:val="Strong"/>
                <w:rFonts w:ascii="Arial" w:hAnsi="Arial" w:cs="Arial"/>
                <w:b w:val="0"/>
              </w:rPr>
              <w:t>94.4%</w:t>
            </w:r>
          </w:p>
        </w:tc>
        <w:tc>
          <w:tcPr>
            <w:tcW w:w="1276" w:type="dxa"/>
            <w:tcBorders>
              <w:left w:val="single" w:sz="24" w:space="0" w:color="auto"/>
              <w:right w:val="single" w:sz="24" w:space="0" w:color="auto"/>
            </w:tcBorders>
            <w:shd w:val="clear" w:color="auto" w:fill="6AA343"/>
          </w:tcPr>
          <w:p w14:paraId="63F89B02" w14:textId="77777777" w:rsidR="001A1FD7" w:rsidRPr="00440E3C" w:rsidRDefault="001A1FD7" w:rsidP="005A4DBC">
            <w:pPr>
              <w:rPr>
                <w:rStyle w:val="Strong"/>
                <w:rFonts w:ascii="Arial" w:hAnsi="Arial" w:cs="Arial"/>
                <w:b w:val="0"/>
              </w:rPr>
            </w:pPr>
            <w:r w:rsidRPr="00440E3C">
              <w:rPr>
                <w:rStyle w:val="Strong"/>
                <w:rFonts w:ascii="Arial" w:hAnsi="Arial" w:cs="Arial"/>
                <w:b w:val="0"/>
              </w:rPr>
              <w:t>80.6%</w:t>
            </w:r>
          </w:p>
        </w:tc>
      </w:tr>
      <w:tr w:rsidR="00440E3C" w14:paraId="3349869D" w14:textId="77777777" w:rsidTr="00440E3C">
        <w:tc>
          <w:tcPr>
            <w:tcW w:w="2830" w:type="dxa"/>
            <w:tcBorders>
              <w:right w:val="single" w:sz="24" w:space="0" w:color="auto"/>
            </w:tcBorders>
            <w:shd w:val="clear" w:color="auto" w:fill="D0CECE" w:themeFill="background2" w:themeFillShade="E6"/>
          </w:tcPr>
          <w:p w14:paraId="145E3D1D" w14:textId="77777777" w:rsidR="001A1FD7" w:rsidRPr="00AA2C0F" w:rsidRDefault="001A1FD7" w:rsidP="005A4DBC">
            <w:pPr>
              <w:rPr>
                <w:rStyle w:val="Strong"/>
                <w:rFonts w:ascii="Arial" w:hAnsi="Arial" w:cs="Arial"/>
                <w:b w:val="0"/>
              </w:rPr>
            </w:pPr>
            <w:r w:rsidRPr="00AA2C0F">
              <w:rPr>
                <w:rStyle w:val="Strong"/>
                <w:rFonts w:ascii="Arial" w:hAnsi="Arial" w:cs="Arial"/>
                <w:b w:val="0"/>
              </w:rPr>
              <w:t>Applicability</w:t>
            </w:r>
          </w:p>
        </w:tc>
        <w:tc>
          <w:tcPr>
            <w:tcW w:w="1134" w:type="dxa"/>
            <w:tcBorders>
              <w:left w:val="single" w:sz="24" w:space="0" w:color="auto"/>
              <w:right w:val="single" w:sz="24" w:space="0" w:color="auto"/>
            </w:tcBorders>
            <w:shd w:val="clear" w:color="auto" w:fill="FF4343"/>
          </w:tcPr>
          <w:p w14:paraId="7E5B31EF" w14:textId="77777777" w:rsidR="001A1FD7" w:rsidRPr="00440E3C" w:rsidRDefault="001A1FD7" w:rsidP="005A4DBC">
            <w:pPr>
              <w:rPr>
                <w:rStyle w:val="Strong"/>
                <w:rFonts w:ascii="Arial" w:hAnsi="Arial" w:cs="Arial"/>
                <w:b w:val="0"/>
              </w:rPr>
            </w:pPr>
            <w:r w:rsidRPr="00440E3C">
              <w:rPr>
                <w:rStyle w:val="Strong"/>
                <w:rFonts w:ascii="Arial" w:hAnsi="Arial" w:cs="Arial"/>
                <w:b w:val="0"/>
              </w:rPr>
              <w:t>8.3%</w:t>
            </w:r>
          </w:p>
        </w:tc>
        <w:tc>
          <w:tcPr>
            <w:tcW w:w="1276" w:type="dxa"/>
            <w:tcBorders>
              <w:left w:val="single" w:sz="24" w:space="0" w:color="auto"/>
              <w:right w:val="single" w:sz="24" w:space="0" w:color="auto"/>
            </w:tcBorders>
            <w:shd w:val="clear" w:color="auto" w:fill="FF4343"/>
          </w:tcPr>
          <w:p w14:paraId="0B97AB11" w14:textId="77777777" w:rsidR="001A1FD7" w:rsidRPr="00440E3C" w:rsidRDefault="001A1FD7" w:rsidP="005A4DBC">
            <w:pPr>
              <w:rPr>
                <w:rStyle w:val="Strong"/>
                <w:rFonts w:ascii="Arial" w:hAnsi="Arial" w:cs="Arial"/>
                <w:b w:val="0"/>
              </w:rPr>
            </w:pPr>
            <w:r w:rsidRPr="00440E3C">
              <w:rPr>
                <w:rStyle w:val="Strong"/>
                <w:rFonts w:ascii="Arial" w:hAnsi="Arial" w:cs="Arial"/>
                <w:b w:val="0"/>
              </w:rPr>
              <w:t>43.8%</w:t>
            </w:r>
          </w:p>
        </w:tc>
        <w:tc>
          <w:tcPr>
            <w:tcW w:w="1418" w:type="dxa"/>
            <w:tcBorders>
              <w:left w:val="single" w:sz="24" w:space="0" w:color="auto"/>
              <w:right w:val="single" w:sz="24" w:space="0" w:color="auto"/>
            </w:tcBorders>
            <w:shd w:val="clear" w:color="auto" w:fill="FF4343"/>
          </w:tcPr>
          <w:p w14:paraId="548A6DC9" w14:textId="77777777" w:rsidR="001A1FD7" w:rsidRPr="00440E3C" w:rsidRDefault="001A1FD7" w:rsidP="005A4DBC">
            <w:pPr>
              <w:rPr>
                <w:rStyle w:val="Strong"/>
                <w:rFonts w:ascii="Arial" w:hAnsi="Arial" w:cs="Arial"/>
                <w:b w:val="0"/>
              </w:rPr>
            </w:pPr>
            <w:r w:rsidRPr="00440E3C">
              <w:rPr>
                <w:rStyle w:val="Strong"/>
                <w:rFonts w:ascii="Arial" w:hAnsi="Arial" w:cs="Arial"/>
                <w:b w:val="0"/>
              </w:rPr>
              <w:t>12.5%</w:t>
            </w:r>
          </w:p>
        </w:tc>
        <w:tc>
          <w:tcPr>
            <w:tcW w:w="1275" w:type="dxa"/>
            <w:tcBorders>
              <w:left w:val="single" w:sz="24" w:space="0" w:color="auto"/>
              <w:right w:val="single" w:sz="24" w:space="0" w:color="auto"/>
            </w:tcBorders>
            <w:shd w:val="clear" w:color="auto" w:fill="FF4343"/>
          </w:tcPr>
          <w:p w14:paraId="5DA2A437" w14:textId="77777777" w:rsidR="001A1FD7" w:rsidRPr="00440E3C" w:rsidRDefault="001A1FD7" w:rsidP="005A4DBC">
            <w:pPr>
              <w:rPr>
                <w:rStyle w:val="Strong"/>
                <w:rFonts w:ascii="Arial" w:hAnsi="Arial" w:cs="Arial"/>
                <w:b w:val="0"/>
              </w:rPr>
            </w:pPr>
            <w:r w:rsidRPr="00440E3C">
              <w:rPr>
                <w:rStyle w:val="Strong"/>
                <w:rFonts w:ascii="Arial" w:hAnsi="Arial" w:cs="Arial"/>
                <w:b w:val="0"/>
              </w:rPr>
              <w:t>27.1%</w:t>
            </w:r>
          </w:p>
        </w:tc>
        <w:tc>
          <w:tcPr>
            <w:tcW w:w="1134" w:type="dxa"/>
            <w:tcBorders>
              <w:left w:val="single" w:sz="24" w:space="0" w:color="auto"/>
              <w:right w:val="single" w:sz="24" w:space="0" w:color="auto"/>
            </w:tcBorders>
            <w:shd w:val="clear" w:color="auto" w:fill="FF4343"/>
          </w:tcPr>
          <w:p w14:paraId="4382B6E9" w14:textId="77777777" w:rsidR="001A1FD7" w:rsidRPr="00440E3C" w:rsidRDefault="001A1FD7" w:rsidP="005A4DBC">
            <w:pPr>
              <w:rPr>
                <w:rStyle w:val="Strong"/>
                <w:rFonts w:ascii="Arial" w:hAnsi="Arial" w:cs="Arial"/>
                <w:b w:val="0"/>
              </w:rPr>
            </w:pPr>
            <w:r w:rsidRPr="00440E3C">
              <w:rPr>
                <w:rStyle w:val="Strong"/>
                <w:rFonts w:ascii="Arial" w:hAnsi="Arial" w:cs="Arial"/>
                <w:b w:val="0"/>
              </w:rPr>
              <w:t>6.3%</w:t>
            </w:r>
          </w:p>
        </w:tc>
        <w:tc>
          <w:tcPr>
            <w:tcW w:w="1276" w:type="dxa"/>
            <w:tcBorders>
              <w:left w:val="single" w:sz="24" w:space="0" w:color="auto"/>
              <w:right w:val="single" w:sz="24" w:space="0" w:color="auto"/>
            </w:tcBorders>
            <w:shd w:val="clear" w:color="auto" w:fill="6AA343"/>
          </w:tcPr>
          <w:p w14:paraId="08AFD5D3" w14:textId="77777777" w:rsidR="001A1FD7" w:rsidRPr="00440E3C" w:rsidRDefault="001A1FD7" w:rsidP="005A4DBC">
            <w:pPr>
              <w:rPr>
                <w:rStyle w:val="Strong"/>
                <w:rFonts w:ascii="Arial" w:hAnsi="Arial" w:cs="Arial"/>
                <w:b w:val="0"/>
              </w:rPr>
            </w:pPr>
            <w:r w:rsidRPr="00440E3C">
              <w:rPr>
                <w:rStyle w:val="Strong"/>
                <w:rFonts w:ascii="Arial" w:hAnsi="Arial" w:cs="Arial"/>
                <w:b w:val="0"/>
              </w:rPr>
              <w:t>68.8%</w:t>
            </w:r>
          </w:p>
        </w:tc>
        <w:tc>
          <w:tcPr>
            <w:tcW w:w="1276" w:type="dxa"/>
            <w:tcBorders>
              <w:left w:val="single" w:sz="24" w:space="0" w:color="auto"/>
              <w:right w:val="single" w:sz="24" w:space="0" w:color="auto"/>
            </w:tcBorders>
            <w:shd w:val="clear" w:color="auto" w:fill="FF4343"/>
          </w:tcPr>
          <w:p w14:paraId="5CAAB693" w14:textId="77777777" w:rsidR="001A1FD7" w:rsidRPr="00440E3C" w:rsidRDefault="001A1FD7" w:rsidP="005A4DBC">
            <w:pPr>
              <w:rPr>
                <w:rStyle w:val="Strong"/>
                <w:rFonts w:ascii="Arial" w:hAnsi="Arial" w:cs="Arial"/>
                <w:b w:val="0"/>
              </w:rPr>
            </w:pPr>
            <w:r w:rsidRPr="00440E3C">
              <w:rPr>
                <w:rStyle w:val="Strong"/>
                <w:rFonts w:ascii="Arial" w:hAnsi="Arial" w:cs="Arial"/>
                <w:b w:val="0"/>
              </w:rPr>
              <w:t>12.5%</w:t>
            </w:r>
          </w:p>
        </w:tc>
        <w:tc>
          <w:tcPr>
            <w:tcW w:w="1276" w:type="dxa"/>
            <w:tcBorders>
              <w:left w:val="single" w:sz="24" w:space="0" w:color="auto"/>
              <w:right w:val="single" w:sz="24" w:space="0" w:color="auto"/>
            </w:tcBorders>
            <w:shd w:val="clear" w:color="auto" w:fill="FF4343"/>
          </w:tcPr>
          <w:p w14:paraId="1C2B04B7" w14:textId="77777777" w:rsidR="001A1FD7" w:rsidRPr="00440E3C" w:rsidRDefault="001A1FD7" w:rsidP="005A4DBC">
            <w:pPr>
              <w:rPr>
                <w:rStyle w:val="Strong"/>
                <w:rFonts w:ascii="Arial" w:hAnsi="Arial" w:cs="Arial"/>
                <w:b w:val="0"/>
              </w:rPr>
            </w:pPr>
            <w:r w:rsidRPr="00440E3C">
              <w:rPr>
                <w:rStyle w:val="Strong"/>
                <w:rFonts w:ascii="Arial" w:hAnsi="Arial" w:cs="Arial"/>
                <w:b w:val="0"/>
              </w:rPr>
              <w:t>12.5%</w:t>
            </w:r>
          </w:p>
        </w:tc>
        <w:tc>
          <w:tcPr>
            <w:tcW w:w="1275" w:type="dxa"/>
            <w:tcBorders>
              <w:left w:val="single" w:sz="24" w:space="0" w:color="auto"/>
              <w:right w:val="single" w:sz="24" w:space="0" w:color="auto"/>
            </w:tcBorders>
            <w:shd w:val="clear" w:color="auto" w:fill="FDBB17"/>
          </w:tcPr>
          <w:p w14:paraId="396095C1" w14:textId="77777777" w:rsidR="001A1FD7" w:rsidRPr="00440E3C" w:rsidRDefault="001A1FD7" w:rsidP="005A4DBC">
            <w:pPr>
              <w:rPr>
                <w:rStyle w:val="Strong"/>
                <w:rFonts w:ascii="Arial" w:hAnsi="Arial" w:cs="Arial"/>
                <w:b w:val="0"/>
              </w:rPr>
            </w:pPr>
            <w:r w:rsidRPr="00440E3C">
              <w:rPr>
                <w:rStyle w:val="Strong"/>
                <w:rFonts w:ascii="Arial" w:hAnsi="Arial" w:cs="Arial"/>
                <w:b w:val="0"/>
              </w:rPr>
              <w:t>54.2%</w:t>
            </w:r>
          </w:p>
        </w:tc>
        <w:tc>
          <w:tcPr>
            <w:tcW w:w="1276" w:type="dxa"/>
            <w:tcBorders>
              <w:left w:val="single" w:sz="24" w:space="0" w:color="auto"/>
              <w:right w:val="single" w:sz="24" w:space="0" w:color="auto"/>
            </w:tcBorders>
            <w:shd w:val="clear" w:color="auto" w:fill="FF4343"/>
          </w:tcPr>
          <w:p w14:paraId="495DEC92" w14:textId="77777777" w:rsidR="001A1FD7" w:rsidRPr="00440E3C" w:rsidRDefault="001A1FD7" w:rsidP="005A4DBC">
            <w:pPr>
              <w:rPr>
                <w:rStyle w:val="Strong"/>
                <w:rFonts w:ascii="Arial" w:hAnsi="Arial" w:cs="Arial"/>
                <w:b w:val="0"/>
              </w:rPr>
            </w:pPr>
            <w:r w:rsidRPr="00440E3C">
              <w:rPr>
                <w:rStyle w:val="Strong"/>
                <w:rFonts w:ascii="Arial" w:hAnsi="Arial" w:cs="Arial"/>
                <w:b w:val="0"/>
              </w:rPr>
              <w:t>37.5%</w:t>
            </w:r>
          </w:p>
        </w:tc>
      </w:tr>
      <w:tr w:rsidR="00440E3C" w14:paraId="03A468A0" w14:textId="77777777" w:rsidTr="00440E3C">
        <w:tc>
          <w:tcPr>
            <w:tcW w:w="2830" w:type="dxa"/>
            <w:tcBorders>
              <w:right w:val="single" w:sz="24" w:space="0" w:color="auto"/>
            </w:tcBorders>
            <w:shd w:val="clear" w:color="auto" w:fill="D0CECE" w:themeFill="background2" w:themeFillShade="E6"/>
          </w:tcPr>
          <w:p w14:paraId="26BE0C41" w14:textId="77777777" w:rsidR="001A1FD7" w:rsidRPr="00AA2C0F" w:rsidRDefault="001A1FD7" w:rsidP="005A4DBC">
            <w:pPr>
              <w:rPr>
                <w:rStyle w:val="Strong"/>
                <w:rFonts w:ascii="Arial" w:hAnsi="Arial" w:cs="Arial"/>
                <w:b w:val="0"/>
              </w:rPr>
            </w:pPr>
            <w:r w:rsidRPr="00AA2C0F">
              <w:rPr>
                <w:rStyle w:val="Strong"/>
                <w:rFonts w:ascii="Arial" w:hAnsi="Arial" w:cs="Arial"/>
                <w:b w:val="0"/>
              </w:rPr>
              <w:t>Editorial Independence</w:t>
            </w:r>
          </w:p>
        </w:tc>
        <w:tc>
          <w:tcPr>
            <w:tcW w:w="1134" w:type="dxa"/>
            <w:tcBorders>
              <w:left w:val="single" w:sz="24" w:space="0" w:color="auto"/>
              <w:bottom w:val="single" w:sz="24" w:space="0" w:color="auto"/>
              <w:right w:val="single" w:sz="24" w:space="0" w:color="auto"/>
            </w:tcBorders>
            <w:shd w:val="clear" w:color="auto" w:fill="FF4343"/>
          </w:tcPr>
          <w:p w14:paraId="63E8DD92" w14:textId="77777777" w:rsidR="001A1FD7" w:rsidRPr="00440E3C" w:rsidRDefault="001A1FD7" w:rsidP="005A4DBC">
            <w:pPr>
              <w:rPr>
                <w:rStyle w:val="Strong"/>
                <w:rFonts w:ascii="Arial" w:hAnsi="Arial" w:cs="Arial"/>
                <w:b w:val="0"/>
              </w:rPr>
            </w:pPr>
            <w:r w:rsidRPr="00440E3C">
              <w:rPr>
                <w:rStyle w:val="Strong"/>
                <w:rFonts w:ascii="Arial" w:hAnsi="Arial" w:cs="Arial"/>
                <w:b w:val="0"/>
              </w:rPr>
              <w:t>33.3%</w:t>
            </w:r>
          </w:p>
        </w:tc>
        <w:tc>
          <w:tcPr>
            <w:tcW w:w="1276" w:type="dxa"/>
            <w:tcBorders>
              <w:left w:val="single" w:sz="24" w:space="0" w:color="auto"/>
              <w:bottom w:val="single" w:sz="24" w:space="0" w:color="auto"/>
              <w:right w:val="single" w:sz="24" w:space="0" w:color="auto"/>
            </w:tcBorders>
            <w:shd w:val="clear" w:color="auto" w:fill="6AA343"/>
          </w:tcPr>
          <w:p w14:paraId="77892093" w14:textId="77777777" w:rsidR="001A1FD7" w:rsidRPr="00440E3C" w:rsidRDefault="001A1FD7" w:rsidP="005A4DBC">
            <w:pPr>
              <w:rPr>
                <w:rStyle w:val="Strong"/>
                <w:rFonts w:ascii="Arial" w:hAnsi="Arial" w:cs="Arial"/>
                <w:b w:val="0"/>
              </w:rPr>
            </w:pPr>
            <w:r w:rsidRPr="00440E3C">
              <w:rPr>
                <w:rStyle w:val="Strong"/>
                <w:rFonts w:ascii="Arial" w:hAnsi="Arial" w:cs="Arial"/>
                <w:b w:val="0"/>
              </w:rPr>
              <w:t>75.0%</w:t>
            </w:r>
          </w:p>
        </w:tc>
        <w:tc>
          <w:tcPr>
            <w:tcW w:w="1418" w:type="dxa"/>
            <w:tcBorders>
              <w:left w:val="single" w:sz="24" w:space="0" w:color="auto"/>
              <w:bottom w:val="single" w:sz="24" w:space="0" w:color="auto"/>
              <w:right w:val="single" w:sz="24" w:space="0" w:color="auto"/>
            </w:tcBorders>
            <w:shd w:val="clear" w:color="auto" w:fill="FF4343"/>
          </w:tcPr>
          <w:p w14:paraId="62B38EE0" w14:textId="77777777" w:rsidR="001A1FD7" w:rsidRPr="00440E3C" w:rsidRDefault="001A1FD7" w:rsidP="005A4DBC">
            <w:pPr>
              <w:rPr>
                <w:rStyle w:val="Strong"/>
                <w:rFonts w:ascii="Arial" w:hAnsi="Arial" w:cs="Arial"/>
                <w:b w:val="0"/>
              </w:rPr>
            </w:pPr>
            <w:r w:rsidRPr="00440E3C">
              <w:rPr>
                <w:rStyle w:val="Strong"/>
                <w:rFonts w:ascii="Arial" w:hAnsi="Arial" w:cs="Arial"/>
                <w:b w:val="0"/>
              </w:rPr>
              <w:t>8.3%</w:t>
            </w:r>
          </w:p>
        </w:tc>
        <w:tc>
          <w:tcPr>
            <w:tcW w:w="1275" w:type="dxa"/>
            <w:tcBorders>
              <w:left w:val="single" w:sz="24" w:space="0" w:color="auto"/>
              <w:bottom w:val="single" w:sz="24" w:space="0" w:color="auto"/>
              <w:right w:val="single" w:sz="24" w:space="0" w:color="auto"/>
            </w:tcBorders>
            <w:shd w:val="clear" w:color="auto" w:fill="6AA343"/>
          </w:tcPr>
          <w:p w14:paraId="1D7D21BC" w14:textId="77777777" w:rsidR="001A1FD7" w:rsidRPr="00440E3C" w:rsidRDefault="001A1FD7" w:rsidP="005A4DBC">
            <w:pPr>
              <w:rPr>
                <w:rStyle w:val="Strong"/>
                <w:rFonts w:ascii="Arial" w:hAnsi="Arial" w:cs="Arial"/>
                <w:b w:val="0"/>
              </w:rPr>
            </w:pPr>
            <w:r w:rsidRPr="00440E3C">
              <w:rPr>
                <w:rStyle w:val="Strong"/>
                <w:rFonts w:ascii="Arial" w:hAnsi="Arial" w:cs="Arial"/>
                <w:b w:val="0"/>
              </w:rPr>
              <w:t>95.8%</w:t>
            </w:r>
          </w:p>
        </w:tc>
        <w:tc>
          <w:tcPr>
            <w:tcW w:w="1134" w:type="dxa"/>
            <w:tcBorders>
              <w:left w:val="single" w:sz="24" w:space="0" w:color="auto"/>
              <w:bottom w:val="single" w:sz="24" w:space="0" w:color="auto"/>
              <w:right w:val="single" w:sz="24" w:space="0" w:color="auto"/>
            </w:tcBorders>
            <w:shd w:val="clear" w:color="auto" w:fill="6AA343"/>
          </w:tcPr>
          <w:p w14:paraId="6483F486" w14:textId="77777777" w:rsidR="001A1FD7" w:rsidRPr="00440E3C" w:rsidRDefault="001A1FD7" w:rsidP="005A4DBC">
            <w:pPr>
              <w:rPr>
                <w:rStyle w:val="Strong"/>
                <w:rFonts w:ascii="Arial" w:hAnsi="Arial" w:cs="Arial"/>
                <w:b w:val="0"/>
              </w:rPr>
            </w:pPr>
            <w:r w:rsidRPr="00440E3C">
              <w:rPr>
                <w:rStyle w:val="Strong"/>
                <w:rFonts w:ascii="Arial" w:hAnsi="Arial" w:cs="Arial"/>
                <w:b w:val="0"/>
              </w:rPr>
              <w:t>91.7%</w:t>
            </w:r>
          </w:p>
        </w:tc>
        <w:tc>
          <w:tcPr>
            <w:tcW w:w="1276" w:type="dxa"/>
            <w:tcBorders>
              <w:left w:val="single" w:sz="24" w:space="0" w:color="auto"/>
              <w:bottom w:val="single" w:sz="24" w:space="0" w:color="auto"/>
              <w:right w:val="single" w:sz="24" w:space="0" w:color="auto"/>
            </w:tcBorders>
            <w:shd w:val="clear" w:color="auto" w:fill="6AA343"/>
          </w:tcPr>
          <w:p w14:paraId="3548A09B" w14:textId="77777777" w:rsidR="001A1FD7" w:rsidRPr="00440E3C" w:rsidRDefault="001A1FD7" w:rsidP="005A4DBC">
            <w:pPr>
              <w:rPr>
                <w:rStyle w:val="Strong"/>
                <w:rFonts w:ascii="Arial" w:hAnsi="Arial" w:cs="Arial"/>
                <w:b w:val="0"/>
              </w:rPr>
            </w:pPr>
            <w:r w:rsidRPr="00440E3C">
              <w:rPr>
                <w:rStyle w:val="Strong"/>
                <w:rFonts w:ascii="Arial" w:hAnsi="Arial" w:cs="Arial"/>
                <w:b w:val="0"/>
              </w:rPr>
              <w:t>91.7%</w:t>
            </w:r>
          </w:p>
        </w:tc>
        <w:tc>
          <w:tcPr>
            <w:tcW w:w="1276" w:type="dxa"/>
            <w:tcBorders>
              <w:left w:val="single" w:sz="24" w:space="0" w:color="auto"/>
              <w:bottom w:val="single" w:sz="24" w:space="0" w:color="auto"/>
              <w:right w:val="single" w:sz="24" w:space="0" w:color="auto"/>
            </w:tcBorders>
            <w:shd w:val="clear" w:color="auto" w:fill="FDBB17"/>
          </w:tcPr>
          <w:p w14:paraId="3E4631AD" w14:textId="77777777" w:rsidR="001A1FD7" w:rsidRPr="00440E3C" w:rsidRDefault="001A1FD7" w:rsidP="005A4DBC">
            <w:pPr>
              <w:rPr>
                <w:rStyle w:val="Strong"/>
                <w:rFonts w:ascii="Arial" w:hAnsi="Arial" w:cs="Arial"/>
                <w:b w:val="0"/>
              </w:rPr>
            </w:pPr>
            <w:r w:rsidRPr="00440E3C">
              <w:rPr>
                <w:rStyle w:val="Strong"/>
                <w:rFonts w:ascii="Arial" w:hAnsi="Arial" w:cs="Arial"/>
                <w:b w:val="0"/>
              </w:rPr>
              <w:t>66.7%</w:t>
            </w:r>
          </w:p>
        </w:tc>
        <w:tc>
          <w:tcPr>
            <w:tcW w:w="1276" w:type="dxa"/>
            <w:tcBorders>
              <w:left w:val="single" w:sz="24" w:space="0" w:color="auto"/>
              <w:bottom w:val="single" w:sz="24" w:space="0" w:color="auto"/>
              <w:right w:val="single" w:sz="24" w:space="0" w:color="auto"/>
            </w:tcBorders>
            <w:shd w:val="clear" w:color="auto" w:fill="FF4343"/>
          </w:tcPr>
          <w:p w14:paraId="25EC8BBF" w14:textId="77777777" w:rsidR="001A1FD7" w:rsidRPr="00440E3C" w:rsidRDefault="001A1FD7" w:rsidP="005A4DBC">
            <w:pPr>
              <w:rPr>
                <w:rStyle w:val="Strong"/>
                <w:rFonts w:ascii="Arial" w:hAnsi="Arial" w:cs="Arial"/>
                <w:b w:val="0"/>
              </w:rPr>
            </w:pPr>
            <w:r w:rsidRPr="00440E3C">
              <w:rPr>
                <w:rStyle w:val="Strong"/>
                <w:rFonts w:ascii="Arial" w:hAnsi="Arial" w:cs="Arial"/>
                <w:b w:val="0"/>
              </w:rPr>
              <w:t>4.2%</w:t>
            </w:r>
          </w:p>
        </w:tc>
        <w:tc>
          <w:tcPr>
            <w:tcW w:w="1275" w:type="dxa"/>
            <w:tcBorders>
              <w:left w:val="single" w:sz="24" w:space="0" w:color="auto"/>
              <w:bottom w:val="single" w:sz="24" w:space="0" w:color="auto"/>
              <w:right w:val="single" w:sz="24" w:space="0" w:color="auto"/>
            </w:tcBorders>
            <w:shd w:val="clear" w:color="auto" w:fill="6AA343"/>
          </w:tcPr>
          <w:p w14:paraId="7EB9E650" w14:textId="77777777" w:rsidR="001A1FD7" w:rsidRPr="00440E3C" w:rsidRDefault="001A1FD7" w:rsidP="005A4DBC">
            <w:pPr>
              <w:rPr>
                <w:rStyle w:val="Strong"/>
                <w:rFonts w:ascii="Arial" w:hAnsi="Arial" w:cs="Arial"/>
                <w:b w:val="0"/>
              </w:rPr>
            </w:pPr>
            <w:r w:rsidRPr="00440E3C">
              <w:rPr>
                <w:rStyle w:val="Strong"/>
                <w:rFonts w:ascii="Arial" w:hAnsi="Arial" w:cs="Arial"/>
                <w:b w:val="0"/>
              </w:rPr>
              <w:t>75.0%</w:t>
            </w:r>
          </w:p>
        </w:tc>
        <w:tc>
          <w:tcPr>
            <w:tcW w:w="1276" w:type="dxa"/>
            <w:tcBorders>
              <w:left w:val="single" w:sz="24" w:space="0" w:color="auto"/>
              <w:bottom w:val="single" w:sz="24" w:space="0" w:color="auto"/>
              <w:right w:val="single" w:sz="24" w:space="0" w:color="auto"/>
            </w:tcBorders>
            <w:shd w:val="clear" w:color="auto" w:fill="FDBB17"/>
          </w:tcPr>
          <w:p w14:paraId="3CC599A7" w14:textId="77777777" w:rsidR="001A1FD7" w:rsidRPr="00440E3C" w:rsidRDefault="001A1FD7" w:rsidP="005A4DBC">
            <w:pPr>
              <w:rPr>
                <w:rStyle w:val="Strong"/>
                <w:rFonts w:ascii="Arial" w:hAnsi="Arial" w:cs="Arial"/>
                <w:b w:val="0"/>
              </w:rPr>
            </w:pPr>
            <w:r w:rsidRPr="00440E3C">
              <w:rPr>
                <w:rStyle w:val="Strong"/>
                <w:rFonts w:ascii="Arial" w:hAnsi="Arial" w:cs="Arial"/>
                <w:b w:val="0"/>
              </w:rPr>
              <w:t>58.3%</w:t>
            </w:r>
          </w:p>
        </w:tc>
      </w:tr>
      <w:tr w:rsidR="00440E3C" w14:paraId="50C6DDFE" w14:textId="77777777" w:rsidTr="00440E3C">
        <w:tc>
          <w:tcPr>
            <w:tcW w:w="2830" w:type="dxa"/>
            <w:tcBorders>
              <w:right w:val="single" w:sz="24" w:space="0" w:color="auto"/>
            </w:tcBorders>
            <w:shd w:val="clear" w:color="auto" w:fill="D0CECE" w:themeFill="background2" w:themeFillShade="E6"/>
          </w:tcPr>
          <w:p w14:paraId="554E6424" w14:textId="77777777" w:rsidR="001A1FD7" w:rsidRPr="00AA2C0F" w:rsidRDefault="001A1FD7" w:rsidP="005A4DBC">
            <w:pPr>
              <w:rPr>
                <w:rStyle w:val="Strong"/>
                <w:rFonts w:ascii="Arial" w:hAnsi="Arial" w:cs="Arial"/>
              </w:rPr>
            </w:pPr>
            <w:r w:rsidRPr="00AA2C0F">
              <w:rPr>
                <w:rStyle w:val="Strong"/>
                <w:rFonts w:ascii="Arial" w:hAnsi="Arial" w:cs="Arial"/>
              </w:rPr>
              <w:t>TOTAL</w:t>
            </w:r>
          </w:p>
        </w:tc>
        <w:tc>
          <w:tcPr>
            <w:tcW w:w="1134" w:type="dxa"/>
            <w:tcBorders>
              <w:top w:val="single" w:sz="24" w:space="0" w:color="auto"/>
              <w:left w:val="single" w:sz="24" w:space="0" w:color="auto"/>
              <w:bottom w:val="single" w:sz="24" w:space="0" w:color="auto"/>
              <w:right w:val="single" w:sz="24" w:space="0" w:color="auto"/>
            </w:tcBorders>
            <w:shd w:val="clear" w:color="auto" w:fill="FF4343"/>
          </w:tcPr>
          <w:p w14:paraId="3B64A4C0" w14:textId="77777777" w:rsidR="001A1FD7" w:rsidRPr="00440E3C" w:rsidRDefault="001A1FD7" w:rsidP="005A4DBC">
            <w:pPr>
              <w:rPr>
                <w:rStyle w:val="Strong"/>
                <w:rFonts w:ascii="Arial" w:hAnsi="Arial" w:cs="Arial"/>
              </w:rPr>
            </w:pPr>
            <w:r w:rsidRPr="00440E3C">
              <w:rPr>
                <w:rStyle w:val="Strong"/>
                <w:rFonts w:ascii="Arial" w:hAnsi="Arial" w:cs="Arial"/>
              </w:rPr>
              <w:t>44.2%</w:t>
            </w:r>
          </w:p>
        </w:tc>
        <w:tc>
          <w:tcPr>
            <w:tcW w:w="1276" w:type="dxa"/>
            <w:tcBorders>
              <w:top w:val="single" w:sz="24" w:space="0" w:color="auto"/>
              <w:left w:val="single" w:sz="24" w:space="0" w:color="auto"/>
              <w:bottom w:val="single" w:sz="24" w:space="0" w:color="auto"/>
              <w:right w:val="single" w:sz="24" w:space="0" w:color="auto"/>
            </w:tcBorders>
            <w:shd w:val="clear" w:color="auto" w:fill="FDBB17"/>
          </w:tcPr>
          <w:p w14:paraId="1F113444" w14:textId="77777777" w:rsidR="001A1FD7" w:rsidRPr="00440E3C" w:rsidRDefault="001A1FD7" w:rsidP="005A4DBC">
            <w:pPr>
              <w:rPr>
                <w:rStyle w:val="Strong"/>
                <w:rFonts w:ascii="Arial" w:hAnsi="Arial" w:cs="Arial"/>
              </w:rPr>
            </w:pPr>
            <w:r w:rsidRPr="00440E3C">
              <w:rPr>
                <w:rStyle w:val="Strong"/>
                <w:rFonts w:ascii="Arial" w:hAnsi="Arial" w:cs="Arial"/>
              </w:rPr>
              <w:t>63.4%</w:t>
            </w:r>
          </w:p>
        </w:tc>
        <w:tc>
          <w:tcPr>
            <w:tcW w:w="1418" w:type="dxa"/>
            <w:tcBorders>
              <w:top w:val="single" w:sz="24" w:space="0" w:color="auto"/>
              <w:left w:val="single" w:sz="24" w:space="0" w:color="auto"/>
              <w:bottom w:val="single" w:sz="24" w:space="0" w:color="auto"/>
              <w:right w:val="single" w:sz="24" w:space="0" w:color="auto"/>
            </w:tcBorders>
            <w:shd w:val="clear" w:color="auto" w:fill="FF4343"/>
          </w:tcPr>
          <w:p w14:paraId="720ED85C" w14:textId="77777777" w:rsidR="001A1FD7" w:rsidRPr="00440E3C" w:rsidRDefault="001A1FD7" w:rsidP="005A4DBC">
            <w:pPr>
              <w:rPr>
                <w:rStyle w:val="Strong"/>
                <w:rFonts w:ascii="Arial" w:hAnsi="Arial" w:cs="Arial"/>
              </w:rPr>
            </w:pPr>
            <w:r w:rsidRPr="00440E3C">
              <w:rPr>
                <w:rStyle w:val="Strong"/>
                <w:rFonts w:ascii="Arial" w:hAnsi="Arial" w:cs="Arial"/>
              </w:rPr>
              <w:t>42.4%</w:t>
            </w:r>
          </w:p>
        </w:tc>
        <w:tc>
          <w:tcPr>
            <w:tcW w:w="1275" w:type="dxa"/>
            <w:tcBorders>
              <w:top w:val="single" w:sz="24" w:space="0" w:color="auto"/>
              <w:left w:val="single" w:sz="24" w:space="0" w:color="auto"/>
              <w:bottom w:val="single" w:sz="24" w:space="0" w:color="auto"/>
              <w:right w:val="single" w:sz="24" w:space="0" w:color="auto"/>
            </w:tcBorders>
            <w:shd w:val="clear" w:color="auto" w:fill="FDBB17"/>
          </w:tcPr>
          <w:p w14:paraId="3E8F4273" w14:textId="77777777" w:rsidR="001A1FD7" w:rsidRPr="00440E3C" w:rsidRDefault="001A1FD7" w:rsidP="005A4DBC">
            <w:pPr>
              <w:rPr>
                <w:rStyle w:val="Strong"/>
                <w:rFonts w:ascii="Arial" w:hAnsi="Arial" w:cs="Arial"/>
              </w:rPr>
            </w:pPr>
            <w:r w:rsidRPr="00440E3C">
              <w:rPr>
                <w:rStyle w:val="Strong"/>
                <w:rFonts w:ascii="Arial" w:hAnsi="Arial" w:cs="Arial"/>
              </w:rPr>
              <w:t>59.4%</w:t>
            </w:r>
          </w:p>
        </w:tc>
        <w:tc>
          <w:tcPr>
            <w:tcW w:w="1134" w:type="dxa"/>
            <w:tcBorders>
              <w:top w:val="single" w:sz="24" w:space="0" w:color="auto"/>
              <w:left w:val="single" w:sz="24" w:space="0" w:color="auto"/>
              <w:bottom w:val="single" w:sz="24" w:space="0" w:color="auto"/>
              <w:right w:val="single" w:sz="24" w:space="0" w:color="auto"/>
            </w:tcBorders>
            <w:shd w:val="clear" w:color="auto" w:fill="FDBB17"/>
          </w:tcPr>
          <w:p w14:paraId="18F50787" w14:textId="77777777" w:rsidR="001A1FD7" w:rsidRPr="00440E3C" w:rsidRDefault="001A1FD7" w:rsidP="005A4DBC">
            <w:pPr>
              <w:rPr>
                <w:rStyle w:val="Strong"/>
                <w:rFonts w:ascii="Arial" w:hAnsi="Arial" w:cs="Arial"/>
              </w:rPr>
            </w:pPr>
            <w:r w:rsidRPr="00440E3C">
              <w:rPr>
                <w:rStyle w:val="Strong"/>
                <w:rFonts w:ascii="Arial" w:hAnsi="Arial" w:cs="Arial"/>
              </w:rPr>
              <w:t>59.8%</w:t>
            </w:r>
          </w:p>
        </w:tc>
        <w:tc>
          <w:tcPr>
            <w:tcW w:w="1276" w:type="dxa"/>
            <w:tcBorders>
              <w:top w:val="single" w:sz="24" w:space="0" w:color="auto"/>
              <w:left w:val="single" w:sz="24" w:space="0" w:color="auto"/>
              <w:bottom w:val="single" w:sz="24" w:space="0" w:color="auto"/>
              <w:right w:val="single" w:sz="24" w:space="0" w:color="auto"/>
            </w:tcBorders>
            <w:shd w:val="clear" w:color="auto" w:fill="6AA343"/>
          </w:tcPr>
          <w:p w14:paraId="0B2E800B" w14:textId="77777777" w:rsidR="001A1FD7" w:rsidRPr="00440E3C" w:rsidRDefault="001A1FD7" w:rsidP="005A4DBC">
            <w:pPr>
              <w:rPr>
                <w:rStyle w:val="Strong"/>
                <w:rFonts w:ascii="Arial" w:hAnsi="Arial" w:cs="Arial"/>
              </w:rPr>
            </w:pPr>
            <w:r w:rsidRPr="00440E3C">
              <w:rPr>
                <w:rStyle w:val="Strong"/>
                <w:rFonts w:ascii="Arial" w:hAnsi="Arial" w:cs="Arial"/>
              </w:rPr>
              <w:t>83.0%</w:t>
            </w:r>
          </w:p>
        </w:tc>
        <w:tc>
          <w:tcPr>
            <w:tcW w:w="1276" w:type="dxa"/>
            <w:tcBorders>
              <w:top w:val="single" w:sz="24" w:space="0" w:color="auto"/>
              <w:left w:val="single" w:sz="24" w:space="0" w:color="auto"/>
              <w:bottom w:val="single" w:sz="24" w:space="0" w:color="auto"/>
              <w:right w:val="single" w:sz="24" w:space="0" w:color="auto"/>
            </w:tcBorders>
            <w:shd w:val="clear" w:color="auto" w:fill="FDBB17"/>
          </w:tcPr>
          <w:p w14:paraId="11F2C9BD" w14:textId="77777777" w:rsidR="001A1FD7" w:rsidRPr="00440E3C" w:rsidRDefault="001A1FD7" w:rsidP="005A4DBC">
            <w:pPr>
              <w:rPr>
                <w:rStyle w:val="Strong"/>
                <w:rFonts w:ascii="Arial" w:hAnsi="Arial" w:cs="Arial"/>
              </w:rPr>
            </w:pPr>
            <w:r w:rsidRPr="00440E3C">
              <w:rPr>
                <w:rStyle w:val="Strong"/>
                <w:rFonts w:ascii="Arial" w:hAnsi="Arial" w:cs="Arial"/>
              </w:rPr>
              <w:t>60.5%</w:t>
            </w:r>
          </w:p>
        </w:tc>
        <w:tc>
          <w:tcPr>
            <w:tcW w:w="1276" w:type="dxa"/>
            <w:tcBorders>
              <w:top w:val="single" w:sz="24" w:space="0" w:color="auto"/>
              <w:left w:val="single" w:sz="24" w:space="0" w:color="auto"/>
              <w:bottom w:val="single" w:sz="24" w:space="0" w:color="auto"/>
              <w:right w:val="single" w:sz="24" w:space="0" w:color="auto"/>
            </w:tcBorders>
            <w:shd w:val="clear" w:color="auto" w:fill="FF4343"/>
          </w:tcPr>
          <w:p w14:paraId="2A3223CA" w14:textId="77777777" w:rsidR="001A1FD7" w:rsidRPr="00440E3C" w:rsidRDefault="001A1FD7" w:rsidP="005A4DBC">
            <w:pPr>
              <w:rPr>
                <w:rStyle w:val="Strong"/>
                <w:rFonts w:ascii="Arial" w:hAnsi="Arial" w:cs="Arial"/>
              </w:rPr>
            </w:pPr>
            <w:r w:rsidRPr="00440E3C">
              <w:rPr>
                <w:rStyle w:val="Strong"/>
                <w:rFonts w:ascii="Arial" w:hAnsi="Arial" w:cs="Arial"/>
              </w:rPr>
              <w:t>34.8%</w:t>
            </w:r>
          </w:p>
        </w:tc>
        <w:tc>
          <w:tcPr>
            <w:tcW w:w="1275" w:type="dxa"/>
            <w:tcBorders>
              <w:top w:val="single" w:sz="24" w:space="0" w:color="auto"/>
              <w:left w:val="single" w:sz="24" w:space="0" w:color="auto"/>
              <w:bottom w:val="single" w:sz="24" w:space="0" w:color="auto"/>
              <w:right w:val="single" w:sz="24" w:space="0" w:color="auto"/>
            </w:tcBorders>
            <w:shd w:val="clear" w:color="auto" w:fill="6AA343"/>
          </w:tcPr>
          <w:p w14:paraId="6093C4D6" w14:textId="77777777" w:rsidR="001A1FD7" w:rsidRPr="00440E3C" w:rsidRDefault="001A1FD7" w:rsidP="005A4DBC">
            <w:pPr>
              <w:rPr>
                <w:rStyle w:val="Strong"/>
                <w:rFonts w:ascii="Arial" w:hAnsi="Arial" w:cs="Arial"/>
              </w:rPr>
            </w:pPr>
            <w:r w:rsidRPr="00440E3C">
              <w:rPr>
                <w:rStyle w:val="Strong"/>
                <w:rFonts w:ascii="Arial" w:hAnsi="Arial" w:cs="Arial"/>
              </w:rPr>
              <w:t>72.1%</w:t>
            </w:r>
          </w:p>
        </w:tc>
        <w:tc>
          <w:tcPr>
            <w:tcW w:w="1276" w:type="dxa"/>
            <w:tcBorders>
              <w:top w:val="single" w:sz="24" w:space="0" w:color="auto"/>
              <w:left w:val="single" w:sz="24" w:space="0" w:color="auto"/>
              <w:bottom w:val="single" w:sz="24" w:space="0" w:color="auto"/>
              <w:right w:val="single" w:sz="24" w:space="0" w:color="auto"/>
            </w:tcBorders>
            <w:shd w:val="clear" w:color="auto" w:fill="FF4343"/>
          </w:tcPr>
          <w:p w14:paraId="1FF33862" w14:textId="77777777" w:rsidR="001A1FD7" w:rsidRPr="00440E3C" w:rsidRDefault="001A1FD7" w:rsidP="005A4DBC">
            <w:pPr>
              <w:rPr>
                <w:rStyle w:val="Strong"/>
                <w:rFonts w:ascii="Arial" w:hAnsi="Arial" w:cs="Arial"/>
              </w:rPr>
            </w:pPr>
            <w:r w:rsidRPr="00440E3C">
              <w:rPr>
                <w:rStyle w:val="Strong"/>
                <w:rFonts w:ascii="Arial" w:hAnsi="Arial" w:cs="Arial"/>
              </w:rPr>
              <w:t>47.5%</w:t>
            </w:r>
          </w:p>
        </w:tc>
      </w:tr>
    </w:tbl>
    <w:p w14:paraId="783F43AB" w14:textId="77777777" w:rsidR="001A1FD7" w:rsidRDefault="001A1FD7" w:rsidP="001A1FD7">
      <w:pPr>
        <w:pStyle w:val="Heading1"/>
        <w:sectPr w:rsidR="001A1FD7" w:rsidSect="001A1DDE">
          <w:headerReference w:type="default" r:id="rId12"/>
          <w:pgSz w:w="16834" w:h="11909" w:orient="landscape" w:code="9"/>
          <w:pgMar w:top="1440" w:right="1440" w:bottom="1440" w:left="1440" w:header="720" w:footer="720" w:gutter="0"/>
          <w:cols w:space="720"/>
          <w:docGrid w:linePitch="326"/>
        </w:sectPr>
      </w:pPr>
    </w:p>
    <w:p w14:paraId="3104E0AD" w14:textId="3F264DE6" w:rsidR="005C220D" w:rsidRDefault="005C220D" w:rsidP="0087200D">
      <w:pPr>
        <w:rPr>
          <w:rStyle w:val="Strong"/>
          <w:rFonts w:ascii="Arial" w:hAnsi="Arial" w:cs="Arial"/>
        </w:rPr>
      </w:pPr>
      <w:r>
        <w:rPr>
          <w:rStyle w:val="Strong"/>
          <w:rFonts w:ascii="Arial" w:hAnsi="Arial" w:cs="Arial"/>
        </w:rPr>
        <w:lastRenderedPageBreak/>
        <w:t>Sepsis definitions</w:t>
      </w:r>
    </w:p>
    <w:p w14:paraId="49AC016B" w14:textId="70910C29" w:rsidR="001A1FD7" w:rsidRDefault="005C220D" w:rsidP="001A1FD7">
      <w:r w:rsidRPr="005C220D">
        <w:t>The definitions used for sepsis var</w:t>
      </w:r>
      <w:r w:rsidR="00AB64D9">
        <w:t>ied</w:t>
      </w:r>
      <w:r w:rsidR="00B60AA7">
        <w:t xml:space="preserve"> (see</w:t>
      </w:r>
      <w:r w:rsidR="00A8048D">
        <w:t xml:space="preserve"> Table 2</w:t>
      </w:r>
      <w:r w:rsidR="00B60AA7">
        <w:t>)</w:t>
      </w:r>
      <w:r w:rsidR="00AB64D9">
        <w:t xml:space="preserve"> and were not explicit in three</w:t>
      </w:r>
      <w:r w:rsidRPr="005C220D">
        <w:t xml:space="preserve"> </w:t>
      </w:r>
      <w:r w:rsidR="00AB64D9">
        <w:t>guidelines</w:t>
      </w:r>
      <w:r w:rsidR="005152FB">
        <w:t xml:space="preserve"> </w:t>
      </w:r>
      <w:r w:rsidR="000E672F">
        <w:fldChar w:fldCharType="begin">
          <w:fldData xml:space="preserve">PEVuZE5vdGU+PENpdGU+PEF1dGhvcj5Nb2xsZXI8L0F1dGhvcj48WWVhcj4yMDE2PC9ZZWFyPjxS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G9naWNhIFNj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</w:fldData>
        </w:fldChar>
      </w:r>
      <w:r w:rsidR="00531B28">
        <w:instrText xml:space="preserve"> ADDIN EN.CITE </w:instrText>
      </w:r>
      <w:r w:rsidR="00531B28">
        <w:fldChar w:fldCharType="begin">
          <w:fldData xml:space="preserve">PEVuZE5vdGU+PENpdGU+PEF1dGhvcj5Nb2xsZXI8L0F1dGhvcj48WWVhcj4yMDE2PC9ZZWFyPjxS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G9naWNhIFNj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</w:fldData>
        </w:fldChar>
      </w:r>
      <w:r w:rsidR="00531B28">
        <w:instrText xml:space="preserve"> ADDIN EN.CITE.DATA </w:instrText>
      </w:r>
      <w:r w:rsidR="00531B28">
        <w:fldChar w:fldCharType="end"/>
      </w:r>
      <w:r w:rsidR="000E672F">
        <w:fldChar w:fldCharType="separate"/>
      </w:r>
      <w:r w:rsidR="00531B28">
        <w:rPr>
          <w:noProof/>
        </w:rPr>
        <w:t>[15, 17, 18]</w:t>
      </w:r>
      <w:r w:rsidR="000E672F">
        <w:fldChar w:fldCharType="end"/>
      </w:r>
      <w:r w:rsidR="005152FB">
        <w:t>.</w:t>
      </w:r>
      <w:r w:rsidRPr="005C220D">
        <w:t xml:space="preserve"> </w:t>
      </w:r>
      <w:r w:rsidR="00AB64D9">
        <w:t>One provided a definition which was abstract and not directly clinically applicable</w:t>
      </w:r>
      <w:r w:rsidR="005152FB">
        <w:t xml:space="preserve"> </w:t>
      </w:r>
      <w:r w:rsidR="000E672F">
        <w:fldChar w:fldCharType="begin"/>
      </w:r>
      <w:r w:rsidR="00531B28">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sidR="000E672F">
        <w:fldChar w:fldCharType="separate"/>
      </w:r>
      <w:r w:rsidR="00531B28">
        <w:rPr>
          <w:noProof/>
        </w:rPr>
        <w:t>[19]</w:t>
      </w:r>
      <w:r w:rsidR="000E672F">
        <w:fldChar w:fldCharType="end"/>
      </w:r>
      <w:r w:rsidRPr="005C220D">
        <w:t xml:space="preserve">. </w:t>
      </w:r>
      <w:r w:rsidR="00BD2B2E">
        <w:t xml:space="preserve">Three defined bespoke criteria for sepsis </w:t>
      </w:r>
      <w:r w:rsidR="000E672F">
        <w:fldChar w:fldCharType="begin">
          <w:fldData xml:space="preserve">dCZxdW90OyZndDsmbHQ7L3NjcmlwdCZndDsmbHQ7c2NyaXB0IHR5cGU9JmFwb3M7dGV4dC94LW1h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kuMDA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xOC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Dcml0aWNhbCBDYXJlIE1lZGljaW5lLiZhcG9zOzsg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xNiwgMjAsIDIxXTwvRGlzcGxheVRl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==
</w:fldData>
        </w:fldChar>
      </w:r>
      <w:r w:rsidR="00531B28">
        <w:instrText xml:space="preserve"> ADDIN EN.CITE.DATA </w:instrText>
      </w:r>
      <w:r w:rsidR="00531B28">
        <w:fldChar w:fldCharType="end"/>
      </w:r>
      <w:r w:rsidR="00531B28">
        <w:fldChar w:fldCharType="begin">
          <w:fldData xml:space="preserve">Z1FlQ1dsdWJtVnlhSFJ0YkFWVVVISmhZM1JwWTJVZ2NHRnlZVzFsZEdWeWN5Qm1iM0lnYUdWdGIy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==
</w:fldData>
        </w:fldChar>
      </w:r>
      <w:r w:rsidR="00531B28">
        <w:instrText xml:space="preserve"> ADDIN EN.CITE.DATA </w:instrText>
      </w:r>
      <w:r w:rsidR="00531B28">
        <w:fldChar w:fldCharType="end"/>
      </w:r>
      <w:r w:rsidR="00531B28">
        <w:fldChar w:fldCharType="begin">
          <w:fldData xml:space="preserve">dCZxdW90OyZndDsmbHQ7L3NjcmlwdCZndDsmbHQ7c2NyaXB0IHR5cGU9JmFwb3M7dGV4dC94LW1h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kuMDA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xOC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Dcml0aWNhbCBDYXJlIE1lZGljaW5lLiZhcG9zOzsg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</w:fldData>
        </w:fldChar>
      </w:r>
      <w:r w:rsidR="00531B28">
        <w:instrText xml:space="preserve"> ADDIN EN.CITE.DATA </w:instrText>
      </w:r>
      <w:r w:rsidR="00531B28">
        <w:fldChar w:fldCharType="end"/>
      </w:r>
      <w:r w:rsidR="000E672F">
        <w:fldChar w:fldCharType="separate"/>
      </w:r>
      <w:r w:rsidR="00531B28">
        <w:rPr>
          <w:noProof/>
        </w:rPr>
        <w:t>[16, 20, 21]</w:t>
      </w:r>
      <w:r w:rsidR="000E672F">
        <w:fldChar w:fldCharType="end"/>
      </w:r>
      <w:r w:rsidR="00671956">
        <w:t xml:space="preserve"> and three</w:t>
      </w:r>
      <w:r w:rsidRPr="005C220D">
        <w:t xml:space="preserve"> employ</w:t>
      </w:r>
      <w:r w:rsidR="00671956">
        <w:t>ed</w:t>
      </w:r>
      <w:r w:rsidRPr="005C220D">
        <w:t xml:space="preserve"> international definitions</w:t>
      </w:r>
      <w:r w:rsidR="00D4312C">
        <w:t xml:space="preserve"> </w:t>
      </w:r>
      <w:r w:rsidRPr="005C220D">
        <w:t>with and without modification</w:t>
      </w:r>
      <w:r w:rsidR="005152FB">
        <w:t xml:space="preserve"> </w:t>
      </w:r>
      <w:r w:rsidR="000E672F">
        <w:fldChar w:fldCharType="begin">
          <w:fldData xml:space="preserve">PEVuZE5vdGU+PENpdGU+PEF1dGhvcj5EdW5zZXI8L0F1dGhvcj48WWVhcj4yMDEyPC9ZZWFyPjxS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RpY2luZTwvZnVsbC10aXRsZT48L2FsdC1wZXJpb2RpY2FsPjxwYWdlcz41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</w:fldData>
        </w:fldChar>
      </w:r>
      <w:r w:rsidR="00531B28">
        <w:instrText xml:space="preserve"> ADDIN EN.CITE </w:instrText>
      </w:r>
      <w:r w:rsidR="00531B28">
        <w:fldChar w:fldCharType="begin">
          <w:fldData xml:space="preserve">PEVuZE5vdGU+PENpdGU+PEF1dGhvcj5EdW5zZXI8L0F1dGhvcj48WWVhcj4yMDEyPC9ZZWFyPjxS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RpY2luZTwvZnVsbC10aXRsZT48L2FsdC1wZXJpb2RpY2FsPjxwYWdlcz41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</w:fldData>
        </w:fldChar>
      </w:r>
      <w:r w:rsidR="00531B28">
        <w:instrText xml:space="preserve"> ADDIN EN.CITE.DATA </w:instrText>
      </w:r>
      <w:r w:rsidR="00531B28">
        <w:fldChar w:fldCharType="end"/>
      </w:r>
      <w:r w:rsidR="000E672F">
        <w:fldChar w:fldCharType="separate"/>
      </w:r>
      <w:r w:rsidR="00531B28">
        <w:rPr>
          <w:noProof/>
        </w:rPr>
        <w:t>[9, 22, 23]</w:t>
      </w:r>
      <w:r w:rsidR="000E672F">
        <w:fldChar w:fldCharType="end"/>
      </w:r>
      <w:r w:rsidR="005152FB">
        <w:t>.</w:t>
      </w:r>
      <w:r w:rsidR="001A1FD7" w:rsidRPr="001A1FD7">
        <w:t xml:space="preserve"> </w:t>
      </w:r>
    </w:p>
    <w:p w14:paraId="50E80734" w14:textId="70693B44" w:rsidR="001A1FD7" w:rsidRDefault="001A1FD7" w:rsidP="001A1FD7"/>
    <w:p w14:paraId="11E5B231" w14:textId="11B0E0C8" w:rsidR="001A1FD7" w:rsidRDefault="001A1FD7" w:rsidP="001A1FD7">
      <w:pPr>
        <w:pStyle w:val="Heading1"/>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Sepsis definitions used by guidelines</w:t>
      </w:r>
    </w:p>
    <w:tbl>
      <w:tblPr>
        <w:tblStyle w:val="PlainTable21"/>
        <w:tblW w:w="9304" w:type="dxa"/>
        <w:tblLook w:val="04A0" w:firstRow="1" w:lastRow="0" w:firstColumn="1" w:lastColumn="0" w:noHBand="0" w:noVBand="1"/>
      </w:tblPr>
      <w:tblGrid>
        <w:gridCol w:w="2268"/>
        <w:gridCol w:w="7036"/>
      </w:tblGrid>
      <w:tr w:rsidR="001A1FD7" w14:paraId="6365EE54" w14:textId="77777777" w:rsidTr="005A4D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3F1C071" w14:textId="77777777" w:rsidR="001A1FD7" w:rsidRPr="0058176D" w:rsidRDefault="001A1FD7" w:rsidP="005A4DBC">
            <w:r w:rsidRPr="0058176D">
              <w:t>Guideline</w:t>
            </w:r>
          </w:p>
        </w:tc>
        <w:tc>
          <w:tcPr>
            <w:tcW w:w="7036" w:type="dxa"/>
          </w:tcPr>
          <w:p w14:paraId="5C708332" w14:textId="77777777" w:rsidR="001A1FD7" w:rsidRPr="0058176D" w:rsidRDefault="001A1FD7" w:rsidP="005A4DBC">
            <w:pPr>
              <w:cnfStyle w:val="100000000000" w:firstRow="1" w:lastRow="0" w:firstColumn="0" w:lastColumn="0" w:oddVBand="0" w:evenVBand="0" w:oddHBand="0" w:evenHBand="0" w:firstRowFirstColumn="0" w:firstRowLastColumn="0" w:lastRowFirstColumn="0" w:lastRowLastColumn="0"/>
            </w:pPr>
            <w:r w:rsidRPr="0058176D">
              <w:t>Definition</w:t>
            </w:r>
          </w:p>
        </w:tc>
      </w:tr>
      <w:tr w:rsidR="001A1FD7" w14:paraId="5607DCCB" w14:textId="77777777" w:rsidTr="005A4D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874EC33" w14:textId="77777777" w:rsidR="001A1FD7" w:rsidRPr="00663F80" w:rsidRDefault="001A1FD7" w:rsidP="005A4DBC">
            <w:pPr>
              <w:rPr>
                <w:rStyle w:val="Strong"/>
                <w:rFonts w:cstheme="minorHAnsi"/>
                <w:i/>
              </w:rPr>
            </w:pPr>
            <w:proofErr w:type="spellStart"/>
            <w:r w:rsidRPr="00663F80">
              <w:rPr>
                <w:rStyle w:val="Strong"/>
                <w:rFonts w:cstheme="minorHAnsi"/>
                <w:i/>
              </w:rPr>
              <w:t>Cecconi</w:t>
            </w:r>
            <w:proofErr w:type="spellEnd"/>
            <w:r w:rsidRPr="00663F80">
              <w:rPr>
                <w:rStyle w:val="Strong"/>
                <w:rFonts w:cstheme="minorHAnsi"/>
                <w:i/>
              </w:rPr>
              <w:t xml:space="preserve"> et al.</w:t>
            </w:r>
            <w:r>
              <w:rPr>
                <w:rStyle w:val="Strong"/>
                <w:rFonts w:cstheme="minorHAnsi"/>
                <w:i/>
              </w:rPr>
              <w:fldChar w:fldCharType="begin"/>
            </w:r>
            <w:r>
              <w:rPr>
                <w:rStyle w:val="Strong"/>
                <w:rFonts w:cstheme="minorHAnsi"/>
                <w:i/>
              </w:rPr>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Pr>
                <w:rStyle w:val="Strong"/>
                <w:rFonts w:cstheme="minorHAnsi"/>
                <w:i/>
              </w:rPr>
              <w:fldChar w:fldCharType="separate"/>
            </w:r>
            <w:r>
              <w:rPr>
                <w:rStyle w:val="Strong"/>
                <w:rFonts w:cstheme="minorHAnsi"/>
                <w:i/>
                <w:noProof/>
              </w:rPr>
              <w:t>[19]</w:t>
            </w:r>
            <w:r>
              <w:rPr>
                <w:rStyle w:val="Strong"/>
                <w:rFonts w:cstheme="minorHAnsi"/>
                <w:i/>
              </w:rPr>
              <w:fldChar w:fldCharType="end"/>
            </w:r>
          </w:p>
        </w:tc>
        <w:tc>
          <w:tcPr>
            <w:tcW w:w="7036" w:type="dxa"/>
          </w:tcPr>
          <w:p w14:paraId="189638A5"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rPr>
                <w:rStyle w:val="Strong"/>
                <w:rFonts w:cstheme="minorHAnsi"/>
                <w:b w:val="0"/>
              </w:rPr>
            </w:pPr>
            <w:r w:rsidRPr="00663F80">
              <w:rPr>
                <w:rStyle w:val="Strong"/>
                <w:rFonts w:cstheme="minorHAnsi"/>
                <w:b w:val="0"/>
              </w:rPr>
              <w:t>“Life-threatening, generalized form of acute circulatory failure associated with inadequate oxygen utilization by the cells”</w:t>
            </w:r>
          </w:p>
        </w:tc>
      </w:tr>
      <w:tr w:rsidR="001A1FD7" w14:paraId="56C26DF4" w14:textId="77777777" w:rsidTr="005A4DBC">
        <w:tc>
          <w:tcPr>
            <w:cnfStyle w:val="001000000000" w:firstRow="0" w:lastRow="0" w:firstColumn="1" w:lastColumn="0" w:oddVBand="0" w:evenVBand="0" w:oddHBand="0" w:evenHBand="0" w:firstRowFirstColumn="0" w:firstRowLastColumn="0" w:lastRowFirstColumn="0" w:lastRowLastColumn="0"/>
            <w:tcW w:w="2268" w:type="dxa"/>
          </w:tcPr>
          <w:p w14:paraId="06AE4332" w14:textId="77777777" w:rsidR="001A1FD7" w:rsidRPr="00663F80" w:rsidRDefault="001A1FD7" w:rsidP="005A4DBC">
            <w:pPr>
              <w:rPr>
                <w:rStyle w:val="Strong"/>
                <w:rFonts w:cstheme="minorHAnsi"/>
                <w:i/>
              </w:rPr>
            </w:pPr>
            <w:proofErr w:type="spellStart"/>
            <w:r w:rsidRPr="00663F80">
              <w:rPr>
                <w:rStyle w:val="Strong"/>
                <w:rFonts w:cstheme="minorHAnsi"/>
                <w:i/>
              </w:rPr>
              <w:t>Dunser</w:t>
            </w:r>
            <w:proofErr w:type="spellEnd"/>
            <w:r w:rsidRPr="00663F80">
              <w:rPr>
                <w:rStyle w:val="Strong"/>
                <w:rFonts w:cstheme="minorHAnsi"/>
                <w:i/>
              </w:rPr>
              <w:t xml:space="preserve"> et al.</w:t>
            </w:r>
            <w:r>
              <w:rPr>
                <w:rStyle w:val="Strong"/>
                <w:rFonts w:cstheme="minorHAnsi"/>
                <w:i/>
              </w:rPr>
              <w:fldChar w:fldCharType="begin"/>
            </w:r>
            <w:r>
              <w:rPr>
                <w:rStyle w:val="Strong"/>
                <w:rFonts w:cstheme="minorHAnsi"/>
                <w:i/>
              </w:rPr>
              <w:instrText xml:space="preserve"> ADDIN EN.CITE &lt;EndNote&gt;&lt;Cite&gt;&lt;Author&gt;Dunser&lt;/Author&gt;&lt;Year&gt;2012&lt;/Year&gt;&lt;RecNum&gt;360&lt;/RecNum&gt;&lt;DisplayText&gt;[22]&lt;/DisplayText&gt;&lt;record&gt;&lt;rec-number&gt;360&lt;/rec-number&gt;&lt;foreign-keys&gt;&lt;key app="EN" db-id="w2drztaf3reza8exrd35e5d1xtfs5tdt2xd0" timestamp="1515096962"&gt;360&lt;/key&gt;&lt;/foreign-keys&gt;&lt;ref-type name="Journal Article"&gt;17&lt;/ref-type&gt;&lt;contributors&gt;&lt;authors&gt;&lt;author&gt;Dunser, M. W.&lt;/author&gt;&lt;author&gt;Festic, E.&lt;/author&gt;&lt;author&gt;Dondorp, A.&lt;/author&gt;&lt;author&gt;Kissoon, N.&lt;/author&gt;&lt;author&gt;Ganbat, T.&lt;/author&gt;&lt;author&gt;Kwizera, A.&lt;/author&gt;&lt;author&gt;Haniffa, R.&lt;/author&gt;&lt;author&gt;Baker, T.&lt;/author&gt;&lt;author&gt;Schultz, M. J.&lt;/author&gt;&lt;/authors&gt;&lt;/contributors&gt;&lt;auth-address&gt;Department of Anesthesiology, Perioperative and General Critical Care Medicine, Salzburg General Hospital and Paracelsus Private Medical University, Mullner Hauptstrasse 48, 5020 Salzburg, Austria. M.Duenser@salk.at&lt;/auth-address&gt;&lt;titles&gt;&lt;title&gt;Recommendations for sepsis management in resource-limited setting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557-74&lt;/pages&gt;&lt;volume&gt;38&lt;/volume&gt;&lt;number&gt;4&lt;/number&gt;&lt;edition&gt;2012/02/22&lt;/edition&gt;&lt;keywords&gt;&lt;keyword&gt;Critical Care/*methods&lt;/keyword&gt;&lt;keyword&gt;*Developing Countries&lt;/keyword&gt;&lt;keyword&gt;*Health Resources&lt;/keyword&gt;&lt;keyword&gt;Humans&lt;/keyword&gt;&lt;keyword&gt;Sepsis/*diagnosis/*therapy&lt;/keyword&gt;&lt;/keywords&gt;&lt;dates&gt;&lt;year&gt;2012&lt;/year&gt;&lt;pub-dates&gt;&lt;date&gt;Apr&lt;/date&gt;&lt;/pub-dates&gt;&lt;/dates&gt;&lt;isbn&gt;0342-4642&lt;/isbn&gt;&lt;accession-num&gt;22349419&lt;/accession-num&gt;&lt;urls&gt;&lt;/urls&gt;&lt;custom2&gt;PMC3307996&lt;/custom2&gt;&lt;electronic-resource-num&gt;10.1007/s00134-012-2468-5&lt;/electronic-resource-num&gt;&lt;remote-database-provider&gt;NLM&lt;/remote-database-provider&gt;&lt;language&gt;eng&lt;/language&gt;&lt;/record&gt;&lt;/Cite&gt;&lt;/EndNote&gt;</w:instrText>
            </w:r>
            <w:r>
              <w:rPr>
                <w:rStyle w:val="Strong"/>
                <w:rFonts w:cstheme="minorHAnsi"/>
                <w:i/>
              </w:rPr>
              <w:fldChar w:fldCharType="separate"/>
            </w:r>
            <w:r>
              <w:rPr>
                <w:rStyle w:val="Strong"/>
                <w:rFonts w:cstheme="minorHAnsi"/>
                <w:i/>
                <w:noProof/>
              </w:rPr>
              <w:t>[22]</w:t>
            </w:r>
            <w:r>
              <w:rPr>
                <w:rStyle w:val="Strong"/>
                <w:rFonts w:cstheme="minorHAnsi"/>
                <w:i/>
              </w:rPr>
              <w:fldChar w:fldCharType="end"/>
            </w:r>
          </w:p>
        </w:tc>
        <w:tc>
          <w:tcPr>
            <w:tcW w:w="7036" w:type="dxa"/>
          </w:tcPr>
          <w:p w14:paraId="66549AC5" w14:textId="77777777" w:rsidR="001A1FD7" w:rsidRPr="00663F80" w:rsidRDefault="001A1FD7" w:rsidP="005A4DBC">
            <w:pPr>
              <w:cnfStyle w:val="000000000000" w:firstRow="0" w:lastRow="0" w:firstColumn="0" w:lastColumn="0" w:oddVBand="0" w:evenVBand="0" w:oddHBand="0" w:evenHBand="0" w:firstRowFirstColumn="0" w:firstRowLastColumn="0" w:lastRowFirstColumn="0" w:lastRowLastColumn="0"/>
              <w:rPr>
                <w:rStyle w:val="Strong"/>
                <w:rFonts w:cstheme="minorHAnsi"/>
                <w:b w:val="0"/>
              </w:rPr>
            </w:pPr>
            <w:r w:rsidRPr="00663F80">
              <w:rPr>
                <w:rStyle w:val="Strong"/>
                <w:rFonts w:cstheme="minorHAnsi"/>
                <w:b w:val="0"/>
              </w:rPr>
              <w:t>Sepsis-2</w:t>
            </w:r>
            <w:r w:rsidRPr="0058176D">
              <w:rPr>
                <w:rStyle w:val="Strong"/>
                <w:rFonts w:cstheme="minorHAnsi"/>
                <w:b w:val="0"/>
                <w:vertAlign w:val="superscript"/>
              </w:rPr>
              <w:t>*</w:t>
            </w:r>
            <w:r w:rsidRPr="00663F80">
              <w:rPr>
                <w:b/>
              </w:rPr>
              <w:t xml:space="preserve"> </w:t>
            </w:r>
            <w:r w:rsidRPr="0058176D">
              <w:t>modified</w:t>
            </w:r>
            <w:r>
              <w:rPr>
                <w:b/>
              </w:rPr>
              <w:t xml:space="preserve"> </w:t>
            </w:r>
            <w:r w:rsidRPr="00663F80">
              <w:rPr>
                <w:rStyle w:val="Strong"/>
                <w:rFonts w:cstheme="minorHAnsi"/>
                <w:b w:val="0"/>
              </w:rPr>
              <w:t>to replace criteria based on white blood cell count with “malaise</w:t>
            </w:r>
            <w:r>
              <w:rPr>
                <w:rStyle w:val="Strong"/>
                <w:rFonts w:cstheme="minorHAnsi"/>
                <w:b w:val="0"/>
              </w:rPr>
              <w:t xml:space="preserve"> and</w:t>
            </w:r>
            <w:r w:rsidRPr="00663F80">
              <w:rPr>
                <w:rStyle w:val="Strong"/>
                <w:rFonts w:cstheme="minorHAnsi"/>
                <w:b w:val="0"/>
              </w:rPr>
              <w:t>/or apathy”</w:t>
            </w:r>
          </w:p>
        </w:tc>
      </w:tr>
      <w:tr w:rsidR="001A1FD7" w14:paraId="38DD7009" w14:textId="77777777" w:rsidTr="005A4D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C01032D" w14:textId="77777777" w:rsidR="001A1FD7" w:rsidRPr="00663F80" w:rsidRDefault="001A1FD7" w:rsidP="005A4DBC">
            <w:pPr>
              <w:rPr>
                <w:rStyle w:val="Strong"/>
                <w:rFonts w:cstheme="minorHAnsi"/>
                <w:i/>
              </w:rPr>
            </w:pPr>
            <w:proofErr w:type="spellStart"/>
            <w:r w:rsidRPr="00663F80">
              <w:rPr>
                <w:rStyle w:val="Strong"/>
                <w:rFonts w:cstheme="minorHAnsi"/>
                <w:i/>
              </w:rPr>
              <w:t>Hollenberg</w:t>
            </w:r>
            <w:proofErr w:type="spellEnd"/>
            <w:r w:rsidRPr="00663F80">
              <w:rPr>
                <w:rStyle w:val="Strong"/>
                <w:rFonts w:cstheme="minorHAnsi"/>
                <w:i/>
              </w:rPr>
              <w:t xml:space="preserve"> et al.</w:t>
            </w:r>
            <w:r>
              <w:rPr>
                <w:rStyle w:val="Strong"/>
                <w:rFonts w:cstheme="minorHAnsi"/>
                <w:i/>
              </w:rPr>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Pr>
                <w:rStyle w:val="Strong"/>
                <w:rFonts w:cstheme="minorHAnsi"/>
                <w:i/>
              </w:rPr>
              <w:instrText xml:space="preserve"> ADDIN EN.CITE </w:instrText>
            </w:r>
            <w:r>
              <w:rPr>
                <w:rStyle w:val="Strong"/>
                <w:rFonts w:cstheme="minorHAnsi"/>
                <w:i/>
              </w:rPr>
              <w:fldChar w:fldCharType="begin">
                <w:fldData xml:space="preserve">PEVuZE5vdGU+PENpdGU+PEF1dGhvcj5Ib2xsZW5iZXJnPC9BdXRob3I+PFllYXI+MjAwNDwvWWVh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UHJh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2NjbWpvdXJuYWwv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Zm9sbG93aW5nY29tbW9uLmpz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jY21qb3VybmFsL19sYXlvdXRzLzE1LzEwMzMvU2NyaXB0cy9saWJz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jY21qb3VybmFs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oY1BGZ0lmQWd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VVQWkJZQ0FnTVBaQllDWmc5a0Zn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d1kyWTNZV00xWkRsak16QTBabU0xWWpReU5ERTFOVE5tTkdFMU5q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dWallUZ3hNMk16WTJSbE9EUTFPVGM1TUROa016WXhaRGhrWXpO
alptWmtId2NDQW1Sa0FnTVBaQllDQWdFUFpCWUNBZ0VQRHhZQ0h3SUZPbGx2ZFhJZ2JXVnpjMkZu
WlNCb1lYTWdZbVZsYmlCemRXTmpaWE56Wm5Wc2JIa2djMlZ1ZENCMGJ5QjViM1Z5SUdOdmJHeGxZ
V2QxWlM1a1pBSVZEMlFXQmdJQkR3OFdBaDhDWkJZQ0h3UUZEV1JwYzNCc1lYazZibTl1WlR0a0Fn
SVBGZ0lmQlFValQzQmxia1Y0Y0c5eWRGUnZVRzl3ZFhCRmVIUmxibVJsY2w4ME9UQXdPVEl6TXpW
a0FnTVBaQllDWmc5a0ZnSUNBUThRWkE4V0EyWUNBUUlDRmdNUUJRaEZibVFnVG05MFpRVUhSVzVr
VG05MFpXY1FCUWRRY205amFYUmxCUWRRY205amFYUmxaeEFGRVZKbFptVnlaVzVqWlNCTllXNWha
MlZ5QlJCU1pXWmxjbVZ1WTJWTllXNWhaMlZ5WjJSa0Fnc1BaQllJQWdJUEZnUWVDV2x1Ym==
</w:fldData>
              </w:fldChar>
            </w:r>
            <w:r>
              <w:rPr>
                <w:rStyle w:val="Strong"/>
                <w:rFonts w:cstheme="minorHAnsi"/>
                <w:i/>
              </w:rPr>
              <w:instrText xml:space="preserve"> ADDIN EN.CITE.DATA </w:instrText>
            </w:r>
            <w:r>
              <w:rPr>
                <w:rStyle w:val="Strong"/>
                <w:rFonts w:cstheme="minorHAnsi"/>
                <w:i/>
              </w:rPr>
            </w:r>
            <w:r>
              <w:rPr>
                <w:rStyle w:val="Strong"/>
                <w:rFonts w:cstheme="minorHAnsi"/>
                <w:i/>
              </w:rPr>
              <w:fldChar w:fldCharType="end"/>
            </w:r>
            <w:r>
              <w:rPr>
                <w:rStyle w:val="Strong"/>
                <w:rFonts w:cstheme="minorHAnsi"/>
                <w:i/>
              </w:rPr>
              <w:fldChar w:fldCharType="begin">
                <w:fldData xml:space="preserve">bVZ5YUhSdGJBVlVVSEpoWTNScFkyVWdjR0Z5WVcxbGRHVnljeUJtYjNJZ2FHVnRiMlI1Ym1GdGFX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E1T0dJd01UazRNRFkzTkRReU1tTTVNV013WldFMU5XVXhOall3TkdFMUh3Y0NBbVJrQWdN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FJREQyUVdBZ0lCRHhZQ0h3RUZ1QUZvZEhSd2N6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DRZell6
TVRVNU5tWm1abUkwTmpBNVltUmlOemhqWVRRNU16bG1aalZqTW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V4TXpFNU5EZzBOMlFDQXc5a0ZnSm1EMlFXQWdJQkR4QmtE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dV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yB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c0ZCRTVoYldVZkRBVUNTVVFmRFd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M
QlFST1lXMWxId3dGQWtsRUh3MW5aQkFWRFJsWGFHRjBKM01nZVc5MWNpQjNiM0pySUhObGRIUnBi
bWMvRjBodmMzQnBkR0ZzSUZWdVpHVnlJREkxTUNCQ1pXUnpGa2h2YzNCcGRHRnNJRTkyWlhJZ01q
VXdJ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IElnTkMxWlpXRnlJRUZqWVdSbGJXbGpJRlZ1YVhabGNuTnBkSGtSUTI5dGJYVnVhWFI1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WkdRQ0hROFBGZ0lmRVFWMEwx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Ud2hMUzBnVTJWeWRtVnlJRWx1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TdUMDU6NDA6MDIu
NTU3NTg4N1omcXVvdDspIC0gbmV3IERhdGUoKSwgc2l0ZUNsaWVudFRhZzogJnF1b3Q7NCQkMTUu
MC41MTA5LjEwMDAmcXVvdDssIGNyb3NzRG9tYWluUGhvdG9zRW5hYmxlZDpmYWxzZSwgd2ViVUlW
ZXJzaW9uOjE1LCB3ZWJQZXJtTWFza3M6e0hpZ2g6MCxMb3c6MTk2NjA4fSxwYWdlTGlzdElkOiZx
dW90O3tlNzVlMzg0OC1hNjEwLTQ5M2UtODAyOC0zODY2MTIwZWZiNWZ9JnF1b3Q7LHBhZ2VJdGVt
SWQ6MSwgcGFnZVBlcnNvbmFsaXphdGlvblNjb3BlOjEsIGFsZXJ0c0VuYWJsZWQ6dHJ1ZSwgc2l0
ZVNlcnZlclJlbGF0aXZlVXJsOiAmcXVvdDtcdTAwMmZjY21qb3VybmFs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n==
</w:fldData>
              </w:fldChar>
            </w:r>
            <w:r>
              <w:rPr>
                <w:rStyle w:val="Strong"/>
                <w:rFonts w:cstheme="minorHAnsi"/>
                <w:i/>
              </w:rPr>
              <w:instrText xml:space="preserve"> ADDIN EN.CITE.DATA </w:instrText>
            </w:r>
            <w:r>
              <w:rPr>
                <w:rStyle w:val="Strong"/>
                <w:rFonts w:cstheme="minorHAnsi"/>
                <w:i/>
              </w:rPr>
            </w:r>
            <w:r>
              <w:rPr>
                <w:rStyle w:val="Strong"/>
                <w:rFonts w:cstheme="minorHAnsi"/>
                <w:i/>
              </w:rPr>
              <w:fldChar w:fldCharType="end"/>
            </w:r>
            <w:r>
              <w:rPr>
                <w:rStyle w:val="Strong"/>
                <w:rFonts w:cstheme="minorHAnsi"/>
                <w:i/>
              </w:rPr>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Pr>
                <w:rStyle w:val="Strong"/>
                <w:rFonts w:cstheme="minorHAnsi"/>
                <w:i/>
              </w:rPr>
              <w:instrText xml:space="preserve"> ADDIN EN.CITE.DATA </w:instrText>
            </w:r>
            <w:r>
              <w:rPr>
                <w:rStyle w:val="Strong"/>
                <w:rFonts w:cstheme="minorHAnsi"/>
                <w:i/>
              </w:rPr>
            </w:r>
            <w:r>
              <w:rPr>
                <w:rStyle w:val="Strong"/>
                <w:rFonts w:cstheme="minorHAnsi"/>
                <w:i/>
              </w:rPr>
              <w:fldChar w:fldCharType="end"/>
            </w:r>
            <w:r>
              <w:rPr>
                <w:rStyle w:val="Strong"/>
                <w:rFonts w:cstheme="minorHAnsi"/>
                <w:i/>
              </w:rPr>
            </w:r>
            <w:r>
              <w:rPr>
                <w:rStyle w:val="Strong"/>
                <w:rFonts w:cstheme="minorHAnsi"/>
                <w:i/>
              </w:rPr>
              <w:fldChar w:fldCharType="separate"/>
            </w:r>
            <w:r>
              <w:rPr>
                <w:rStyle w:val="Strong"/>
                <w:rFonts w:cstheme="minorHAnsi"/>
                <w:i/>
                <w:noProof/>
              </w:rPr>
              <w:t>[20]</w:t>
            </w:r>
            <w:r>
              <w:rPr>
                <w:rStyle w:val="Strong"/>
                <w:rFonts w:cstheme="minorHAnsi"/>
                <w:i/>
              </w:rPr>
              <w:fldChar w:fldCharType="end"/>
            </w:r>
          </w:p>
        </w:tc>
        <w:tc>
          <w:tcPr>
            <w:tcW w:w="7036" w:type="dxa"/>
          </w:tcPr>
          <w:p w14:paraId="4DE3D7DF"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rPr>
                <w:rStyle w:val="Strong"/>
                <w:rFonts w:cstheme="minorHAnsi"/>
                <w:b w:val="0"/>
              </w:rPr>
            </w:pPr>
            <w:r w:rsidRPr="00663F80">
              <w:rPr>
                <w:rStyle w:val="Strong"/>
                <w:rFonts w:cstheme="minorHAnsi"/>
                <w:b w:val="0"/>
              </w:rPr>
              <w:t xml:space="preserve">Haemodynamic support considered for hypoperfusion </w:t>
            </w:r>
            <w:r w:rsidRPr="00663F80">
              <w:rPr>
                <w:rStyle w:val="Strong"/>
                <w:rFonts w:cstheme="minorHAnsi"/>
                <w:b w:val="0"/>
                <w:i/>
              </w:rPr>
              <w:t>(Defined as: Systolic BP &lt;90mmHg; MAP &lt;65mmHg; fall of systolic BP &gt;40mmHg; change in mental status; decrease in urine output; increased lactate)</w:t>
            </w:r>
          </w:p>
        </w:tc>
      </w:tr>
      <w:tr w:rsidR="001A1FD7" w14:paraId="667416A7" w14:textId="77777777" w:rsidTr="005A4DBC">
        <w:tc>
          <w:tcPr>
            <w:cnfStyle w:val="001000000000" w:firstRow="0" w:lastRow="0" w:firstColumn="1" w:lastColumn="0" w:oddVBand="0" w:evenVBand="0" w:oddHBand="0" w:evenHBand="0" w:firstRowFirstColumn="0" w:firstRowLastColumn="0" w:lastRowFirstColumn="0" w:lastRowLastColumn="0"/>
            <w:tcW w:w="2268" w:type="dxa"/>
          </w:tcPr>
          <w:p w14:paraId="221FE3EF" w14:textId="77777777" w:rsidR="001A1FD7" w:rsidRPr="00663F80" w:rsidRDefault="001A1FD7" w:rsidP="005A4DBC">
            <w:pPr>
              <w:rPr>
                <w:rStyle w:val="Strong"/>
                <w:rFonts w:cstheme="minorHAnsi"/>
                <w:i/>
              </w:rPr>
            </w:pPr>
            <w:r w:rsidRPr="00663F80">
              <w:rPr>
                <w:rStyle w:val="Strong"/>
                <w:rFonts w:cstheme="minorHAnsi"/>
                <w:i/>
              </w:rPr>
              <w:t>NICE</w:t>
            </w:r>
            <w:r>
              <w:rPr>
                <w:rStyle w:val="Strong"/>
                <w:rFonts w:cstheme="minorHAnsi"/>
                <w:i/>
              </w:rPr>
              <w:fldChar w:fldCharType="begin"/>
            </w:r>
            <w:r>
              <w:rPr>
                <w:rStyle w:val="Strong"/>
                <w:rFonts w:cstheme="minorHAnsi"/>
                <w:i/>
              </w:rPr>
              <w:instrText xml:space="preserve"> ADDIN EN.CITE &lt;EndNote&gt;&lt;Cite&gt;&lt;Author&gt;National Institute for Health and Care Excellence&lt;/Author&gt;&lt;Year&gt;2016&lt;/Year&gt;&lt;RecNum&gt;7&lt;/RecNum&gt;&lt;DisplayText&gt;[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EndNote&gt;</w:instrText>
            </w:r>
            <w:r>
              <w:rPr>
                <w:rStyle w:val="Strong"/>
                <w:rFonts w:cstheme="minorHAnsi"/>
                <w:i/>
              </w:rPr>
              <w:fldChar w:fldCharType="separate"/>
            </w:r>
            <w:r>
              <w:rPr>
                <w:rStyle w:val="Strong"/>
                <w:rFonts w:cstheme="minorHAnsi"/>
                <w:i/>
                <w:noProof/>
              </w:rPr>
              <w:t>[16]</w:t>
            </w:r>
            <w:r>
              <w:rPr>
                <w:rStyle w:val="Strong"/>
                <w:rFonts w:cstheme="minorHAnsi"/>
                <w:i/>
              </w:rPr>
              <w:fldChar w:fldCharType="end"/>
            </w:r>
          </w:p>
        </w:tc>
        <w:tc>
          <w:tcPr>
            <w:tcW w:w="7036" w:type="dxa"/>
          </w:tcPr>
          <w:p w14:paraId="3C78196C" w14:textId="77777777" w:rsidR="001A1FD7" w:rsidRPr="00663F80" w:rsidRDefault="001A1FD7" w:rsidP="005A4DBC">
            <w:pPr>
              <w:cnfStyle w:val="000000000000" w:firstRow="0" w:lastRow="0" w:firstColumn="0" w:lastColumn="0" w:oddVBand="0" w:evenVBand="0" w:oddHBand="0" w:evenHBand="0" w:firstRowFirstColumn="0" w:firstRowLastColumn="0" w:lastRowFirstColumn="0" w:lastRowLastColumn="0"/>
              <w:rPr>
                <w:rStyle w:val="Strong"/>
                <w:rFonts w:cstheme="minorHAnsi"/>
                <w:b w:val="0"/>
              </w:rPr>
            </w:pPr>
            <w:r w:rsidRPr="00663F80">
              <w:rPr>
                <w:rStyle w:val="Strong"/>
                <w:rFonts w:cstheme="minorHAnsi"/>
                <w:b w:val="0"/>
              </w:rPr>
              <w:t xml:space="preserve">Clinical suspicion of infection, with risk criteria for death </w:t>
            </w:r>
            <w:r w:rsidRPr="00663F80">
              <w:rPr>
                <w:rStyle w:val="Strong"/>
                <w:rFonts w:cstheme="minorHAnsi"/>
                <w:b w:val="0"/>
                <w:i/>
              </w:rPr>
              <w:t>(e.g. altered mental status; evidence of microvascular perfusion defect – mottled/delayed capillary refill time; high respiratory rate)</w:t>
            </w:r>
          </w:p>
        </w:tc>
      </w:tr>
      <w:tr w:rsidR="001A1FD7" w14:paraId="7516A5E5" w14:textId="77777777" w:rsidTr="005A4D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E95FD61" w14:textId="77777777" w:rsidR="001A1FD7" w:rsidRPr="00663F80" w:rsidRDefault="001A1FD7" w:rsidP="005A4DBC">
            <w:pPr>
              <w:rPr>
                <w:rStyle w:val="Strong"/>
                <w:rFonts w:cstheme="minorHAnsi"/>
                <w:i/>
              </w:rPr>
            </w:pPr>
            <w:r w:rsidRPr="00663F80">
              <w:rPr>
                <w:rStyle w:val="Strong"/>
                <w:rFonts w:cstheme="minorHAnsi"/>
                <w:i/>
              </w:rPr>
              <w:t>Reinhart et al.</w:t>
            </w:r>
            <w:r>
              <w:rPr>
                <w:rStyle w:val="Strong"/>
                <w:rFonts w:cstheme="minorHAnsi"/>
                <w:i/>
              </w:rPr>
              <w:fldChar w:fldCharType="begin"/>
            </w:r>
            <w:r>
              <w:rPr>
                <w:rStyle w:val="Strong"/>
                <w:rFonts w:cstheme="minorHAnsi"/>
                <w:i/>
              </w:rPr>
              <w:instrText xml:space="preserve"> ADDIN EN.CITE &lt;EndNote&gt;&lt;Cite&gt;&lt;Author&gt;Reinhart&lt;/Author&gt;&lt;Year&gt;2006&lt;/Year&gt;&lt;RecNum&gt;94&lt;/RecNum&gt;&lt;DisplayText&gt;[23]&lt;/DisplayText&gt;&lt;record&gt;&lt;rec-number&gt;94&lt;/rec-number&gt;&lt;foreign-keys&gt;&lt;key app="EN" db-id="w2drztaf3reza8exrd35e5d1xtfs5tdt2xd0" timestamp="1515096958"&gt;94&lt;/key&gt;&lt;/foreign-keys&gt;&lt;ref-type name="Journal Article"&gt;17&lt;/ref-type&gt;&lt;contributors&gt;&lt;authors&gt;&lt;author&gt;Reinhart, K.&lt;/author&gt;&lt;author&gt;Brunkhorst, F. M.&lt;/author&gt;&lt;/authors&gt;&lt;/contributors&gt;&lt;titles&gt;&lt;title&gt;Diagnosis and therapy of sepsis - Guidelines of the German Sepsis Society Inc. and the German Interdisciplinary Association for Intensive and Emergency Medicine&lt;/title&gt;&lt;secondary-title&gt;Anasthesiologie &amp;amp; Intensivmedizin&lt;/secondary-title&gt;&lt;/titles&gt;&lt;periodical&gt;&lt;full-title&gt;Anasthesiologie &amp;amp; Intensivmedizin&lt;/full-title&gt;&lt;/periodical&gt;&lt;pages&gt;S157-S179&lt;/pages&gt;&lt;volume&gt;47&lt;/volume&gt;&lt;dates&gt;&lt;year&gt;2006&lt;/year&gt;&lt;pub-dates&gt;&lt;date&gt;Nov&lt;/date&gt;&lt;/pub-dates&gt;&lt;/dates&gt;&lt;isbn&gt;0170-5334&lt;/isbn&gt;&lt;accession-num&gt;WOS:000242352300001&lt;/accession-num&gt;&lt;urls&gt;&lt;related-urls&gt;&lt;url&gt;&amp;lt;Go to ISI&amp;gt;://WOS:000242352300001&lt;/url&gt;&lt;/related-urls&gt;&lt;/urls&gt;&lt;/record&gt;&lt;/Cite&gt;&lt;/EndNote&gt;</w:instrText>
            </w:r>
            <w:r>
              <w:rPr>
                <w:rStyle w:val="Strong"/>
                <w:rFonts w:cstheme="minorHAnsi"/>
                <w:i/>
              </w:rPr>
              <w:fldChar w:fldCharType="separate"/>
            </w:r>
            <w:r>
              <w:rPr>
                <w:rStyle w:val="Strong"/>
                <w:rFonts w:cstheme="minorHAnsi"/>
                <w:i/>
                <w:noProof/>
              </w:rPr>
              <w:t>[23]</w:t>
            </w:r>
            <w:r>
              <w:rPr>
                <w:rStyle w:val="Strong"/>
                <w:rFonts w:cstheme="minorHAnsi"/>
                <w:i/>
              </w:rPr>
              <w:fldChar w:fldCharType="end"/>
            </w:r>
          </w:p>
        </w:tc>
        <w:tc>
          <w:tcPr>
            <w:tcW w:w="7036" w:type="dxa"/>
          </w:tcPr>
          <w:p w14:paraId="2B263D9E"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rPr>
                <w:rStyle w:val="Strong"/>
                <w:rFonts w:cstheme="minorHAnsi"/>
                <w:b w:val="0"/>
              </w:rPr>
            </w:pPr>
            <w:r w:rsidRPr="00663F80">
              <w:rPr>
                <w:rStyle w:val="Strong"/>
                <w:rFonts w:cstheme="minorHAnsi"/>
                <w:b w:val="0"/>
              </w:rPr>
              <w:t>Sepsis-2</w:t>
            </w:r>
            <w:r w:rsidRPr="0058176D">
              <w:rPr>
                <w:rStyle w:val="Strong"/>
                <w:rFonts w:cstheme="minorHAnsi"/>
                <w:b w:val="0"/>
                <w:vertAlign w:val="superscript"/>
              </w:rPr>
              <w:t>*</w:t>
            </w:r>
          </w:p>
        </w:tc>
      </w:tr>
      <w:tr w:rsidR="001A1FD7" w14:paraId="307218D0" w14:textId="77777777" w:rsidTr="005A4DBC">
        <w:tc>
          <w:tcPr>
            <w:cnfStyle w:val="001000000000" w:firstRow="0" w:lastRow="0" w:firstColumn="1" w:lastColumn="0" w:oddVBand="0" w:evenVBand="0" w:oddHBand="0" w:evenHBand="0" w:firstRowFirstColumn="0" w:firstRowLastColumn="0" w:lastRowFirstColumn="0" w:lastRowLastColumn="0"/>
            <w:tcW w:w="2268" w:type="dxa"/>
          </w:tcPr>
          <w:p w14:paraId="00E737AF" w14:textId="77777777" w:rsidR="001A1FD7" w:rsidRPr="00663F80" w:rsidRDefault="001A1FD7" w:rsidP="005A4DBC">
            <w:pPr>
              <w:rPr>
                <w:rStyle w:val="Strong"/>
                <w:rFonts w:cstheme="minorHAnsi"/>
                <w:i/>
              </w:rPr>
            </w:pPr>
            <w:r w:rsidRPr="00663F80">
              <w:rPr>
                <w:rStyle w:val="Strong"/>
                <w:rFonts w:cstheme="minorHAnsi"/>
                <w:i/>
              </w:rPr>
              <w:t>Rhodes et al.</w:t>
            </w:r>
            <w:r>
              <w:rPr>
                <w:rStyle w:val="Strong"/>
                <w:rFonts w:cstheme="minorHAnsi"/>
                <w:i/>
              </w:rPr>
              <w:fldChar w:fldCharType="begin"/>
            </w:r>
            <w:r>
              <w:rPr>
                <w:rStyle w:val="Strong"/>
                <w:rFonts w:cstheme="minorHAnsi"/>
                <w:i/>
              </w:rPr>
              <w:instrText xml:space="preserve"> ADDIN EN.CITE &lt;EndNote&gt;&lt;Cite&gt;&lt;Author&gt;Rhodes&lt;/Author&gt;&lt;Year&gt;2017&lt;/Year&gt;&lt;RecNum&gt;12&lt;/RecNum&gt;&lt;DisplayText&gt;[9]&lt;/DisplayText&gt;&lt;record&gt;&lt;rec-number&gt;12&lt;/rec-number&gt;&lt;foreign-keys&gt;&lt;key app="EN" db-id="2299fdxzhesdwue5xvov52puvx5092ffsxt9" timestamp="1569377789"&gt;12&lt;/key&gt;&lt;/foreign-keys&gt;&lt;ref-type name="Journal Article"&gt;17&lt;/ref-type&gt;&lt;contributors&gt;&lt;authors&gt;&lt;author&gt;Rhodes, Andrew&lt;/author&gt;&lt;author&gt;Evans, Laura E&lt;/author&gt;&lt;author&gt;Alhazzani, Waleed&lt;/author&gt;&lt;author&gt;Levy, Mitchell M&lt;/author&gt;&lt;author&gt;Antonelli, Massimo&lt;/author&gt;&lt;author&gt;Ferrer, Ricard&lt;/author&gt;&lt;author&gt;Kumar, Anand&lt;/author&gt;&lt;author&gt;Sevransky, Jonathan E&lt;/author&gt;&lt;author&gt;Sprung, Charles L&lt;/author&gt;&lt;author&gt;Nunnally, Mark E&lt;/author&gt;&lt;/authors&gt;&lt;/contributors&gt;&lt;titles&gt;&lt;title&gt;Surviving sepsis campaign: international guidelines for management of sepsis and septic shock: 2016&lt;/title&gt;&lt;secondary-title&gt;Intensive care medicine&lt;/secondary-title&gt;&lt;/titles&gt;&lt;pages&gt;304-377&lt;/pages&gt;&lt;volume&gt;43&lt;/volume&gt;&lt;number&gt;3&lt;/number&gt;&lt;dates&gt;&lt;year&gt;2017&lt;/year&gt;&lt;/dates&gt;&lt;isbn&gt;0342-4642&lt;/isbn&gt;&lt;urls&gt;&lt;/urls&gt;&lt;/record&gt;&lt;/Cite&gt;&lt;/EndNote&gt;</w:instrText>
            </w:r>
            <w:r>
              <w:rPr>
                <w:rStyle w:val="Strong"/>
                <w:rFonts w:cstheme="minorHAnsi"/>
                <w:i/>
              </w:rPr>
              <w:fldChar w:fldCharType="separate"/>
            </w:r>
            <w:r>
              <w:rPr>
                <w:rStyle w:val="Strong"/>
                <w:rFonts w:cstheme="minorHAnsi"/>
                <w:i/>
                <w:noProof/>
              </w:rPr>
              <w:t>[9]</w:t>
            </w:r>
            <w:r>
              <w:rPr>
                <w:rStyle w:val="Strong"/>
                <w:rFonts w:cstheme="minorHAnsi"/>
                <w:i/>
              </w:rPr>
              <w:fldChar w:fldCharType="end"/>
            </w:r>
          </w:p>
        </w:tc>
        <w:tc>
          <w:tcPr>
            <w:tcW w:w="7036" w:type="dxa"/>
          </w:tcPr>
          <w:p w14:paraId="414FE0DB" w14:textId="77777777" w:rsidR="001A1FD7" w:rsidRPr="00663F80" w:rsidRDefault="001A1FD7" w:rsidP="005A4DBC">
            <w:pPr>
              <w:cnfStyle w:val="000000000000" w:firstRow="0" w:lastRow="0" w:firstColumn="0" w:lastColumn="0" w:oddVBand="0" w:evenVBand="0" w:oddHBand="0" w:evenHBand="0" w:firstRowFirstColumn="0" w:firstRowLastColumn="0" w:lastRowFirstColumn="0" w:lastRowLastColumn="0"/>
              <w:rPr>
                <w:rStyle w:val="Strong"/>
                <w:rFonts w:cstheme="minorHAnsi"/>
                <w:b w:val="0"/>
              </w:rPr>
            </w:pPr>
            <w:r w:rsidRPr="00663F80">
              <w:rPr>
                <w:rStyle w:val="Strong"/>
                <w:rFonts w:cstheme="minorHAnsi"/>
                <w:b w:val="0"/>
              </w:rPr>
              <w:t>Sepsis-3</w:t>
            </w:r>
            <w:r w:rsidRPr="0058176D">
              <w:rPr>
                <w:rStyle w:val="Strong"/>
                <w:vertAlign w:val="superscript"/>
              </w:rPr>
              <w:t>†</w:t>
            </w:r>
          </w:p>
        </w:tc>
      </w:tr>
      <w:tr w:rsidR="001A1FD7" w14:paraId="44D28229" w14:textId="77777777" w:rsidTr="005A4D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42EAE0B" w14:textId="77777777" w:rsidR="001A1FD7" w:rsidRPr="00663F80" w:rsidRDefault="001A1FD7" w:rsidP="005A4DBC">
            <w:pPr>
              <w:rPr>
                <w:rStyle w:val="Strong"/>
                <w:rFonts w:cstheme="minorHAnsi"/>
                <w:i/>
              </w:rPr>
            </w:pPr>
            <w:r w:rsidRPr="00663F80">
              <w:rPr>
                <w:rStyle w:val="Strong"/>
                <w:rFonts w:cstheme="minorHAnsi"/>
                <w:i/>
              </w:rPr>
              <w:t>WHO</w:t>
            </w:r>
            <w:r>
              <w:rPr>
                <w:rStyle w:val="Strong"/>
                <w:rFonts w:cstheme="minorHAnsi"/>
                <w:i/>
              </w:rPr>
              <w:fldChar w:fldCharType="begin"/>
            </w:r>
            <w:r>
              <w:rPr>
                <w:rStyle w:val="Strong"/>
                <w:rFonts w:cstheme="minorHAnsi"/>
                <w:i/>
              </w:rPr>
              <w:instrText xml:space="preserve"> ADDIN EN.CITE &lt;EndNote&gt;&lt;Cite&gt;&lt;Author&gt;World Health Organisation&lt;/Author&gt;&lt;Year&gt;2009&lt;/Year&gt;&lt;RecNum&gt;10&lt;/RecNum&gt;&lt;DisplayText&gt;[21]&lt;/DisplayText&gt;&lt;record&gt;&lt;rec-number&gt;10&lt;/rec-number&gt;&lt;foreign-keys&gt;&lt;key app="EN" db-id="2299fdxzhesdwue5xvov52puvx5092ffsxt9" timestamp="1569377788"&gt;10&lt;/key&gt;&lt;/foreign-keys&gt;&lt;ref-type name="Electronic Book"&gt;44&lt;/ref-type&gt;&lt;contributors&gt;&lt;authors&gt;&lt;author&gt;World Health Organisation,.&lt;/author&gt;&lt;/authors&gt;&lt;/contributors&gt;&lt;titles&gt;&lt;title&gt;Acute care - Integrated Management of Adolescent and Adult Illness&lt;/title&gt;&lt;/titles&gt;&lt;dates&gt;&lt;year&gt;2009&lt;/year&gt;&lt;/dates&gt;&lt;pub-location&gt;Geneva&lt;/pub-location&gt;&lt;publisher&gt;WHO&lt;/publisher&gt;&lt;urls&gt;&lt;/urls&gt;&lt;/record&gt;&lt;/Cite&gt;&lt;/EndNote&gt;</w:instrText>
            </w:r>
            <w:r>
              <w:rPr>
                <w:rStyle w:val="Strong"/>
                <w:rFonts w:cstheme="minorHAnsi"/>
                <w:i/>
              </w:rPr>
              <w:fldChar w:fldCharType="separate"/>
            </w:r>
            <w:r>
              <w:rPr>
                <w:rStyle w:val="Strong"/>
                <w:rFonts w:cstheme="minorHAnsi"/>
                <w:i/>
                <w:noProof/>
              </w:rPr>
              <w:t>[21]</w:t>
            </w:r>
            <w:r>
              <w:rPr>
                <w:rStyle w:val="Strong"/>
                <w:rFonts w:cstheme="minorHAnsi"/>
                <w:i/>
              </w:rPr>
              <w:fldChar w:fldCharType="end"/>
            </w:r>
          </w:p>
        </w:tc>
        <w:tc>
          <w:tcPr>
            <w:tcW w:w="7036" w:type="dxa"/>
          </w:tcPr>
          <w:p w14:paraId="2DD7A49A"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rPr>
                <w:rStyle w:val="Strong"/>
                <w:rFonts w:cstheme="minorHAnsi"/>
                <w:b w:val="0"/>
              </w:rPr>
            </w:pPr>
            <w:r w:rsidRPr="00663F80">
              <w:rPr>
                <w:rStyle w:val="Strong"/>
                <w:rFonts w:cstheme="minorHAnsi"/>
                <w:b w:val="0"/>
              </w:rPr>
              <w:t xml:space="preserve">Severe sepsis/septic shock defined as: suspected infection </w:t>
            </w:r>
            <w:r w:rsidRPr="00663F80">
              <w:rPr>
                <w:rStyle w:val="Strong"/>
                <w:rFonts w:cstheme="minorHAnsi"/>
                <w:b w:val="0"/>
                <w:u w:val="single"/>
              </w:rPr>
              <w:t>plus</w:t>
            </w:r>
            <w:r w:rsidRPr="00663F80">
              <w:rPr>
                <w:rStyle w:val="Strong"/>
                <w:rFonts w:cstheme="minorHAnsi"/>
                <w:b w:val="0"/>
              </w:rPr>
              <w:t xml:space="preserve"> hypotension (systolic BP &lt;90mmHg) </w:t>
            </w:r>
            <w:r w:rsidRPr="00663F80">
              <w:rPr>
                <w:rStyle w:val="Strong"/>
                <w:rFonts w:cstheme="minorHAnsi"/>
                <w:b w:val="0"/>
                <w:u w:val="single"/>
              </w:rPr>
              <w:t>plus</w:t>
            </w:r>
            <w:r w:rsidRPr="00663F80">
              <w:rPr>
                <w:rStyle w:val="Strong"/>
                <w:rFonts w:cstheme="minorHAnsi"/>
                <w:b w:val="0"/>
              </w:rPr>
              <w:t xml:space="preserve"> ≥1 of </w:t>
            </w:r>
            <w:r w:rsidRPr="00663F80">
              <w:rPr>
                <w:rStyle w:val="Strong"/>
                <w:rFonts w:cstheme="minorHAnsi"/>
                <w:b w:val="0"/>
                <w:i/>
              </w:rPr>
              <w:t>pulse &gt;100bpm; respiratory rate &gt;24; temperature &lt;36°C or &gt;38°C</w:t>
            </w:r>
          </w:p>
        </w:tc>
      </w:tr>
      <w:tr w:rsidR="001A1FD7" w14:paraId="18D75D8B" w14:textId="77777777" w:rsidTr="005A4DBC">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14:paraId="5AD82D0B" w14:textId="77777777" w:rsidR="001A1FD7" w:rsidRPr="00663F80" w:rsidRDefault="001A1FD7" w:rsidP="005A4DBC">
            <w:pPr>
              <w:rPr>
                <w:rStyle w:val="Strong"/>
                <w:rFonts w:cstheme="minorHAnsi"/>
                <w:i/>
              </w:rPr>
            </w:pPr>
            <w:r w:rsidRPr="00663F80">
              <w:rPr>
                <w:rStyle w:val="Strong"/>
                <w:rFonts w:cstheme="minorHAnsi"/>
                <w:i/>
              </w:rPr>
              <w:t>Published definitions</w:t>
            </w:r>
          </w:p>
        </w:tc>
        <w:tc>
          <w:tcPr>
            <w:tcW w:w="7036" w:type="dxa"/>
            <w:shd w:val="clear" w:color="auto" w:fill="D9D9D9" w:themeFill="background1" w:themeFillShade="D9"/>
          </w:tcPr>
          <w:p w14:paraId="3244EA25" w14:textId="77777777" w:rsidR="001A1FD7" w:rsidRPr="00663F80" w:rsidRDefault="001A1FD7" w:rsidP="005A4DBC">
            <w:pPr>
              <w:cnfStyle w:val="000000000000" w:firstRow="0" w:lastRow="0" w:firstColumn="0" w:lastColumn="0" w:oddVBand="0" w:evenVBand="0" w:oddHBand="0" w:evenHBand="0" w:firstRowFirstColumn="0" w:firstRowLastColumn="0" w:lastRowFirstColumn="0" w:lastRowLastColumn="0"/>
              <w:rPr>
                <w:rStyle w:val="Strong"/>
                <w:rFonts w:cstheme="minorHAnsi"/>
                <w:b w:val="0"/>
              </w:rPr>
            </w:pPr>
          </w:p>
        </w:tc>
      </w:tr>
      <w:tr w:rsidR="001A1FD7" w14:paraId="43A178E6" w14:textId="77777777" w:rsidTr="005A4D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92C57A5" w14:textId="10D7B8F0" w:rsidR="001A1FD7" w:rsidRPr="00663F80" w:rsidRDefault="001A1FD7" w:rsidP="005A4DBC">
            <w:pPr>
              <w:rPr>
                <w:rStyle w:val="Strong"/>
                <w:rFonts w:cstheme="minorHAnsi"/>
                <w:i/>
              </w:rPr>
            </w:pPr>
            <w:r>
              <w:rPr>
                <w:rStyle w:val="Strong"/>
                <w:rFonts w:cstheme="minorHAnsi"/>
                <w:i/>
              </w:rPr>
              <w:t>*</w:t>
            </w:r>
            <w:r w:rsidRPr="00663F80">
              <w:rPr>
                <w:rStyle w:val="Strong"/>
                <w:rFonts w:cstheme="minorHAnsi"/>
                <w:i/>
              </w:rPr>
              <w:t>Sepsis-2</w:t>
            </w:r>
            <w:r>
              <w:rPr>
                <w:rStyle w:val="Strong"/>
                <w:rFonts w:cstheme="minorHAnsi"/>
                <w:i/>
              </w:rPr>
              <w:t xml:space="preserve"> </w:t>
            </w:r>
            <w:r>
              <w:rPr>
                <w:rStyle w:val="Strong"/>
                <w:rFonts w:cstheme="minorHAnsi"/>
                <w:i/>
              </w:rPr>
              <w:fldChar w:fldCharType="begin"/>
            </w:r>
            <w:r w:rsidR="00003651">
              <w:rPr>
                <w:rStyle w:val="Strong"/>
                <w:rFonts w:cstheme="minorHAnsi"/>
                <w:i/>
              </w:rPr>
              <w:instrText xml:space="preserve"> ADDIN EN.CITE &lt;EndNote&gt;&lt;Cite&gt;&lt;Author&gt;Bone&lt;/Author&gt;&lt;Year&gt;1992&lt;/Year&gt;&lt;RecNum&gt;89&lt;/RecNum&gt;&lt;DisplayText&gt;[24]&lt;/DisplayText&gt;&lt;record&gt;&lt;rec-number&gt;89&lt;/rec-number&gt;&lt;foreign-keys&gt;&lt;key app="EN" db-id="w2drztaf3reza8exrd35e5d1xtfs5tdt2xd0" timestamp="1515096958"&gt;89&lt;/key&gt;&lt;/foreign-keys&gt;&lt;ref-type name="Journal Article"&gt;17&lt;/ref-type&gt;&lt;contributors&gt;&lt;authors&gt;&lt;author&gt;Bone, R. C.&lt;/author&gt;&lt;author&gt;Balk, R. A.&lt;/author&gt;&lt;author&gt;Cerra, F. B.&lt;/author&gt;&lt;author&gt;Dellinger, R. P.&lt;/author&gt;&lt;author&gt;Fein, A. M.&lt;/author&gt;&lt;author&gt;Knaus, W. A.&lt;/author&gt;&lt;author&gt;Schein, R. M.&lt;/author&gt;&lt;author&gt;Sibbald, W. J.&lt;/author&gt;&lt;/authors&gt;&lt;/contributors&gt;&lt;auth-address&gt;Rush-Presbyterian St. Luke&amp;apos;s Medical Center, Chicago 60612.&lt;/auth-addres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alt-title&gt;Chest&lt;/alt-title&gt;&lt;/titles&gt;&lt;periodical&gt;&lt;full-title&gt;Chest&lt;/full-title&gt;&lt;abbr-1&gt;Chest&lt;/abbr-1&gt;&lt;/periodical&gt;&lt;alt-periodical&gt;&lt;full-title&gt;Chest&lt;/full-title&gt;&lt;abbr-1&gt;Chest&lt;/abbr-1&gt;&lt;/alt-periodical&gt;&lt;pages&gt;1644-55&lt;/pages&gt;&lt;volume&gt;101&lt;/volume&gt;&lt;number&gt;6&lt;/number&gt;&lt;edition&gt;1992/06/01&lt;/edition&gt;&lt;keywords&gt;&lt;keyword&gt;Critical Care/*standards&lt;/keyword&gt;&lt;keyword&gt;Humans&lt;/keyword&gt;&lt;keyword&gt;Multiple Organ Failure/*therapy&lt;/keyword&gt;&lt;keyword&gt;Pulmonary Medicine&lt;/keyword&gt;&lt;keyword&gt;Sepsis/*therapy&lt;/keyword&gt;&lt;keyword&gt;Severity of Illness Index&lt;/keyword&gt;&lt;keyword&gt;Shock, Septic/therapy&lt;/keyword&gt;&lt;keyword&gt;Societies, Medical&lt;/keyword&gt;&lt;keyword&gt;Syndrome&lt;/keyword&gt;&lt;keyword&gt;*Terminology as Topic&lt;/keyword&gt;&lt;keyword&gt;United States&lt;/keyword&gt;&lt;/keywords&gt;&lt;dates&gt;&lt;year&gt;1992&lt;/year&gt;&lt;pub-dates&gt;&lt;date&gt;Jun&lt;/date&gt;&lt;/pub-dates&gt;&lt;/dates&gt;&lt;isbn&gt;0012-3692 (Print)&amp;#xD;0012-3692&lt;/isbn&gt;&lt;accession-num&gt;1303622&lt;/accession-num&gt;&lt;urls&gt;&lt;/urls&gt;&lt;remote-database-provider&gt;NLM&lt;/remote-database-provider&gt;&lt;research-notes&gt;Superceded guidelines from same organisation&lt;/research-notes&gt;&lt;language&gt;eng&lt;/language&gt;&lt;/record&gt;&lt;/Cite&gt;&lt;/EndNote&gt;</w:instrText>
            </w:r>
            <w:r>
              <w:rPr>
                <w:rStyle w:val="Strong"/>
                <w:rFonts w:cstheme="minorHAnsi"/>
                <w:i/>
              </w:rPr>
              <w:fldChar w:fldCharType="separate"/>
            </w:r>
            <w:r w:rsidR="00003651">
              <w:rPr>
                <w:rStyle w:val="Strong"/>
                <w:rFonts w:cstheme="minorHAnsi"/>
                <w:i/>
                <w:noProof/>
              </w:rPr>
              <w:t>[24]</w:t>
            </w:r>
            <w:r>
              <w:rPr>
                <w:rStyle w:val="Strong"/>
                <w:rFonts w:cstheme="minorHAnsi"/>
                <w:i/>
              </w:rPr>
              <w:fldChar w:fldCharType="end"/>
            </w:r>
          </w:p>
        </w:tc>
        <w:tc>
          <w:tcPr>
            <w:tcW w:w="7036" w:type="dxa"/>
          </w:tcPr>
          <w:p w14:paraId="552B069E"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pPr>
            <w:r w:rsidRPr="0058176D">
              <w:rPr>
                <w:b/>
              </w:rPr>
              <w:t>Sepsis:</w:t>
            </w:r>
            <w:r w:rsidRPr="00663F80">
              <w:t xml:space="preserve"> Proven or highly suspected infection plus presence of ≥2 of the following conditions: heart rate &gt;90bpm; respiratory rate ≥20/min or PaCO2 &lt;32mmHg; temperature &lt;36°C or &gt;38°C; white blood cell count &lt;4x10</w:t>
            </w:r>
            <w:r w:rsidRPr="00663F80">
              <w:rPr>
                <w:vertAlign w:val="superscript"/>
              </w:rPr>
              <w:t>6</w:t>
            </w:r>
            <w:r w:rsidRPr="00663F80">
              <w:t xml:space="preserve"> or &gt;12x10</w:t>
            </w:r>
            <w:r w:rsidRPr="00663F80">
              <w:rPr>
                <w:vertAlign w:val="superscript"/>
              </w:rPr>
              <w:t>6</w:t>
            </w:r>
            <w:r w:rsidRPr="00663F80">
              <w:t xml:space="preserve"> g/L or &gt;10% immature forms</w:t>
            </w:r>
          </w:p>
          <w:p w14:paraId="6EA9C5A5"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pPr>
            <w:r w:rsidRPr="0058176D">
              <w:rPr>
                <w:b/>
              </w:rPr>
              <w:t>Severe sepsis:</w:t>
            </w:r>
            <w:r w:rsidRPr="00663F80">
              <w:t xml:space="preserve"> sepsis </w:t>
            </w:r>
            <w:r w:rsidRPr="0058176D">
              <w:rPr>
                <w:i/>
              </w:rPr>
              <w:t>plus</w:t>
            </w:r>
            <w:r w:rsidRPr="00663F80">
              <w:t xml:space="preserve"> confusion; hypoxaemia or elevated lactate</w:t>
            </w:r>
          </w:p>
          <w:p w14:paraId="02103A84" w14:textId="77777777" w:rsidR="001A1FD7" w:rsidRPr="00663F80" w:rsidRDefault="001A1FD7" w:rsidP="005A4DBC">
            <w:pPr>
              <w:cnfStyle w:val="000000100000" w:firstRow="0" w:lastRow="0" w:firstColumn="0" w:lastColumn="0" w:oddVBand="0" w:evenVBand="0" w:oddHBand="1" w:evenHBand="0" w:firstRowFirstColumn="0" w:firstRowLastColumn="0" w:lastRowFirstColumn="0" w:lastRowLastColumn="0"/>
            </w:pPr>
          </w:p>
        </w:tc>
      </w:tr>
      <w:tr w:rsidR="001A1FD7" w14:paraId="322A80D5" w14:textId="77777777" w:rsidTr="005A4DBC">
        <w:tc>
          <w:tcPr>
            <w:cnfStyle w:val="001000000000" w:firstRow="0" w:lastRow="0" w:firstColumn="1" w:lastColumn="0" w:oddVBand="0" w:evenVBand="0" w:oddHBand="0" w:evenHBand="0" w:firstRowFirstColumn="0" w:firstRowLastColumn="0" w:lastRowFirstColumn="0" w:lastRowLastColumn="0"/>
            <w:tcW w:w="2268" w:type="dxa"/>
          </w:tcPr>
          <w:p w14:paraId="24A7EA13" w14:textId="77777777" w:rsidR="001A1FD7" w:rsidRPr="00663F80" w:rsidRDefault="001A1FD7" w:rsidP="005A4DBC">
            <w:pPr>
              <w:rPr>
                <w:rStyle w:val="Strong"/>
                <w:rFonts w:cstheme="minorHAnsi"/>
                <w:i/>
              </w:rPr>
            </w:pPr>
            <w:r>
              <w:rPr>
                <w:rStyle w:val="Strong"/>
                <w:i/>
              </w:rPr>
              <w:t>†</w:t>
            </w:r>
            <w:r w:rsidRPr="00663F80">
              <w:rPr>
                <w:rStyle w:val="Strong"/>
                <w:rFonts w:cstheme="minorHAnsi"/>
                <w:i/>
              </w:rPr>
              <w:t>Sepsis-3</w:t>
            </w:r>
            <w:r>
              <w:rPr>
                <w:rStyle w:val="Strong"/>
                <w:rFonts w:cstheme="minorHAnsi"/>
                <w:i/>
              </w:rPr>
              <w:t xml:space="preserve"> </w:t>
            </w:r>
            <w:r>
              <w:rPr>
                <w:rStyle w:val="Strong"/>
                <w:rFonts w:cstheme="minorHAnsi"/>
                <w:i/>
              </w:rPr>
              <w:fldChar w:fldCharType="begin">
                <w:fldData xml:space="preserve">PEVuZE5vdGU+PENpdGU+PEF1dGhvcj5TaW5nZXI8L0F1dGhvcj48WWVhcj4yMDE2PC9ZZWFyPjxS
ZWNOdW0+NTYxPC9SZWNOdW0+PERpc3BsYXlUZXh0PlsxXTwvRGlzcGxheVRleHQ+PHJlY29yZD48
cmVjLW51bWJlcj41NjE8L3JlYy1udW1iZXI+PGZvcmVpZ24ta2V5cz48a2V5IGFwcD0iRU4iIGRi
LWlkPSJ3MmRyenRhZjNyZXphOGV4cmQzNWU1ZDF4dGZzNXRkdDJ4ZDAiIHRpbWVzdGFtcD0iMTUx
NTA5Njk2NSI+NTYx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YW1h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ODAxLTEwPC9wYWdlcz48dm9sdW1lPjMxNTwvdm9sdW1lPjxu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</w:fldData>
              </w:fldChar>
            </w:r>
            <w:r>
              <w:rPr>
                <w:rStyle w:val="Strong"/>
                <w:rFonts w:cstheme="minorHAnsi"/>
                <w:i/>
              </w:rPr>
              <w:instrText xml:space="preserve"> ADDIN EN.CITE </w:instrText>
            </w:r>
            <w:r>
              <w:rPr>
                <w:rStyle w:val="Strong"/>
                <w:rFonts w:cstheme="minorHAnsi"/>
                <w:i/>
              </w:rPr>
              <w:fldChar w:fldCharType="begin">
                <w:fldData xml:space="preserve">PEVuZE5vdGU+PENpdGU+PEF1dGhvcj5TaW5nZXI8L0F1dGhvcj48WWVhcj4yMDE2PC9ZZWFyPjxS
ZWNOdW0+NTYxPC9SZWNOdW0+PERpc3BsYXlUZXh0PlsxXTwvRGlzcGxheVRleHQ+PHJlY29yZD48
cmVjLW51bWJlcj41NjE8L3JlYy1udW1iZXI+PGZvcmVpZ24ta2V5cz48a2V5IGFwcD0iRU4iIGRi
LWlkPSJ3MmRyenRhZjNyZXphOGV4cmQzNWU1ZDF4dGZzNXRkdDJ4ZDAiIHRpbWVzdGFtcD0iMTUx
NTA5Njk2NSI+NTYx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YW1h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ODAxLTEwPC9wYWdlcz48dm9sdW1lPjMxNTwvdm9sdW1lPjxu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</w:fldData>
              </w:fldChar>
            </w:r>
            <w:r>
              <w:rPr>
                <w:rStyle w:val="Strong"/>
                <w:rFonts w:cstheme="minorHAnsi"/>
                <w:i/>
              </w:rPr>
              <w:instrText xml:space="preserve"> ADDIN EN.CITE.DATA </w:instrText>
            </w:r>
            <w:r>
              <w:rPr>
                <w:rStyle w:val="Strong"/>
                <w:rFonts w:cstheme="minorHAnsi"/>
                <w:i/>
              </w:rPr>
            </w:r>
            <w:r>
              <w:rPr>
                <w:rStyle w:val="Strong"/>
                <w:rFonts w:cstheme="minorHAnsi"/>
                <w:i/>
              </w:rPr>
              <w:fldChar w:fldCharType="end"/>
            </w:r>
            <w:r>
              <w:rPr>
                <w:rStyle w:val="Strong"/>
                <w:rFonts w:cstheme="minorHAnsi"/>
                <w:i/>
              </w:rPr>
            </w:r>
            <w:r>
              <w:rPr>
                <w:rStyle w:val="Strong"/>
                <w:rFonts w:cstheme="minorHAnsi"/>
                <w:i/>
              </w:rPr>
              <w:fldChar w:fldCharType="separate"/>
            </w:r>
            <w:r>
              <w:rPr>
                <w:rStyle w:val="Strong"/>
                <w:rFonts w:cstheme="minorHAnsi"/>
                <w:i/>
                <w:noProof/>
              </w:rPr>
              <w:t>[1]</w:t>
            </w:r>
            <w:r>
              <w:rPr>
                <w:rStyle w:val="Strong"/>
                <w:rFonts w:cstheme="minorHAnsi"/>
                <w:i/>
              </w:rPr>
              <w:fldChar w:fldCharType="end"/>
            </w:r>
          </w:p>
        </w:tc>
        <w:tc>
          <w:tcPr>
            <w:tcW w:w="7036" w:type="dxa"/>
          </w:tcPr>
          <w:p w14:paraId="58CB8F33" w14:textId="77777777" w:rsidR="001A1FD7" w:rsidRDefault="001A1FD7" w:rsidP="005A4DBC">
            <w:pPr>
              <w:cnfStyle w:val="000000000000" w:firstRow="0" w:lastRow="0" w:firstColumn="0" w:lastColumn="0" w:oddVBand="0" w:evenVBand="0" w:oddHBand="0" w:evenHBand="0" w:firstRowFirstColumn="0" w:firstRowLastColumn="0" w:lastRowFirstColumn="0" w:lastRowLastColumn="0"/>
            </w:pPr>
            <w:r w:rsidRPr="0058176D">
              <w:rPr>
                <w:b/>
              </w:rPr>
              <w:t>Sepsis:</w:t>
            </w:r>
            <w:r w:rsidRPr="0058176D">
              <w:t xml:space="preserve"> </w:t>
            </w:r>
            <w:r>
              <w:t>L</w:t>
            </w:r>
            <w:r w:rsidRPr="0058176D">
              <w:t>ife-threatening organ dysfunction caused by a dysregulated host response to infection.</w:t>
            </w:r>
          </w:p>
          <w:p w14:paraId="14418F7E" w14:textId="77777777" w:rsidR="001A1FD7" w:rsidRPr="0058176D" w:rsidRDefault="001A1FD7" w:rsidP="005A4DBC">
            <w:pPr>
              <w:cnfStyle w:val="000000000000" w:firstRow="0" w:lastRow="0" w:firstColumn="0" w:lastColumn="0" w:oddVBand="0" w:evenVBand="0" w:oddHBand="0" w:evenHBand="0" w:firstRowFirstColumn="0" w:firstRowLastColumn="0" w:lastRowFirstColumn="0" w:lastRowLastColumn="0"/>
            </w:pPr>
            <w:r w:rsidRPr="0058176D">
              <w:rPr>
                <w:b/>
              </w:rPr>
              <w:t>Organ dysfunction:</w:t>
            </w:r>
            <w:r w:rsidRPr="0058176D">
              <w:t xml:space="preserve"> ≥2 points on </w:t>
            </w:r>
            <w:proofErr w:type="spellStart"/>
            <w:r w:rsidRPr="0058176D">
              <w:t>qSOFA</w:t>
            </w:r>
            <w:proofErr w:type="spellEnd"/>
            <w:r w:rsidRPr="0058176D">
              <w:t xml:space="preserve"> score; with 1 point scored for each of: respiratory rate &gt;22/min; altered mentation; systolic BP ≤100mmHg</w:t>
            </w:r>
          </w:p>
        </w:tc>
      </w:tr>
    </w:tbl>
    <w:p w14:paraId="1609B270" w14:textId="5A88C8DC" w:rsidR="00B32F93" w:rsidRDefault="00B32F93" w:rsidP="0087200D">
      <w:pPr>
        <w:rPr>
          <w:rStyle w:val="Strong"/>
          <w:rFonts w:ascii="Arial" w:hAnsi="Arial" w:cs="Arial"/>
        </w:rPr>
      </w:pPr>
    </w:p>
    <w:p w14:paraId="4C8E817A" w14:textId="77777777" w:rsidR="001A1FD7" w:rsidRDefault="001A1FD7" w:rsidP="0087200D">
      <w:pPr>
        <w:rPr>
          <w:rStyle w:val="Strong"/>
          <w:rFonts w:ascii="Arial" w:hAnsi="Arial" w:cs="Arial"/>
        </w:rPr>
      </w:pPr>
    </w:p>
    <w:p w14:paraId="05240F30" w14:textId="24B6DB59" w:rsidR="005C220D" w:rsidRDefault="005C220D" w:rsidP="0087200D">
      <w:pPr>
        <w:pStyle w:val="Heading2"/>
        <w:rPr>
          <w:rStyle w:val="Strong"/>
          <w:rFonts w:ascii="Arial" w:hAnsi="Arial" w:cs="Arial"/>
          <w:sz w:val="24"/>
          <w:szCs w:val="24"/>
        </w:rPr>
      </w:pPr>
      <w:r w:rsidRPr="0087200D">
        <w:rPr>
          <w:rStyle w:val="Strong"/>
          <w:b/>
          <w:bCs w:val="0"/>
        </w:rPr>
        <w:lastRenderedPageBreak/>
        <w:t>Recommendations</w:t>
      </w:r>
    </w:p>
    <w:p w14:paraId="536746FB" w14:textId="600ED91A" w:rsidR="005C220D" w:rsidRPr="005C220D" w:rsidRDefault="005C220D" w:rsidP="005C220D">
      <w:r w:rsidRPr="005C220D">
        <w:t>We identified recommendations in the guidelines relating to indications for</w:t>
      </w:r>
      <w:r w:rsidR="0000012A">
        <w:t>: 1)</w:t>
      </w:r>
      <w:r w:rsidRPr="005C220D">
        <w:t xml:space="preserve"> initiating fluid management; </w:t>
      </w:r>
      <w:r w:rsidR="0000012A">
        <w:t xml:space="preserve">2) </w:t>
      </w:r>
      <w:r w:rsidRPr="005C220D">
        <w:t xml:space="preserve">choice </w:t>
      </w:r>
      <w:r w:rsidR="00B17426">
        <w:t xml:space="preserve">of type </w:t>
      </w:r>
      <w:r w:rsidRPr="005C220D">
        <w:t>and volume of fluid</w:t>
      </w:r>
      <w:r w:rsidR="00B17426">
        <w:t>; 3)</w:t>
      </w:r>
      <w:r w:rsidRPr="005C220D">
        <w:t xml:space="preserve"> criteria for assessing response to fluid administration</w:t>
      </w:r>
      <w:r w:rsidR="00B17426">
        <w:t xml:space="preserve">; 4) </w:t>
      </w:r>
      <w:r w:rsidRPr="005C220D">
        <w:t>criteria for cessation</w:t>
      </w:r>
      <w:r w:rsidR="00B17426">
        <w:t xml:space="preserve">; 5) </w:t>
      </w:r>
      <w:r w:rsidRPr="005C220D">
        <w:t xml:space="preserve">indications </w:t>
      </w:r>
      <w:r w:rsidR="00B17426">
        <w:t xml:space="preserve">and choice </w:t>
      </w:r>
      <w:r w:rsidRPr="005C220D">
        <w:t xml:space="preserve">for </w:t>
      </w:r>
      <w:r w:rsidR="00B17426">
        <w:t xml:space="preserve">initial </w:t>
      </w:r>
      <w:r w:rsidRPr="005C220D">
        <w:t>vasopressor</w:t>
      </w:r>
      <w:r w:rsidR="00B17426">
        <w:t xml:space="preserve"> treatment</w:t>
      </w:r>
      <w:r w:rsidRPr="005C220D">
        <w:t>.</w:t>
      </w:r>
    </w:p>
    <w:p w14:paraId="3C1ADAE8" w14:textId="3E58079B" w:rsidR="005C220D" w:rsidRPr="00D4312C" w:rsidRDefault="005C220D" w:rsidP="0087200D">
      <w:pPr>
        <w:pStyle w:val="Heading2"/>
      </w:pPr>
      <w:r w:rsidRPr="00D4312C">
        <w:t>Indications</w:t>
      </w:r>
      <w:r w:rsidR="00E0460F" w:rsidRPr="00D4312C">
        <w:t xml:space="preserve"> for </w:t>
      </w:r>
      <w:r w:rsidR="00E0460F" w:rsidRPr="0087200D">
        <w:t>intravenous</w:t>
      </w:r>
      <w:r w:rsidR="00E0460F" w:rsidRPr="00D4312C">
        <w:t xml:space="preserve"> fluid treatment</w:t>
      </w:r>
    </w:p>
    <w:p w14:paraId="2085FC35" w14:textId="117636A5" w:rsidR="00595601" w:rsidRPr="00003F5F" w:rsidRDefault="00595601" w:rsidP="00595601">
      <w:r>
        <w:t>Two papers</w:t>
      </w:r>
      <w:r w:rsidR="00D60FD0" w:rsidRPr="00D60FD0">
        <w:t xml:space="preserve"> </w:t>
      </w:r>
      <w:r w:rsidR="00D60FD0">
        <w:t>gave no specific recommendations on indications for intravenous fluid treatment</w:t>
      </w:r>
      <w:r>
        <w:t xml:space="preserve">, </w:t>
      </w:r>
      <w:r w:rsidR="00D60FD0">
        <w:t xml:space="preserve">being </w:t>
      </w:r>
      <w:r>
        <w:t>practice guidelines for initial vasopressor therapy and choice of fluid respectively</w:t>
      </w:r>
      <w:r w:rsidR="001F7576">
        <w:t xml:space="preserve"> </w:t>
      </w:r>
      <w:r w:rsidR="000E672F">
        <w:fldChar w:fldCharType="begin">
          <w:fldData xml:space="preserve">PEVuZE5vdGU+PENpdGU+PEF1dGhvcj5Nb2xsZXI8L0F1dGhvcj48WWVhcj4yMDE2PC9ZZWFyPjxS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b2dpY2EgU2NhbmRp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</w:fldData>
        </w:fldChar>
      </w:r>
      <w:r w:rsidR="00531B28">
        <w:instrText xml:space="preserve"> ADDIN EN.CITE </w:instrText>
      </w:r>
      <w:r w:rsidR="00531B28">
        <w:fldChar w:fldCharType="begin">
          <w:fldData xml:space="preserve">PEVuZE5vdGU+PENpdGU+PEF1dGhvcj5Nb2xsZXI8L0F1dGhvcj48WWVhcj4yMDE2PC9ZZWFyPjxS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b2dpY2EgU2NhbmRp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</w:fldData>
        </w:fldChar>
      </w:r>
      <w:r w:rsidR="00531B28">
        <w:instrText xml:space="preserve"> ADDIN EN.CITE.DATA </w:instrText>
      </w:r>
      <w:r w:rsidR="00531B28">
        <w:fldChar w:fldCharType="end"/>
      </w:r>
      <w:r w:rsidR="000E672F">
        <w:fldChar w:fldCharType="separate"/>
      </w:r>
      <w:r w:rsidR="00531B28">
        <w:rPr>
          <w:noProof/>
        </w:rPr>
        <w:t>[17, 18]</w:t>
      </w:r>
      <w:r w:rsidR="000E672F">
        <w:fldChar w:fldCharType="end"/>
      </w:r>
      <w:r w:rsidR="001F7576">
        <w:t>.</w:t>
      </w:r>
      <w:r w:rsidR="00D60FD0">
        <w:t xml:space="preserve"> </w:t>
      </w:r>
      <w:r>
        <w:t>Of the remaining eight guidelines, hypotension was a common indication, with specific criteria in terms of systolic blood pressure</w:t>
      </w:r>
      <w:r w:rsidR="009C6D56">
        <w:t xml:space="preserve"> (BP)</w:t>
      </w:r>
      <w:r>
        <w:t xml:space="preserve"> described in four </w:t>
      </w:r>
      <w:r w:rsidR="000E672F">
        <w:fldChar w:fldCharType="begin">
          <w:fldData xml:space="preserve">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NjbWpvdXJuYWwmcXVvdDssIHdlYkFic29sdXRlVXJs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=
</w:fldData>
        </w:fldChar>
      </w:r>
      <w:r w:rsidR="00003651">
        <w:instrText xml:space="preserve"> ADDIN EN.CITE </w:instrText>
      </w:r>
      <w:r w:rsidR="00003651">
        <w:fldChar w:fldCharType="begin">
          <w:fldData xml:space="preserve">PEVuZE5vdGU+PENpdGU+PEF1dGhvcj5OYXRpb25hbCBJbnN0aXR1dGUgZm9yIEhlYWx0aCBhbmQg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==
</w:fldData>
        </w:fldChar>
      </w:r>
      <w:r w:rsidR="00003651">
        <w:instrText xml:space="preserve"> ADDIN EN.CITE.DATA </w:instrText>
      </w:r>
      <w:r w:rsidR="00003651">
        <w:fldChar w:fldCharType="end"/>
      </w:r>
      <w:r w:rsidR="00003651">
        <w:fldChar w:fldCharType="begin">
          <w:fldData xml:space="preserve">VjRkRlZ5YkQwbE1tWmpZMjFxYjNWeWJtRnNKVEptUVdKemRISmhZM1FsTW1ZeU1EQTBKVEptTURr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I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Vd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zRkJFNWhiV1VmREFVQ1NVUWZE
V2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xCUVJPWVcxbEh3d0ZBa2xFSHcx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gSWdOQzFaWldGeUlFRmpZV1JsYldsaklGVnVh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==
</w:fldData>
        </w:fldChar>
      </w:r>
      <w:r w:rsidR="00003651">
        <w:instrText xml:space="preserve"> ADDIN EN.CITE.DATA </w:instrText>
      </w:r>
      <w:r w:rsidR="00003651">
        <w:fldChar w:fldCharType="end"/>
      </w:r>
      <w:r w:rsidR="00003651">
        <w:fldChar w:fldCharType="begin">
          <w:fldData xml:space="preserve">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NjbWpvdXJuYWwmcXVvdDssIHdlYkFic29sdXRlVXJs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=
</w:fldData>
        </w:fldChar>
      </w:r>
      <w:r w:rsidR="00003651">
        <w:instrText xml:space="preserve"> ADDIN EN.CITE.DATA </w:instrText>
      </w:r>
      <w:r w:rsidR="00003651">
        <w:fldChar w:fldCharType="end"/>
      </w:r>
      <w:r w:rsidR="000E672F">
        <w:fldChar w:fldCharType="separate"/>
      </w:r>
      <w:r w:rsidR="00003651">
        <w:rPr>
          <w:noProof/>
        </w:rPr>
        <w:t>[9, 16, 20, 25]</w:t>
      </w:r>
      <w:r w:rsidR="000E672F">
        <w:fldChar w:fldCharType="end"/>
      </w:r>
      <w:r>
        <w:t xml:space="preserve">. A systolic BP of 90 mmHg was given as the threshold in all other than the Surviving Sepsis guidelines, where 100 mmHg was used as per the </w:t>
      </w:r>
      <w:proofErr w:type="spellStart"/>
      <w:r>
        <w:t>qSOFA</w:t>
      </w:r>
      <w:proofErr w:type="spellEnd"/>
      <w:r>
        <w:t xml:space="preserve"> scoring system. Suspected hypovolemia was referenced at an unspecified threshold in a further two guidelines </w:t>
      </w:r>
      <w:r w:rsidR="000E672F">
        <w:fldChar w:fldCharType="begin">
          <w:fldData xml:space="preserve">PEVuZE5vdGU+PENpdGU+PEF1dGhvcj5NaXNhbmdvPC9BdXRob3I+PFllYXI+MjAxNzwvWWVhcj48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</w:fldData>
        </w:fldChar>
      </w:r>
      <w:r w:rsidR="00531B28">
        <w:instrText xml:space="preserve"> ADDIN EN.CITE </w:instrText>
      </w:r>
      <w:r w:rsidR="00531B28">
        <w:fldChar w:fldCharType="begin">
          <w:fldData xml:space="preserve">PEVuZE5vdGU+PENpdGU+PEF1dGhvcj5NaXNhbmdvPC9BdXRob3I+PFllYXI+MjAxNzwvWWVhcj48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</w:fldData>
        </w:fldChar>
      </w:r>
      <w:r w:rsidR="00531B28">
        <w:instrText xml:space="preserve"> ADDIN EN.CITE.DATA </w:instrText>
      </w:r>
      <w:r w:rsidR="00531B28">
        <w:fldChar w:fldCharType="end"/>
      </w:r>
      <w:r w:rsidR="000E672F">
        <w:fldChar w:fldCharType="separate"/>
      </w:r>
      <w:r w:rsidR="00531B28">
        <w:rPr>
          <w:noProof/>
        </w:rPr>
        <w:t>[15, 23]</w:t>
      </w:r>
      <w:r w:rsidR="000E672F">
        <w:fldChar w:fldCharType="end"/>
      </w:r>
      <w:r>
        <w:t>.</w:t>
      </w:r>
      <w:r w:rsidR="00D60FD0">
        <w:t xml:space="preserve"> </w:t>
      </w:r>
      <w:r>
        <w:t xml:space="preserve">One guideline recommended treatment for patients with shock and explicitly stated that hypotension was not required to make this diagnosis, which should be based on a constellation of clinical findings (not specifically described) and lactate (&gt;2mmol/l) </w:t>
      </w:r>
      <w:r w:rsidR="000E672F">
        <w:fldChar w:fldCharType="begin"/>
      </w:r>
      <w:r w:rsidR="00531B28">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sidR="000E672F">
        <w:fldChar w:fldCharType="separate"/>
      </w:r>
      <w:r w:rsidR="00531B28">
        <w:rPr>
          <w:noProof/>
        </w:rPr>
        <w:t>[19]</w:t>
      </w:r>
      <w:r w:rsidR="000E672F">
        <w:fldChar w:fldCharType="end"/>
      </w:r>
      <w:r>
        <w:t>.</w:t>
      </w:r>
      <w:r w:rsidRPr="00003F5F">
        <w:t xml:space="preserve"> </w:t>
      </w:r>
    </w:p>
    <w:p w14:paraId="4F294C27" w14:textId="0A00E5E4" w:rsidR="00595601" w:rsidRPr="009F7831" w:rsidRDefault="00595601" w:rsidP="00595601">
      <w:r>
        <w:t xml:space="preserve">Clinical manifestations of hypoperfusion, representing indications for commencement of fluid therapy, were described in six guidelines </w:t>
      </w:r>
      <w:r w:rsidR="000E672F">
        <w:fldChar w:fldCharType="begin">
          <w:fldData xml:space="preserve">OXNZbUZ5SkdOMGJEQXlKSEJ5YVhaaFkza0ZJR04wYkRBd0pFWnZiM1JsY2t4cGJtdHpNU1JzZGxO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Nkbi5qb3VybmFscy5sd3cuY29tL19sYXlvdXRzLzE1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</w:fldData>
        </w:fldChar>
      </w:r>
      <w:r w:rsidR="00003651">
        <w:instrText xml:space="preserve"> ADDIN EN.CITE </w:instrText>
      </w:r>
      <w:r w:rsidR="00003651">
        <w:fldChar w:fldCharType="begin">
          <w:fldData xml:space="preserve">PEVuZE5vdGU+PENpdGU+PEF1dGhvcj5EdW5zZXI8L0F1dGhvcj48WWVhcj4yMDEyPC9ZZWFyPjxS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RpY2luZTwvZnVsbC10aXRsZT48L2FsdC1wZXJpb2Rp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==
</w:fldData>
        </w:fldChar>
      </w:r>
      <w:r w:rsidR="00003651">
        <w:instrText xml:space="preserve"> ADDIN EN.CITE.DATA </w:instrText>
      </w:r>
      <w:r w:rsidR="00003651">
        <w:fldChar w:fldCharType="end"/>
      </w:r>
      <w:r w:rsidR="00003651">
        <w:fldChar w:fldCharType="begin">
          <w:fldData xml:space="preserve">QUFBQUFBQUVBUUFBQUE1VGVYTjBaVzB1UW05dmJHVmhiZ0VBQUFBSGJWOTJZV3gxWlFBQkFBcz0m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==
</w:fldData>
        </w:fldChar>
      </w:r>
      <w:r w:rsidR="00003651">
        <w:instrText xml:space="preserve"> ADDIN EN.CITE.DATA </w:instrText>
      </w:r>
      <w:r w:rsidR="00003651">
        <w:fldChar w:fldCharType="end"/>
      </w:r>
      <w:r w:rsidR="00003651">
        <w:fldChar w:fldCharType="begin">
          <w:fldData xml:space="preserve">OXNZbUZ5SkdOMGJEQXlKSEJ5YVhaaFkza0ZJR04wYkRBd0pFWnZiM1JsY2t4cGJtdHpNU1JzZGxO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Nkbi5qb3VybmFscy5sd3cuY29tL19sYXlvdXRzLzE1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</w:fldData>
        </w:fldChar>
      </w:r>
      <w:r w:rsidR="00003651">
        <w:instrText xml:space="preserve"> ADDIN EN.CITE.DATA </w:instrText>
      </w:r>
      <w:r w:rsidR="00003651">
        <w:fldChar w:fldCharType="end"/>
      </w:r>
      <w:r w:rsidR="000E672F">
        <w:fldChar w:fldCharType="separate"/>
      </w:r>
      <w:r w:rsidR="00003651">
        <w:rPr>
          <w:noProof/>
        </w:rPr>
        <w:t>[9, 15, 16, 20, 22, 25]</w:t>
      </w:r>
      <w:r w:rsidR="000E672F">
        <w:fldChar w:fldCharType="end"/>
      </w:r>
      <w:r w:rsidR="00B1050E">
        <w:t xml:space="preserve"> </w:t>
      </w:r>
      <w:r>
        <w:t xml:space="preserve">either alone </w:t>
      </w:r>
      <w:r w:rsidR="000E672F">
        <w:fldChar w:fldCharType="begin">
          <w:fldData xml:space="preserve">PEVuZE5vdGU+PENpdGU+PEF1dGhvcj5EdW5zZXI8L0F1dGhvcj48WWVhcj4yMDEyPC9ZZWFyPjxS
ZWNOdW0+MzYwPC9SZWNOdW0+PERpc3BsYXlUZXh0PlsxNS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NaXNhbmdvPC9BdXRob3I+PFllYXI+MjAxNzwvWWVhcj48UmVjTnVt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</w:fldData>
        </w:fldChar>
      </w:r>
      <w:r w:rsidR="00531B28">
        <w:instrText xml:space="preserve"> ADDIN EN.CITE </w:instrText>
      </w:r>
      <w:r w:rsidR="00531B28">
        <w:fldChar w:fldCharType="begin">
          <w:fldData xml:space="preserve">PEVuZE5vdGU+PENpdGU+PEF1dGhvcj5EdW5zZXI8L0F1dGhvcj48WWVhcj4yMDEyPC9ZZWFyPjxS
ZWNOdW0+MzYwPC9SZWNOdW0+PERpc3BsYXlUZXh0PlsxNS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NaXNhbmdvPC9BdXRob3I+PFllYXI+MjAxNzwvWWVhcj48UmVjTnVt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</w:fldData>
        </w:fldChar>
      </w:r>
      <w:r w:rsidR="00531B28">
        <w:instrText xml:space="preserve"> ADDIN EN.CITE.DATA </w:instrText>
      </w:r>
      <w:r w:rsidR="00531B28">
        <w:fldChar w:fldCharType="end"/>
      </w:r>
      <w:r w:rsidR="000E672F">
        <w:fldChar w:fldCharType="separate"/>
      </w:r>
      <w:r w:rsidR="00531B28">
        <w:rPr>
          <w:noProof/>
        </w:rPr>
        <w:t>[15, 22]</w:t>
      </w:r>
      <w:r w:rsidR="000E672F">
        <w:fldChar w:fldCharType="end"/>
      </w:r>
      <w:r>
        <w:t xml:space="preserve"> </w:t>
      </w:r>
      <w:r w:rsidR="00EC2F5C">
        <w:t xml:space="preserve">or </w:t>
      </w:r>
      <w:r>
        <w:t>in combination with blood pressure criteria</w:t>
      </w:r>
      <w:r w:rsidR="00EC2F5C">
        <w:t xml:space="preserve"> </w:t>
      </w:r>
      <w:r w:rsidR="000E672F">
        <w:fldChar w:fldCharType="begin">
          <w:fldData xml:space="preserve">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NjbWpvdXJuYWwmcXVvdDssIHdlYkFic29sdXRlVXJs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=
</w:fldData>
        </w:fldChar>
      </w:r>
      <w:r w:rsidR="00003651">
        <w:instrText xml:space="preserve"> ADDIN EN.CITE </w:instrText>
      </w:r>
      <w:r w:rsidR="00003651">
        <w:fldChar w:fldCharType="begin">
          <w:fldData xml:space="preserve">PEVuZE5vdGU+PENpdGU+PEF1dGhvcj5OYXRpb25hbCBJbnN0aXR1dGUgZm9yIEhlYWx0aCBhbmQg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==
</w:fldData>
        </w:fldChar>
      </w:r>
      <w:r w:rsidR="00003651">
        <w:instrText xml:space="preserve"> ADDIN EN.CITE.DATA </w:instrText>
      </w:r>
      <w:r w:rsidR="00003651">
        <w:fldChar w:fldCharType="end"/>
      </w:r>
      <w:r w:rsidR="00003651">
        <w:fldChar w:fldCharType="begin">
          <w:fldData xml:space="preserve">VjRkRlZ5YkQwbE1tWmpZMjFxYjNWeWJtRnNKVEptUVdKemRISmhZM1FsTW1ZeU1EQTBKVEptTURr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I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Vd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zRkJFNWhiV1VmREFVQ1NVUWZE
V2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xCUVJPWVcxbEh3d0ZBa2xFSHcx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gSWdOQzFaWldGeUlFRmpZV1JsYldsaklGVnVh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==
</w:fldData>
        </w:fldChar>
      </w:r>
      <w:r w:rsidR="00003651">
        <w:instrText xml:space="preserve"> ADDIN EN.CITE.DATA </w:instrText>
      </w:r>
      <w:r w:rsidR="00003651">
        <w:fldChar w:fldCharType="end"/>
      </w:r>
      <w:r w:rsidR="00003651">
        <w:fldChar w:fldCharType="begin">
          <w:fldData xml:space="preserve">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NjbWpvdXJuYWwmcXVvdDssIHdlYkFic29sdXRlVXJs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=
</w:fldData>
        </w:fldChar>
      </w:r>
      <w:r w:rsidR="00003651">
        <w:instrText xml:space="preserve"> ADDIN EN.CITE.DATA </w:instrText>
      </w:r>
      <w:r w:rsidR="00003651">
        <w:fldChar w:fldCharType="end"/>
      </w:r>
      <w:r w:rsidR="000E672F">
        <w:fldChar w:fldCharType="separate"/>
      </w:r>
      <w:r w:rsidR="00003651">
        <w:rPr>
          <w:noProof/>
        </w:rPr>
        <w:t>[9, 16, 20, 25]</w:t>
      </w:r>
      <w:r w:rsidR="000E672F">
        <w:fldChar w:fldCharType="end"/>
      </w:r>
      <w:r>
        <w:t>. Of these, altered mental state was cited most frequently</w:t>
      </w:r>
      <w:r w:rsidR="00EC2F5C">
        <w:t xml:space="preserve"> </w:t>
      </w:r>
      <w:r w:rsidR="000E672F">
        <w:fldChar w:fldCharType="begin">
          <w:fldData xml:space="preserve">VnRTMlY1QmdBQUFBUmZhMlY1RlR4TGFXNWtQbXRmWDBKaFkydHBibWRHYVdWc1pCMDhTR2xsY21G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</w:fldData>
        </w:fldChar>
      </w:r>
      <w:r w:rsidR="00003651">
        <w:instrText xml:space="preserve"> ADDIN EN.CITE </w:instrText>
      </w:r>
      <w:r w:rsidR="00003651">
        <w:fldChar w:fldCharType="begin">
          <w:fldData xml:space="preserve">PEVuZE5vdGU+PENpdGU+PEF1dGhvcj5EdW5zZXI8L0F1dGhvcj48WWVhcj4yMDEyPC9ZZWFyPjxS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==
</w:fldData>
        </w:fldChar>
      </w:r>
      <w:r w:rsidR="00003651">
        <w:instrText xml:space="preserve"> ADDIN EN.CITE.DATA </w:instrText>
      </w:r>
      <w:r w:rsidR="00003651">
        <w:fldChar w:fldCharType="end"/>
      </w:r>
      <w:r w:rsidR="00003651">
        <w:fldChar w:fldCharType="begin">
          <w:fldData xml:space="preserve">d2dKMXgxTURCQk9TQXlNREEwSUdKNUlIUm9aU0JUYjJOcFpYUjVJRzltSUVOeWFYUnBZMkZzSUVO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==
</w:fldData>
        </w:fldChar>
      </w:r>
      <w:r w:rsidR="00003651">
        <w:instrText xml:space="preserve"> ADDIN EN.CITE.DATA </w:instrText>
      </w:r>
      <w:r w:rsidR="00003651">
        <w:fldChar w:fldCharType="end"/>
      </w:r>
      <w:r w:rsidR="00003651">
        <w:fldChar w:fldCharType="begin">
          <w:fldData xml:space="preserve">VnRTMlY1QmdBQUFBUmZhMlY1RlR4TGFXNWtQbXRmWDBKaFkydHBibWRHYVdWc1pCMDhTR2xsY21G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</w:fldData>
        </w:fldChar>
      </w:r>
      <w:r w:rsidR="00003651">
        <w:instrText xml:space="preserve"> ADDIN EN.CITE.DATA </w:instrText>
      </w:r>
      <w:r w:rsidR="00003651">
        <w:fldChar w:fldCharType="end"/>
      </w:r>
      <w:r w:rsidR="000E672F">
        <w:fldChar w:fldCharType="separate"/>
      </w:r>
      <w:r w:rsidR="00003651">
        <w:rPr>
          <w:noProof/>
        </w:rPr>
        <w:t>[9, 16, 20, 22, 25]</w:t>
      </w:r>
      <w:r w:rsidR="000E672F">
        <w:fldChar w:fldCharType="end"/>
      </w:r>
      <w:r w:rsidR="00B1050E">
        <w:t xml:space="preserve"> </w:t>
      </w:r>
      <w:r>
        <w:t>with reduced urine output, increased respiratory rate, prolonged capillary refill time, cool peripheries and skin mottling also featuring across multiple guidelines.</w:t>
      </w:r>
    </w:p>
    <w:p w14:paraId="7E5B5845" w14:textId="38961485" w:rsidR="00595601" w:rsidRDefault="00595601" w:rsidP="00595601">
      <w:r>
        <w:lastRenderedPageBreak/>
        <w:t>Serum lactate was also recommended to identify those at high risk or need for circulatory support using a threshold of &gt;2mmol in one study</w:t>
      </w:r>
      <w:r w:rsidR="00EC2F5C">
        <w:t xml:space="preserve"> </w:t>
      </w:r>
      <w:r w:rsidR="000E672F">
        <w:fldChar w:fldCharType="begin"/>
      </w:r>
      <w:r w:rsidR="00531B28">
        <w:instrText xml:space="preserve"> ADDIN EN.CITE &lt;EndNote&gt;&lt;Cite&gt;&lt;Author&gt;National Institute for Health and Care Excellence&lt;/Author&gt;&lt;Year&gt;2016&lt;/Year&gt;&lt;RecNum&gt;7&lt;/RecNum&gt;&lt;DisplayText&gt;[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EndNote&gt;</w:instrText>
      </w:r>
      <w:r w:rsidR="000E672F">
        <w:fldChar w:fldCharType="separate"/>
      </w:r>
      <w:r w:rsidR="00531B28">
        <w:rPr>
          <w:noProof/>
        </w:rPr>
        <w:t>[16]</w:t>
      </w:r>
      <w:r w:rsidR="000E672F">
        <w:fldChar w:fldCharType="end"/>
      </w:r>
      <w:r w:rsidR="00991D92">
        <w:t xml:space="preserve"> and</w:t>
      </w:r>
      <w:r>
        <w:t xml:space="preserve"> advocated without specific thresholds in two others</w:t>
      </w:r>
      <w:r w:rsidR="00EC2F5C">
        <w:t xml:space="preserve"> </w:t>
      </w:r>
      <w:r w:rsidR="000E672F">
        <w:fldChar w:fldCharType="begin">
          <w:fldData xml:space="preserve">dDsmZ3Q7Jmx0Oy9zY3JpcHQmZ3Q7Jmx0O3NjcmlwdCB0eXBlPSZhcG9zO3RleHQveC1tYXRoamF4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5LCAyMF08L0Rpc3BsYXlUZXh0Pjxy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hbXA7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jY21qb3Vy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==
</w:fldData>
        </w:fldChar>
      </w:r>
      <w:r w:rsidR="00531B28">
        <w:instrText xml:space="preserve"> ADDIN EN.CITE.DATA </w:instrText>
      </w:r>
      <w:r w:rsidR="00531B28">
        <w:fldChar w:fldCharType="end"/>
      </w:r>
      <w:r w:rsidR="00531B28">
        <w:fldChar w:fldCharType="begin">
          <w:fldData xml:space="preserve">bHVibVZ5YUhSdGJBVlVVSEpoWTNScFkyVWdjR0Z5WVcxbGRHVnljeUJtYjNJZ2FHVnRiMlI1Ym1G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==
</w:fldData>
        </w:fldChar>
      </w:r>
      <w:r w:rsidR="00531B28">
        <w:instrText xml:space="preserve"> ADDIN EN.CITE.DATA </w:instrText>
      </w:r>
      <w:r w:rsidR="00531B28">
        <w:fldChar w:fldCharType="end"/>
      </w:r>
      <w:r w:rsidR="00531B28">
        <w:fldChar w:fldCharType="begin">
          <w:fldData xml:space="preserve">dDsmZ3Q7Jmx0Oy9zY3JpcHQmZ3Q7Jmx0O3NjcmlwdCB0eXBlPSZhcG9zO3RleHQveC1tYXRoamF4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</w:fldData>
        </w:fldChar>
      </w:r>
      <w:r w:rsidR="00531B28">
        <w:instrText xml:space="preserve"> ADDIN EN.CITE.DATA </w:instrText>
      </w:r>
      <w:r w:rsidR="00531B28">
        <w:fldChar w:fldCharType="end"/>
      </w:r>
      <w:r w:rsidR="000E672F">
        <w:fldChar w:fldCharType="separate"/>
      </w:r>
      <w:r w:rsidR="00531B28">
        <w:rPr>
          <w:noProof/>
        </w:rPr>
        <w:t>[9, 20]</w:t>
      </w:r>
      <w:r w:rsidR="000E672F">
        <w:fldChar w:fldCharType="end"/>
      </w:r>
      <w:r w:rsidR="00EC2F5C">
        <w:t>.</w:t>
      </w:r>
    </w:p>
    <w:p w14:paraId="1229160A" w14:textId="344B338C" w:rsidR="005C220D" w:rsidRPr="0087200D" w:rsidRDefault="002D4D2E" w:rsidP="0087200D">
      <w:pPr>
        <w:pStyle w:val="Heading2"/>
      </w:pPr>
      <w:r w:rsidRPr="0087200D">
        <w:t>Fluid type</w:t>
      </w:r>
      <w:r w:rsidR="005C220D" w:rsidRPr="0087200D">
        <w:t>, volume and rate</w:t>
      </w:r>
    </w:p>
    <w:p w14:paraId="73D72629" w14:textId="3572E816" w:rsidR="002048F5" w:rsidRPr="00843364" w:rsidRDefault="00717D16" w:rsidP="005152FB">
      <w:r>
        <w:t>Preference for crystalloids</w:t>
      </w:r>
      <w:r w:rsidR="008D3FD4">
        <w:t xml:space="preserve"> for initial resuscitation</w:t>
      </w:r>
      <w:r>
        <w:t xml:space="preserve"> was prevalent</w:t>
      </w:r>
      <w:r w:rsidR="00EC2F5C">
        <w:t xml:space="preserve"> </w:t>
      </w:r>
      <w:r w:rsidR="000E672F">
        <w:fldChar w:fldCharType="begin">
          <w:fldData xml:space="preserve">PEVuZE5vdGU+PENpdGU+PEF1dGhvcj5QZXJuZXI8L0F1dGhvcj48WWVhcj4yMDE1PC9ZZWFyPjxS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</w:fldData>
        </w:fldChar>
      </w:r>
      <w:r w:rsidR="00003651">
        <w:instrText xml:space="preserve"> ADDIN EN.CITE </w:instrText>
      </w:r>
      <w:r w:rsidR="00003651">
        <w:fldChar w:fldCharType="begin">
          <w:fldData xml:space="preserve">PEVuZE5vdGU+PENpdGU+PEF1dGhvcj5QZXJuZXI8L0F1dGhvcj48WWVhcj4yMDE1PC9ZZWFyPjxS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</w:fldData>
        </w:fldChar>
      </w:r>
      <w:r w:rsidR="00003651">
        <w:instrText xml:space="preserve"> ADDIN EN.CITE.DATA </w:instrText>
      </w:r>
      <w:r w:rsidR="00003651">
        <w:fldChar w:fldCharType="end"/>
      </w:r>
      <w:r w:rsidR="000E672F">
        <w:fldChar w:fldCharType="separate"/>
      </w:r>
      <w:r w:rsidR="00003651">
        <w:rPr>
          <w:noProof/>
        </w:rPr>
        <w:t>[9, 15, 16, 18, 22, 23, 26]</w:t>
      </w:r>
      <w:r w:rsidR="000E672F">
        <w:fldChar w:fldCharType="end"/>
      </w:r>
      <w:r w:rsidR="00991D92">
        <w:t xml:space="preserve"> and</w:t>
      </w:r>
      <w:r w:rsidR="00D70F23">
        <w:t xml:space="preserve"> only </w:t>
      </w:r>
      <w:r w:rsidR="009F7BEB">
        <w:t xml:space="preserve">one </w:t>
      </w:r>
      <w:r w:rsidR="00D70F23">
        <w:t>early guideline promoted colloid as equally or more effective</w:t>
      </w:r>
      <w:r w:rsidR="00EC2F5C">
        <w:t xml:space="preserve"> </w:t>
      </w:r>
      <w:r w:rsidR="000E672F">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yMF08L0Rpc3BsYXlUZXh0PjxyZWNv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UHJh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2NjbWpvdXJuYWwv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Zm9sbG93aW5nY29tbW9uLmpz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jY21qb3VybmFsL19sYXlvdXRzLzE1LzEwMzMvU2NyaXB0cy9saWJz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jY21qb3VybmFs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oY1BGZ0lmQWd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VVQWkJZQ0FnTVBaQllDWmc5a0Zn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d1kyWTNZV00xWkRsak16QTBabU0xWWpReU5ERTFOVE5tTkdFMU5q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dWallUZ3hNMk16WTJSbE9EUTFPVGM1TUROa016WXhaRGhrWXpO
alptWmtId2NDQW1Sa0FnTVBaQllDQWdFUFpCWUNBZ0VQRHhZQ0h3SUZPbGx2ZFhJZ2JXVnpjMkZu
WlNCb1lYTWdZbVZsYmlCemRXTmpaWE56Wm5Wc2JIa2djMlZ1ZENCMGJ5QjViM1Z5SUdOdmJHeGxZ
V2QxWlM1a1pBSVZEMlFXQmdJQkR3OFdBaDhDWkJZQ0h3UUZEV1JwYzNCc1lYazZibTl1WlR0a0Fn
SVBGZ0lmQlFValQzQmxia1Y0Y0c5eWRGUnZVRzl3ZFhCRmVIUmxibVJsY2w4ME9UQXdPVEl6TXpW
a0FnTVBaQllDWmc5a0ZnSUNBUThRWkE4V0EyWUNBUUlDRmdNUUJRaEZibVFnVG05MFpRVUhSVzVr
VG05MFpXY1FCUWRRY205amFYUmxCUWRRY205amFYUmxaeEFGRVZKbFptVnlaVzVqWlNCTllXNWha
MlZ5QlJCU1pXWmxjbVZ1WTJWTllXNWhaMlZ5WjJSa0Fnc1BaQllJQWdJUEZnUWVDV2x1Ym==
</w:fldData>
        </w:fldChar>
      </w:r>
      <w:r w:rsidR="00531B28">
        <w:instrText xml:space="preserve"> ADDIN EN.CITE.DATA </w:instrText>
      </w:r>
      <w:r w:rsidR="00531B28">
        <w:fldChar w:fldCharType="end"/>
      </w:r>
      <w:r w:rsidR="00531B28">
        <w:fldChar w:fldCharType="begin">
          <w:fldData xml:space="preserve">bVZ5YUhSdGJBVlVVSEpoWTNScFkyVWdjR0Z5WVcxbGRHVnljeUJtYjNJZ2FHVnRiMlI1Ym1GdGFX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E1T0dJd01UazRNRFkzTkRReU1tTTVNV013WldFMU5XVXhOall3TkdFMUh3Y0NBbVJrQWdN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FJREQyUVdBZ0lCRHhZQ0h3RUZ1QUZvZEhSd2N6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DRZell6
TVRVNU5tWm1abUkwTmpBNVltUmlOemhqWVRRNU16bG1aalZqTW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V4TXpFNU5EZzBOMlFDQXc5a0ZnSm1EMlFXQWdJQkR4QmtE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dV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yB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c0ZCRTVoYldVZkRBVUNTVVFmRFd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M
QlFST1lXMWxId3dGQWtsRUh3MW5aQkFWRFJsWGFHRjBKM01nZVc5MWNpQjNiM0pySUhObGRIUnBi
bWMvRjBodmMzQnBkR0ZzSUZWdVpHVnlJREkxTUNCQ1pXUnpGa2h2YzNCcGRHRnNJRTkyWlhJZ01q
VXdJ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IElnTkMxWlpXRnlJRUZqWVdSbGJXbGpJRlZ1YVhabGNuTnBkSGtSUTI5dGJYVnVhWFI1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WkdRQ0hROFBGZ0lmRVFWMEwx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Ud2hMUzBnVTJWeWRtVnlJRWx1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TdUMDU6NDA6MDIu
NTU3NTg4N1omcXVvdDspIC0gbmV3IERhdGUoKSwgc2l0ZUNsaWVudFRhZzogJnF1b3Q7NCQkMTUu
MC41MTA5LjEwMDAmcXVvdDssIGNyb3NzRG9tYWluUGhvdG9zRW5hYmxlZDpmYWxzZSwgd2ViVUlW
ZXJzaW9uOjE1LCB3ZWJQZXJtTWFza3M6e0hpZ2g6MCxMb3c6MTk2NjA4fSxwYWdlTGlzdElkOiZx
dW90O3tlNzVlMzg0OC1hNjEwLTQ5M2UtODAyOC0zODY2MTIwZWZiNWZ9JnF1b3Q7LHBhZ2VJdGVt
SWQ6MSwgcGFnZVBlcnNvbmFsaXphdGlvblNjb3BlOjEsIGFsZXJ0c0VuYWJsZWQ6dHJ1ZSwgc2l0
ZVNlcnZlclJlbGF0aXZlVXJsOiAmcXVvdDtcdTAwMmZjY21qb3VybmFs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n==
</w:fldData>
        </w:fldChar>
      </w:r>
      <w:r w:rsidR="00531B28">
        <w:instrText xml:space="preserve"> ADDIN EN.CITE.DATA </w:instrText>
      </w:r>
      <w:r w:rsidR="00531B28">
        <w:fldChar w:fldCharType="end"/>
      </w:r>
      <w:r w:rsidR="00531B28">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DATA </w:instrText>
      </w:r>
      <w:r w:rsidR="00531B28">
        <w:fldChar w:fldCharType="end"/>
      </w:r>
      <w:r w:rsidR="000E672F">
        <w:fldChar w:fldCharType="separate"/>
      </w:r>
      <w:r w:rsidR="00531B28">
        <w:rPr>
          <w:noProof/>
        </w:rPr>
        <w:t>[20]</w:t>
      </w:r>
      <w:r w:rsidR="000E672F">
        <w:fldChar w:fldCharType="end"/>
      </w:r>
      <w:r w:rsidR="00EC2F5C">
        <w:t>.</w:t>
      </w:r>
      <w:r w:rsidR="008D3FD4">
        <w:t xml:space="preserve"> In one of the guidelines tailored to management of sepsis in resource-limited settings</w:t>
      </w:r>
      <w:r w:rsidR="00EC2F5C">
        <w:t xml:space="preserve"> </w:t>
      </w:r>
      <w:r w:rsidR="000E672F">
        <w:fldChar w:fldCharType="begin"/>
      </w:r>
      <w:r w:rsidR="00531B28">
        <w:instrText xml:space="preserve"> ADDIN EN.CITE &lt;EndNote&gt;&lt;Cite&gt;&lt;Author&gt;Dunser&lt;/Author&gt;&lt;Year&gt;2012&lt;/Year&gt;&lt;RecNum&gt;360&lt;/RecNum&gt;&lt;DisplayText&gt;[22]&lt;/DisplayText&gt;&lt;record&gt;&lt;rec-number&gt;360&lt;/rec-number&gt;&lt;foreign-keys&gt;&lt;key app="EN" db-id="w2drztaf3reza8exrd35e5d1xtfs5tdt2xd0" timestamp="1515096962"&gt;360&lt;/key&gt;&lt;/foreign-keys&gt;&lt;ref-type name="Journal Article"&gt;17&lt;/ref-type&gt;&lt;contributors&gt;&lt;authors&gt;&lt;author&gt;Dunser, M. W.&lt;/author&gt;&lt;author&gt;Festic, E.&lt;/author&gt;&lt;author&gt;Dondorp, A.&lt;/author&gt;&lt;author&gt;Kissoon, N.&lt;/author&gt;&lt;author&gt;Ganbat, T.&lt;/author&gt;&lt;author&gt;Kwizera, A.&lt;/author&gt;&lt;author&gt;Haniffa, R.&lt;/author&gt;&lt;author&gt;Baker, T.&lt;/author&gt;&lt;author&gt;Schultz, M. J.&lt;/author&gt;&lt;/authors&gt;&lt;/contributors&gt;&lt;auth-address&gt;Department of Anesthesiology, Perioperative and General Critical Care Medicine, Salzburg General Hospital and Paracelsus Private Medical University, Mullner Hauptstrasse 48, 5020 Salzburg, Austria. M.Duenser@salk.at&lt;/auth-address&gt;&lt;titles&gt;&lt;title&gt;Recommendations for sepsis management in resource-limited setting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557-74&lt;/pages&gt;&lt;volume&gt;38&lt;/volume&gt;&lt;number&gt;4&lt;/number&gt;&lt;edition&gt;2012/02/22&lt;/edition&gt;&lt;keywords&gt;&lt;keyword&gt;Critical Care/*methods&lt;/keyword&gt;&lt;keyword&gt;*Developing Countries&lt;/keyword&gt;&lt;keyword&gt;*Health Resources&lt;/keyword&gt;&lt;keyword&gt;Humans&lt;/keyword&gt;&lt;keyword&gt;Sepsis/*diagnosis/*therapy&lt;/keyword&gt;&lt;/keywords&gt;&lt;dates&gt;&lt;year&gt;2012&lt;/year&gt;&lt;pub-dates&gt;&lt;date&gt;Apr&lt;/date&gt;&lt;/pub-dates&gt;&lt;/dates&gt;&lt;isbn&gt;0342-4642&lt;/isbn&gt;&lt;accession-num&gt;22349419&lt;/accession-num&gt;&lt;urls&gt;&lt;/urls&gt;&lt;custom2&gt;PMC3307996&lt;/custom2&gt;&lt;electronic-resource-num&gt;10.1007/s00134-012-2468-5&lt;/electronic-resource-num&gt;&lt;remote-database-provider&gt;NLM&lt;/remote-database-provider&gt;&lt;language&gt;eng&lt;/language&gt;&lt;/record&gt;&lt;/Cite&gt;&lt;/EndNote&gt;</w:instrText>
      </w:r>
      <w:r w:rsidR="000E672F">
        <w:fldChar w:fldCharType="separate"/>
      </w:r>
      <w:r w:rsidR="00531B28">
        <w:rPr>
          <w:noProof/>
        </w:rPr>
        <w:t>[22]</w:t>
      </w:r>
      <w:r w:rsidR="000E672F">
        <w:fldChar w:fldCharType="end"/>
      </w:r>
      <w:r w:rsidR="008D3FD4">
        <w:t>, no specific recommendations were made regarding the relative efficacy of crystalloids or colloids, however the authors acknowledged that “considering high costs, the risk of allergies and potential renal and coagul</w:t>
      </w:r>
      <w:r w:rsidR="00A566B3">
        <w:t>opathic</w:t>
      </w:r>
      <w:r w:rsidR="008D3FD4">
        <w:t xml:space="preserve"> side effects of colloids, crystalloid solutions appear more suitable”. Three guidelines suggest consideration of human albumin solution as a second-line fluid choice in those patients with refractory shock or requiring large volumes of crystalloid solutions</w:t>
      </w:r>
      <w:r w:rsidR="005152FB">
        <w:t xml:space="preserve"> </w:t>
      </w:r>
      <w:r w:rsidR="000E672F">
        <w:fldChar w:fldCharType="begin">
          <w:fldData xml:space="preserve">PEVuZE5vdGU+PENpdGU+PEF1dGhvcj5OYXRpb25hbCBJbnN0aXR1dGUgZm9yIEhlYWx0aCBhbmQg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</w:fldData>
        </w:fldChar>
      </w:r>
      <w:r w:rsidR="00531B28">
        <w:instrText xml:space="preserve"> ADDIN EN.CITE </w:instrText>
      </w:r>
      <w:r w:rsidR="00531B28">
        <w:fldChar w:fldCharType="begin">
          <w:fldData xml:space="preserve">PEVuZE5vdGU+PENpdGU+PEF1dGhvcj5OYXRpb25hbCBJbnN0aXR1dGUgZm9yIEhlYWx0aCBhbmQg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</w:fldData>
        </w:fldChar>
      </w:r>
      <w:r w:rsidR="00531B28">
        <w:instrText xml:space="preserve"> ADDIN EN.CITE.DATA </w:instrText>
      </w:r>
      <w:r w:rsidR="00531B28">
        <w:fldChar w:fldCharType="end"/>
      </w:r>
      <w:r w:rsidR="000E672F">
        <w:fldChar w:fldCharType="separate"/>
      </w:r>
      <w:r w:rsidR="00531B28">
        <w:rPr>
          <w:noProof/>
        </w:rPr>
        <w:t>[9, 16, 23]</w:t>
      </w:r>
      <w:r w:rsidR="000E672F">
        <w:fldChar w:fldCharType="end"/>
      </w:r>
      <w:r w:rsidR="002048F5">
        <w:t>.</w:t>
      </w:r>
      <w:r w:rsidR="00D60FD0">
        <w:t xml:space="preserve"> </w:t>
      </w:r>
      <w:r w:rsidR="002048F5">
        <w:t xml:space="preserve">Five guidelines specifically recommend administering fluids using a fluid challenge technique during initial resuscitation, using boluses of between 250 and 1000ml </w:t>
      </w:r>
      <w:r w:rsidR="000E672F">
        <w:fldChar w:fldCharType="begin">
          <w:fldData xml:space="preserve">MEpoWTJ0cGJtZEdhV1ZzWkNkRWFYTndiR0Y1U1hSbGJTczhRWFYwYUc5eVRtRnRaVDVyWDE5Q1lX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</w:fldData>
        </w:fldChar>
      </w:r>
      <w:r w:rsidR="00003651">
        <w:instrText xml:space="preserve"> ADDIN EN.CITE </w:instrText>
      </w:r>
      <w:r w:rsidR="00003651">
        <w:fldChar w:fldCharType="begin">
          <w:fldData xml:space="preserve">PEVuZE5vdGU+PENpdGU+PEF1dGhvcj5DZWNjb25pPC9BdXRob3I+PFllYXI+MjAxNDwvWWVhcj48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==
</w:fldData>
        </w:fldChar>
      </w:r>
      <w:r w:rsidR="00003651">
        <w:instrText xml:space="preserve"> ADDIN EN.CITE.DATA </w:instrText>
      </w:r>
      <w:r w:rsidR="00003651">
        <w:fldChar w:fldCharType="end"/>
      </w:r>
      <w:r w:rsidR="00003651">
        <w:fldChar w:fldCharType="begin">
          <w:fldData xml:space="preserve">VzVoYldsalgzTjFjSEJ2Y25SZmIyWXVNVGd1WVhOd2VDWkpjMHh2WjJsdVRHbHVhME5zYVdOclpX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==
</w:fldData>
        </w:fldChar>
      </w:r>
      <w:r w:rsidR="00003651">
        <w:instrText xml:space="preserve"> ADDIN EN.CITE.DATA </w:instrText>
      </w:r>
      <w:r w:rsidR="00003651">
        <w:fldChar w:fldCharType="end"/>
      </w:r>
      <w:r w:rsidR="00003651">
        <w:fldChar w:fldCharType="begin">
          <w:fldData xml:space="preserve">MEpoWTJ0cGJtZEdhV1ZzWkNkRWFYTndiR0Y1U1hSbGJTczhRWFYwYUc5eVRtRnRaVDVyWDE5Q1lX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</w:fldData>
        </w:fldChar>
      </w:r>
      <w:r w:rsidR="00003651">
        <w:instrText xml:space="preserve"> ADDIN EN.CITE.DATA </w:instrText>
      </w:r>
      <w:r w:rsidR="00003651">
        <w:fldChar w:fldCharType="end"/>
      </w:r>
      <w:r w:rsidR="000E672F">
        <w:fldChar w:fldCharType="separate"/>
      </w:r>
      <w:r w:rsidR="00003651">
        <w:rPr>
          <w:noProof/>
        </w:rPr>
        <w:t>[16, 19, 20, 22, 25]</w:t>
      </w:r>
      <w:r w:rsidR="000E672F">
        <w:fldChar w:fldCharType="end"/>
      </w:r>
      <w:r w:rsidR="00B1050E">
        <w:t>.</w:t>
      </w:r>
    </w:p>
    <w:p w14:paraId="1229127D" w14:textId="25A1D84D" w:rsidR="00D60FD0" w:rsidRDefault="00717D16" w:rsidP="00D60FD0">
      <w:r>
        <w:t xml:space="preserve">Specific recommendations </w:t>
      </w:r>
      <w:r w:rsidR="00EC2F5C">
        <w:t>on</w:t>
      </w:r>
      <w:r w:rsidR="005152FB">
        <w:t xml:space="preserve"> total initial</w:t>
      </w:r>
      <w:r w:rsidR="00EC2F5C">
        <w:t xml:space="preserve"> volume</w:t>
      </w:r>
      <w:r w:rsidR="005152FB">
        <w:t xml:space="preserve"> of fluid for resuscitation</w:t>
      </w:r>
      <w:r w:rsidR="00EC2F5C">
        <w:t xml:space="preserve"> </w:t>
      </w:r>
      <w:r>
        <w:t xml:space="preserve">included </w:t>
      </w:r>
      <w:r w:rsidR="00D70F23">
        <w:t>30ml/kg</w:t>
      </w:r>
      <w:r w:rsidR="00EC2F5C">
        <w:t>,</w:t>
      </w:r>
      <w:r w:rsidR="00D70F23">
        <w:t xml:space="preserve"> </w:t>
      </w:r>
      <w:r>
        <w:t>“</w:t>
      </w:r>
      <w:r w:rsidRPr="005C220D">
        <w:t>at least 20ml/kg</w:t>
      </w:r>
      <w:r>
        <w:t>”</w:t>
      </w:r>
      <w:r w:rsidR="00EC2F5C">
        <w:t xml:space="preserve"> </w:t>
      </w:r>
      <w:r w:rsidR="00D70F23">
        <w:t>and a note to aggressively treat with estimated 24-hour requirement of</w:t>
      </w:r>
      <w:r w:rsidR="005A30BF">
        <w:t xml:space="preserve"> up to</w:t>
      </w:r>
      <w:r w:rsidR="00D70F23">
        <w:t xml:space="preserve"> 4 litres</w:t>
      </w:r>
      <w:r w:rsidR="00EC2F5C">
        <w:t xml:space="preserve"> </w:t>
      </w:r>
      <w:r w:rsidR="000E672F">
        <w:fldChar w:fldCharType="begin">
          <w:fldData xml:space="preserve">PEVuZE5vdGU+PENpdGU+PEF1dGhvcj5NaXNhbmdvPC9BdXRob3I+PFllYXI+MjAxNzwvWWVhcj48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Glj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</w:fldData>
        </w:fldChar>
      </w:r>
      <w:r w:rsidR="00531B28">
        <w:instrText xml:space="preserve"> ADDIN EN.CITE </w:instrText>
      </w:r>
      <w:r w:rsidR="00531B28">
        <w:fldChar w:fldCharType="begin">
          <w:fldData xml:space="preserve">PEVuZE5vdGU+PENpdGU+PEF1dGhvcj5NaXNhbmdvPC9BdXRob3I+PFllYXI+MjAxNzwvWWVhcj48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Glj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</w:fldData>
        </w:fldChar>
      </w:r>
      <w:r w:rsidR="00531B28">
        <w:instrText xml:space="preserve"> ADDIN EN.CITE.DATA </w:instrText>
      </w:r>
      <w:r w:rsidR="00531B28">
        <w:fldChar w:fldCharType="end"/>
      </w:r>
      <w:r w:rsidR="000E672F">
        <w:fldChar w:fldCharType="separate"/>
      </w:r>
      <w:r w:rsidR="00531B28">
        <w:rPr>
          <w:noProof/>
        </w:rPr>
        <w:t>[15, 22]</w:t>
      </w:r>
      <w:r w:rsidR="000E672F">
        <w:fldChar w:fldCharType="end"/>
      </w:r>
      <w:r w:rsidR="00EC2F5C">
        <w:t>.</w:t>
      </w:r>
      <w:r w:rsidR="00D70F23">
        <w:t xml:space="preserve"> </w:t>
      </w:r>
      <w:proofErr w:type="spellStart"/>
      <w:r w:rsidR="00D70F23">
        <w:t>Hollenberg</w:t>
      </w:r>
      <w:proofErr w:type="spellEnd"/>
      <w:r w:rsidR="005152FB">
        <w:t xml:space="preserve"> et al</w:t>
      </w:r>
      <w:r w:rsidR="00D70F23">
        <w:t xml:space="preserve"> suggest 6-10</w:t>
      </w:r>
      <w:r w:rsidR="002D4D2E">
        <w:t xml:space="preserve"> </w:t>
      </w:r>
      <w:r w:rsidR="00D70F23">
        <w:t>l</w:t>
      </w:r>
      <w:r w:rsidR="002D4D2E">
        <w:t>itres</w:t>
      </w:r>
      <w:r w:rsidR="00D70F23">
        <w:t xml:space="preserve"> in the first day would be typical, titrated by fluid bolus</w:t>
      </w:r>
      <w:r w:rsidR="00EC2F5C">
        <w:t xml:space="preserve"> </w:t>
      </w:r>
      <w:r w:rsidR="000E672F">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yMF08L0Rpc3BsYXlUZXh0PjxyZWNv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UHJh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2NjbWpvdXJuYWwv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Zm9sbG93aW5nY29tbW9uLmpz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jY21qb3VybmFsL19sYXlvdXRzLzE1LzEwMzMvU2NyaXB0cy9saWJz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jY21qb3VybmFs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oY1BGZ0lmQWd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VVQWkJZQ0FnTVBaQllDWmc5a0Zn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d1kyWTNZV00xWkRsak16QTBabU0xWWpReU5ERTFOVE5tTkdFMU5q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dWallUZ3hNMk16WTJSbE9EUTFPVGM1TUROa016WXhaRGhrWXpO
alptWmtId2NDQW1Sa0FnTVBaQllDQWdFUFpCWUNBZ0VQRHhZQ0h3SUZPbGx2ZFhJZ2JXVnpjMkZu
WlNCb1lYTWdZbVZsYmlCemRXTmpaWE56Wm5Wc2JIa2djMlZ1ZENCMGJ5QjViM1Z5SUdOdmJHeGxZ
V2QxWlM1a1pBSVZEMlFXQmdJQkR3OFdBaDhDWkJZQ0h3UUZEV1JwYzNCc1lYazZibTl1WlR0a0Fn
SVBGZ0lmQlFValQzQmxia1Y0Y0c5eWRGUnZVRzl3ZFhCRmVIUmxibVJsY2w4ME9UQXdPVEl6TXpW
a0FnTVBaQllDWmc5a0ZnSUNBUThRWkE4V0EyWUNBUUlDRmdNUUJRaEZibVFnVG05MFpRVUhSVzVr
VG05MFpXY1FCUWRRY205amFYUmxCUWRRY205amFYUmxaeEFGRVZKbFptVnlaVzVqWlNCTllXNWha
MlZ5QlJCU1pXWmxjbVZ1WTJWTllXNWhaMlZ5WjJSa0Fnc1BaQllJQWdJUEZnUWVDV2x1Ym==
</w:fldData>
        </w:fldChar>
      </w:r>
      <w:r w:rsidR="00531B28">
        <w:instrText xml:space="preserve"> ADDIN EN.CITE.DATA </w:instrText>
      </w:r>
      <w:r w:rsidR="00531B28">
        <w:fldChar w:fldCharType="end"/>
      </w:r>
      <w:r w:rsidR="00531B28">
        <w:fldChar w:fldCharType="begin">
          <w:fldData xml:space="preserve">bVZ5YUhSdGJBVlVVSEpoWTNScFkyVWdjR0Z5WVcxbGRHVnljeUJtYjNJZ2FHVnRiMlI1Ym1GdGFX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E1T0dJd01UazRNRFkzTkRReU1tTTVNV013WldFMU5XVXhOall3TkdFMUh3Y0NBbVJrQWdN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FJREQyUVdBZ0lCRHhZQ0h3RUZ1QUZvZEhSd2N6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DRZell6
TVRVNU5tWm1abUkwTmpBNVltUmlOemhqWVRRNU16bG1aalZqTW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V4TXpFNU5EZzBOMlFDQXc5a0ZnSm1EMlFXQWdJQkR4QmtE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dV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yB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c0ZCRTVoYldVZkRBVUNTVVFmRFd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M
QlFST1lXMWxId3dGQWtsRUh3MW5aQkFWRFJsWGFHRjBKM01nZVc5MWNpQjNiM0pySUhObGRIUnBi
bWMvRjBodmMzQnBkR0ZzSUZWdVpHVnlJREkxTUNCQ1pXUnpGa2h2YzNCcGRHRnNJRTkyWlhJZ01q
VXdJ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IElnTkMxWlpXRnlJRUZqWVdSbGJXbGpJRlZ1YVhabGNuTnBkSGtSUTI5dGJYVnVhWFI1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WkdRQ0hROFBGZ0lmRVFWMEwx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Ud2hMUzBnVTJWeWRtVnlJRWx1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TdUMDU6NDA6MDIu
NTU3NTg4N1omcXVvdDspIC0gbmV3IERhdGUoKSwgc2l0ZUNsaWVudFRhZzogJnF1b3Q7NCQkMTUu
MC41MTA5LjEwMDAmcXVvdDssIGNyb3NzRG9tYWluUGhvdG9zRW5hYmxlZDpmYWxzZSwgd2ViVUlW
ZXJzaW9uOjE1LCB3ZWJQZXJtTWFza3M6e0hpZ2g6MCxMb3c6MTk2NjA4fSxwYWdlTGlzdElkOiZx
dW90O3tlNzVlMzg0OC1hNjEwLTQ5M2UtODAyOC0zODY2MTIwZWZiNWZ9JnF1b3Q7LHBhZ2VJdGVt
SWQ6MSwgcGFnZVBlcnNvbmFsaXphdGlvblNjb3BlOjEsIGFsZXJ0c0VuYWJsZWQ6dHJ1ZSwgc2l0
ZVNlcnZlclJlbGF0aXZlVXJsOiAmcXVvdDtcdTAwMmZjY21qb3VybmFs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n==
</w:fldData>
        </w:fldChar>
      </w:r>
      <w:r w:rsidR="00531B28">
        <w:instrText xml:space="preserve"> ADDIN EN.CITE.DATA </w:instrText>
      </w:r>
      <w:r w:rsidR="00531B28">
        <w:fldChar w:fldCharType="end"/>
      </w:r>
      <w:r w:rsidR="00531B28">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DATA </w:instrText>
      </w:r>
      <w:r w:rsidR="00531B28">
        <w:fldChar w:fldCharType="end"/>
      </w:r>
      <w:r w:rsidR="000E672F">
        <w:fldChar w:fldCharType="separate"/>
      </w:r>
      <w:r w:rsidR="00531B28">
        <w:rPr>
          <w:noProof/>
        </w:rPr>
        <w:t>[20]</w:t>
      </w:r>
      <w:r w:rsidR="000E672F">
        <w:fldChar w:fldCharType="end"/>
      </w:r>
      <w:r w:rsidR="00EC2F5C">
        <w:t>.</w:t>
      </w:r>
      <w:r w:rsidR="00D70F23">
        <w:t xml:space="preserve"> </w:t>
      </w:r>
      <w:r w:rsidR="002D4D2E">
        <w:t>WHO guidelines were more liberal</w:t>
      </w:r>
      <w:r w:rsidR="00EC2F5C">
        <w:t xml:space="preserve">: </w:t>
      </w:r>
      <w:r w:rsidR="002D4D2E">
        <w:t>1 litre</w:t>
      </w:r>
      <w:r w:rsidR="00EC2F5C">
        <w:t xml:space="preserve"> as a</w:t>
      </w:r>
      <w:r w:rsidR="002D4D2E">
        <w:t xml:space="preserve"> bolus and up to 60/ml/kg in the first 2 hours</w:t>
      </w:r>
      <w:r w:rsidR="00EC2F5C">
        <w:t xml:space="preserve"> </w:t>
      </w:r>
      <w:r w:rsidR="000E672F">
        <w:fldChar w:fldCharType="begin"/>
      </w:r>
      <w:r w:rsidR="00003651">
        <w:instrText xml:space="preserve"> ADDIN EN.CITE &lt;EndNote&gt;&lt;Cite&gt;&lt;Author&gt;World Health Organization&lt;/Author&gt;&lt;Year&gt;2009&lt;/Year&gt;&lt;RecNum&gt;13&lt;/RecNum&gt;&lt;DisplayText&gt;[26]&lt;/DisplayText&gt;&lt;record&gt;&lt;rec-number&gt;13&lt;/rec-number&gt;&lt;foreign-keys&gt;&lt;key app="EN" db-id="2299fdxzhesdwue5xvov52puvx5092ffsxt9" timestamp="1569377789"&gt;13&lt;/key&gt;&lt;/foreign-keys&gt;&lt;ref-type name="Book"&gt;6&lt;/ref-type&gt;&lt;contributors&gt;&lt;authors&gt;&lt;author&gt;World Health Organization,&lt;/author&gt;&lt;/authors&gt;&lt;/contributors&gt;&lt;titles&gt;&lt;title&gt;Integrated Management of Adolescent and Adult Illness: Acute Care&lt;/title&gt;&lt;/titles&gt;&lt;dates&gt;&lt;year&gt;2009&lt;/year&gt;&lt;/dates&gt;&lt;pub-location&gt;Geneva, Switzerland&lt;/pub-location&gt;&lt;publisher&gt;World Health Organization&lt;/publisher&gt;&lt;isbn&gt;978 92 4 159787 6&lt;/isbn&gt;&lt;urls&gt;&lt;/urls&gt;&lt;/record&gt;&lt;/Cite&gt;&lt;/EndNote&gt;</w:instrText>
      </w:r>
      <w:r w:rsidR="000E672F">
        <w:fldChar w:fldCharType="separate"/>
      </w:r>
      <w:r w:rsidR="00003651">
        <w:rPr>
          <w:noProof/>
        </w:rPr>
        <w:t>[26]</w:t>
      </w:r>
      <w:r w:rsidR="000E672F">
        <w:fldChar w:fldCharType="end"/>
      </w:r>
      <w:r w:rsidR="002D4D2E">
        <w:t xml:space="preserve">. </w:t>
      </w:r>
      <w:r w:rsidR="00D70F23">
        <w:t>More conservative were NICE who recommended 2x</w:t>
      </w:r>
      <w:r w:rsidR="00EC2F5C">
        <w:t xml:space="preserve"> </w:t>
      </w:r>
      <w:r w:rsidR="00D70F23">
        <w:t>500ml boluses rapidly</w:t>
      </w:r>
      <w:r w:rsidR="005152FB">
        <w:t>,</w:t>
      </w:r>
      <w:r w:rsidR="00D70F23">
        <w:t xml:space="preserve"> followed b</w:t>
      </w:r>
      <w:r w:rsidR="002D4D2E">
        <w:t>y</w:t>
      </w:r>
      <w:r w:rsidR="00D70F23">
        <w:t xml:space="preserve"> senior review if n</w:t>
      </w:r>
      <w:r w:rsidR="00EC2F5C">
        <w:t>o clinical</w:t>
      </w:r>
      <w:r w:rsidR="00D70F23">
        <w:t xml:space="preserve"> improve</w:t>
      </w:r>
      <w:r w:rsidR="00EC2F5C">
        <w:t xml:space="preserve">ment </w:t>
      </w:r>
      <w:r w:rsidR="000E672F">
        <w:fldChar w:fldCharType="begin"/>
      </w:r>
      <w:r w:rsidR="00531B28">
        <w:instrText xml:space="preserve"> ADDIN EN.CITE &lt;EndNote&gt;&lt;Cite&gt;&lt;Author&gt;National Institute for Health and Care Excellence&lt;/Author&gt;&lt;Year&gt;2016&lt;/Year&gt;&lt;RecNum&gt;7&lt;/RecNum&gt;&lt;DisplayText&gt;[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EndNote&gt;</w:instrText>
      </w:r>
      <w:r w:rsidR="000E672F">
        <w:fldChar w:fldCharType="separate"/>
      </w:r>
      <w:r w:rsidR="00531B28">
        <w:rPr>
          <w:noProof/>
        </w:rPr>
        <w:t>[16]</w:t>
      </w:r>
      <w:r w:rsidR="000E672F">
        <w:fldChar w:fldCharType="end"/>
      </w:r>
      <w:r w:rsidR="00EC2F5C">
        <w:t>.</w:t>
      </w:r>
      <w:r w:rsidR="00D60FD0" w:rsidRPr="00D60FD0">
        <w:t xml:space="preserve"> </w:t>
      </w:r>
      <w:r w:rsidR="00D60FD0">
        <w:t>Two guidelines made n</w:t>
      </w:r>
      <w:r w:rsidR="00D60FD0" w:rsidRPr="005C220D">
        <w:t xml:space="preserve">o relevant </w:t>
      </w:r>
      <w:r w:rsidR="00D60FD0">
        <w:t>volume recommendations, although titration to fluid challenges was promoted in one</w:t>
      </w:r>
      <w:r w:rsidR="00EC2F5C" w:rsidRPr="00EC2F5C">
        <w:t xml:space="preserve"> </w:t>
      </w:r>
      <w:r w:rsidR="000E672F">
        <w:fldChar w:fldCharType="begin">
          <w:fldData xml:space="preserve">PEVuZE5vdGU+PENpdGU+PEF1dGhvcj5Nb2xsZXI8L0F1dGhvcj48WWVhcj4yMDE2PC9ZZWFyPjxS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b2dpY2EgU2NhbmRp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==
</w:fldData>
        </w:fldChar>
      </w:r>
      <w:r w:rsidR="00531B28">
        <w:instrText xml:space="preserve"> ADDIN EN.CITE </w:instrText>
      </w:r>
      <w:r w:rsidR="00531B28">
        <w:fldChar w:fldCharType="begin">
          <w:fldData xml:space="preserve">PEVuZE5vdGU+PENpdGU+PEF1dGhvcj5Nb2xsZXI8L0F1dGhvcj48WWVhcj4yMDE2PC9ZZWFyPjxS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b2dpY2EgU2NhbmRp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==
</w:fldData>
        </w:fldChar>
      </w:r>
      <w:r w:rsidR="00531B28">
        <w:instrText xml:space="preserve"> ADDIN EN.CITE.DATA </w:instrText>
      </w:r>
      <w:r w:rsidR="00531B28">
        <w:fldChar w:fldCharType="end"/>
      </w:r>
      <w:r w:rsidR="000E672F">
        <w:fldChar w:fldCharType="separate"/>
      </w:r>
      <w:r w:rsidR="00531B28">
        <w:rPr>
          <w:noProof/>
        </w:rPr>
        <w:t>[17, 19]</w:t>
      </w:r>
      <w:r w:rsidR="000E672F">
        <w:fldChar w:fldCharType="end"/>
      </w:r>
      <w:r w:rsidR="00EC2F5C">
        <w:t>.</w:t>
      </w:r>
    </w:p>
    <w:p w14:paraId="0A217343" w14:textId="77777777" w:rsidR="001F7576" w:rsidRPr="005C220D" w:rsidRDefault="001F7576" w:rsidP="00D60FD0"/>
    <w:p w14:paraId="5FA6CD27" w14:textId="625370B8" w:rsidR="005C220D" w:rsidRPr="0087200D" w:rsidRDefault="005C220D" w:rsidP="0087200D">
      <w:pPr>
        <w:pStyle w:val="Heading2"/>
      </w:pPr>
      <w:r w:rsidRPr="0087200D">
        <w:lastRenderedPageBreak/>
        <w:t>Assessing response/Targets of resuscitation</w:t>
      </w:r>
    </w:p>
    <w:p w14:paraId="36182334" w14:textId="1B5750BB" w:rsidR="000F21AB" w:rsidRDefault="00E206F6" w:rsidP="000F21AB">
      <w:r>
        <w:t>Two guidelines ma</w:t>
      </w:r>
      <w:r w:rsidR="009C6D56">
        <w:t>de</w:t>
      </w:r>
      <w:r>
        <w:t xml:space="preserve"> no specific recommendations on targets or response assessment</w:t>
      </w:r>
      <w:r w:rsidR="005152FB">
        <w:t xml:space="preserve"> </w:t>
      </w:r>
      <w:r w:rsidR="000E672F">
        <w:fldChar w:fldCharType="begin">
          <w:fldData xml:space="preserve">PEVuZE5vdGU+PENpdGU+PEF1dGhvcj5Nb2xsZXI8L0F1dGhvcj48WWVhcj4yMDE2PC9ZZWFyPjxS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b2dpY2EgU2NhbmRp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</w:fldData>
        </w:fldChar>
      </w:r>
      <w:r w:rsidR="00531B28">
        <w:instrText xml:space="preserve"> ADDIN EN.CITE </w:instrText>
      </w:r>
      <w:r w:rsidR="00531B28">
        <w:fldChar w:fldCharType="begin">
          <w:fldData xml:space="preserve">PEVuZE5vdGU+PENpdGU+PEF1dGhvcj5Nb2xsZXI8L0F1dGhvcj48WWVhcj4yMDE2PC9ZZWFyPjxS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</w:fldData>
        </w:fldChar>
      </w:r>
      <w:r w:rsidR="00531B28">
        <w:instrText xml:space="preserve"> ADDIN EN.CITE.DATA </w:instrText>
      </w:r>
      <w:r w:rsidR="00531B28">
        <w:fldChar w:fldCharType="end"/>
      </w:r>
      <w:r w:rsidR="000E672F">
        <w:fldChar w:fldCharType="separate"/>
      </w:r>
      <w:r w:rsidR="00531B28">
        <w:rPr>
          <w:noProof/>
        </w:rPr>
        <w:t>[17, 18]</w:t>
      </w:r>
      <w:r w:rsidR="000E672F">
        <w:fldChar w:fldCharType="end"/>
      </w:r>
      <w:r w:rsidR="005152FB">
        <w:t xml:space="preserve">. </w:t>
      </w:r>
      <w:r w:rsidR="00286E95">
        <w:t>Lactate</w:t>
      </w:r>
      <w:r w:rsidR="00D91FBB">
        <w:t xml:space="preserve"> was promoted for assessment of adequate response</w:t>
      </w:r>
      <w:r>
        <w:t xml:space="preserve"> in three documents</w:t>
      </w:r>
      <w:r w:rsidR="00CE333C">
        <w:t>,</w:t>
      </w:r>
      <w:r w:rsidR="00D91FBB">
        <w:t xml:space="preserve"> either alone</w:t>
      </w:r>
      <w:r w:rsidR="005152FB">
        <w:t xml:space="preserve"> </w:t>
      </w:r>
      <w:r w:rsidR="000E672F">
        <w:fldChar w:fldCharType="begin"/>
      </w:r>
      <w:r w:rsidR="00531B28">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sidR="000E672F">
        <w:fldChar w:fldCharType="separate"/>
      </w:r>
      <w:r w:rsidR="00531B28">
        <w:rPr>
          <w:noProof/>
        </w:rPr>
        <w:t>[19]</w:t>
      </w:r>
      <w:r w:rsidR="000E672F">
        <w:fldChar w:fldCharType="end"/>
      </w:r>
      <w:r w:rsidR="00D91FBB">
        <w:t>, or in combination with clinical signs</w:t>
      </w:r>
      <w:r w:rsidR="005152FB">
        <w:t xml:space="preserve"> </w:t>
      </w:r>
      <w:r w:rsidR="000E672F">
        <w:fldChar w:fldCharType="begin"/>
      </w:r>
      <w:r w:rsidR="00531B28">
        <w:instrText xml:space="preserve"> ADDIN EN.CITE &lt;EndNote&gt;&lt;Cite&gt;&lt;Author&gt;National Institute for Health and Care Excellence&lt;/Author&gt;&lt;Year&gt;2016&lt;/Year&gt;&lt;RecNum&gt;7&lt;/RecNum&gt;&lt;DisplayText&gt;[16, 23]&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Cite&gt;&lt;Author&gt;Reinhart&lt;/Author&gt;&lt;Year&gt;2006&lt;/Year&gt;&lt;RecNum&gt;94&lt;/RecNum&gt;&lt;record&gt;&lt;rec-number&gt;94&lt;/rec-number&gt;&lt;foreign-keys&gt;&lt;key app="EN" db-id="w2drztaf3reza8exrd35e5d1xtfs5tdt2xd0" timestamp="1515096958"&gt;94&lt;/key&gt;&lt;/foreign-keys&gt;&lt;ref-type name="Journal Article"&gt;17&lt;/ref-type&gt;&lt;contributors&gt;&lt;authors&gt;&lt;author&gt;Reinhart, K.&lt;/author&gt;&lt;author&gt;Brunkhorst, F. M.&lt;/author&gt;&lt;/authors&gt;&lt;/contributors&gt;&lt;titles&gt;&lt;title&gt;Diagnosis and therapy of sepsis - Guidelines of the German Sepsis Society Inc. and the German Interdisciplinary Association for Intensive and Emergency Medicine&lt;/title&gt;&lt;secondary-title&gt;Anasthesiologie &amp;amp; Intensivmedizin&lt;/secondary-title&gt;&lt;/titles&gt;&lt;periodical&gt;&lt;full-title&gt;Anasthesiologie &amp;amp; Intensivmedizin&lt;/full-title&gt;&lt;/periodical&gt;&lt;pages&gt;S157-S179&lt;/pages&gt;&lt;volume&gt;47&lt;/volume&gt;&lt;dates&gt;&lt;year&gt;2006&lt;/year&gt;&lt;pub-dates&gt;&lt;date&gt;Nov&lt;/date&gt;&lt;/pub-dates&gt;&lt;/dates&gt;&lt;isbn&gt;0170-5334&lt;/isbn&gt;&lt;accession-num&gt;WOS:000242352300001&lt;/accession-num&gt;&lt;urls&gt;&lt;related-urls&gt;&lt;url&gt;&amp;lt;Go to ISI&amp;gt;://WOS:000242352300001&lt;/url&gt;&lt;/related-urls&gt;&lt;/urls&gt;&lt;/record&gt;&lt;/Cite&gt;&lt;/EndNote&gt;</w:instrText>
      </w:r>
      <w:r w:rsidR="000E672F">
        <w:fldChar w:fldCharType="separate"/>
      </w:r>
      <w:r w:rsidR="00531B28">
        <w:rPr>
          <w:noProof/>
        </w:rPr>
        <w:t>[16, 23]</w:t>
      </w:r>
      <w:r w:rsidR="000E672F">
        <w:fldChar w:fldCharType="end"/>
      </w:r>
      <w:r w:rsidR="005152FB">
        <w:t>.</w:t>
      </w:r>
      <w:r w:rsidR="00D91FBB">
        <w:t xml:space="preserve"> Specific thresholds included a 20% reduction</w:t>
      </w:r>
      <w:r w:rsidR="009C6D56">
        <w:t xml:space="preserve"> in serum lactate</w:t>
      </w:r>
      <w:r w:rsidR="00D91FBB">
        <w:t xml:space="preserve"> over the first hour</w:t>
      </w:r>
      <w:r w:rsidR="005152FB">
        <w:t xml:space="preserve"> </w:t>
      </w:r>
      <w:r w:rsidR="000E672F">
        <w:fldChar w:fldCharType="begin"/>
      </w:r>
      <w:r w:rsidR="00531B28">
        <w:instrText xml:space="preserve"> ADDIN EN.CITE &lt;EndNote&gt;&lt;Cite&gt;&lt;Author&gt;National Institute for Health and Care Excellence&lt;/Author&gt;&lt;Year&gt;2016&lt;/Year&gt;&lt;RecNum&gt;7&lt;/RecNum&gt;&lt;DisplayText&gt;[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EndNote&gt;</w:instrText>
      </w:r>
      <w:r w:rsidR="000E672F">
        <w:fldChar w:fldCharType="separate"/>
      </w:r>
      <w:r w:rsidR="00531B28">
        <w:rPr>
          <w:noProof/>
        </w:rPr>
        <w:t>[16]</w:t>
      </w:r>
      <w:r w:rsidR="000E672F">
        <w:fldChar w:fldCharType="end"/>
      </w:r>
      <w:r w:rsidR="00991D92">
        <w:t xml:space="preserve"> and</w:t>
      </w:r>
      <w:r w:rsidR="00742284">
        <w:t xml:space="preserve"> either absolute values of </w:t>
      </w:r>
      <w:r w:rsidR="00742284" w:rsidRPr="005C220D">
        <w:t>≤1.5 mmol/L or a decrease</w:t>
      </w:r>
      <w:r w:rsidR="00742284">
        <w:t xml:space="preserve"> in non-specified time period</w:t>
      </w:r>
      <w:r w:rsidR="005152FB">
        <w:t xml:space="preserve"> </w:t>
      </w:r>
      <w:r w:rsidR="000E672F">
        <w:fldChar w:fldCharType="begin"/>
      </w:r>
      <w:r w:rsidR="00531B28">
        <w:instrText xml:space="preserve"> ADDIN EN.CITE &lt;EndNote&gt;&lt;Cite&gt;&lt;Author&gt;Reinhart&lt;/Author&gt;&lt;Year&gt;2006&lt;/Year&gt;&lt;RecNum&gt;94&lt;/RecNum&gt;&lt;DisplayText&gt;[23]&lt;/DisplayText&gt;&lt;record&gt;&lt;rec-number&gt;94&lt;/rec-number&gt;&lt;foreign-keys&gt;&lt;key app="EN" db-id="w2drztaf3reza8exrd35e5d1xtfs5tdt2xd0" timestamp="1515096958"&gt;94&lt;/key&gt;&lt;/foreign-keys&gt;&lt;ref-type name="Journal Article"&gt;17&lt;/ref-type&gt;&lt;contributors&gt;&lt;authors&gt;&lt;author&gt;Reinhart, K.&lt;/author&gt;&lt;author&gt;Brunkhorst, F. M.&lt;/author&gt;&lt;/authors&gt;&lt;/contributors&gt;&lt;titles&gt;&lt;title&gt;Diagnosis and therapy of sepsis - Guidelines of the German Sepsis Society Inc. and the German Interdisciplinary Association for Intensive and Emergency Medicine&lt;/title&gt;&lt;secondary-title&gt;Anasthesiologie &amp;amp; Intensivmedizin&lt;/secondary-title&gt;&lt;/titles&gt;&lt;periodical&gt;&lt;full-title&gt;Anasthesiologie &amp;amp; Intensivmedizin&lt;/full-title&gt;&lt;/periodical&gt;&lt;pages&gt;S157-S179&lt;/pages&gt;&lt;volume&gt;47&lt;/volume&gt;&lt;dates&gt;&lt;year&gt;2006&lt;/year&gt;&lt;pub-dates&gt;&lt;date&gt;Nov&lt;/date&gt;&lt;/pub-dates&gt;&lt;/dates&gt;&lt;isbn&gt;0170-5334&lt;/isbn&gt;&lt;accession-num&gt;WOS:000242352300001&lt;/accession-num&gt;&lt;urls&gt;&lt;related-urls&gt;&lt;url&gt;&amp;lt;Go to ISI&amp;gt;://WOS:000242352300001&lt;/url&gt;&lt;/related-urls&gt;&lt;/urls&gt;&lt;/record&gt;&lt;/Cite&gt;&lt;/EndNote&gt;</w:instrText>
      </w:r>
      <w:r w:rsidR="000E672F">
        <w:fldChar w:fldCharType="separate"/>
      </w:r>
      <w:r w:rsidR="00531B28">
        <w:rPr>
          <w:noProof/>
        </w:rPr>
        <w:t>[23]</w:t>
      </w:r>
      <w:r w:rsidR="000E672F">
        <w:fldChar w:fldCharType="end"/>
      </w:r>
      <w:r w:rsidR="005152FB">
        <w:t>.</w:t>
      </w:r>
    </w:p>
    <w:p w14:paraId="3B25B55F" w14:textId="1CB5814A" w:rsidR="00CE333C" w:rsidRDefault="00BF20A8" w:rsidP="005C220D">
      <w:r>
        <w:t xml:space="preserve">Sequential evaluation </w:t>
      </w:r>
      <w:r w:rsidR="00CE333C">
        <w:t xml:space="preserve">of dynamic variables </w:t>
      </w:r>
      <w:r>
        <w:t>was promoted, including</w:t>
      </w:r>
      <w:r w:rsidR="00E206F6">
        <w:t xml:space="preserve"> passive leg raise and</w:t>
      </w:r>
      <w:r>
        <w:t xml:space="preserve"> cardiac ultrasound in ventilated patients</w:t>
      </w:r>
      <w:r w:rsidR="009C6D56">
        <w:t xml:space="preserve"> </w:t>
      </w:r>
      <w:r w:rsidR="000E672F">
        <w:fldChar w:fldCharType="begin">
          <w:fldData xml:space="preserve">PEVuZE5vdGU+PENpdGU+PEF1dGhvcj5DZWNjb25pPC9BdXRob3I+PFllYXI+MjAxNDwvWWVhcj48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</w:fldData>
        </w:fldChar>
      </w:r>
      <w:r w:rsidR="00531B28">
        <w:instrText xml:space="preserve"> ADDIN EN.CITE </w:instrText>
      </w:r>
      <w:r w:rsidR="00531B28">
        <w:fldChar w:fldCharType="begin">
          <w:fldData xml:space="preserve">PEVuZE5vdGU+PENpdGU+PEF1dGhvcj5DZWNjb25pPC9BdXRob3I+PFllYXI+MjAxNDwvWWVhcj48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</w:fldData>
        </w:fldChar>
      </w:r>
      <w:r w:rsidR="00531B28">
        <w:instrText xml:space="preserve"> ADDIN EN.CITE.DATA </w:instrText>
      </w:r>
      <w:r w:rsidR="00531B28">
        <w:fldChar w:fldCharType="end"/>
      </w:r>
      <w:r w:rsidR="000E672F">
        <w:fldChar w:fldCharType="separate"/>
      </w:r>
      <w:r w:rsidR="00531B28">
        <w:rPr>
          <w:noProof/>
        </w:rPr>
        <w:t>[9, 15, 19]</w:t>
      </w:r>
      <w:r w:rsidR="000E672F">
        <w:fldChar w:fldCharType="end"/>
      </w:r>
      <w:r w:rsidR="009C6D56">
        <w:t>.</w:t>
      </w:r>
      <w:r w:rsidR="00E206F6">
        <w:t xml:space="preserve"> </w:t>
      </w:r>
      <w:r w:rsidR="00CE333C">
        <w:t>Clinical measures of adequate tissue perfusion (capillary refill, skin temperature and degree of mottling, pulse, blood pressure and conscious level) were advocated in two guidelines specifically tailored to LIC</w:t>
      </w:r>
      <w:r w:rsidR="009C6D56">
        <w:t xml:space="preserve"> </w:t>
      </w:r>
      <w:r w:rsidR="000E672F">
        <w:fldChar w:fldCharType="begin">
          <w:fldData xml:space="preserve">PEVuZE5vdGU+PENpdGU+PEF1dGhvcj5EdW5zZXI8L0F1dGhvcj48WWVhcj4yMDEyPC9ZZWFyPjxS
ZWNOdW0+MzYwPC9SZWNOdW0+PERpc3BsYXlUZXh0PlsxNS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NaXNhbmdvPC9BdXRob3I+PFllYXI+MjAxNzwvWWVhcj48UmVjTnVt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</w:fldData>
        </w:fldChar>
      </w:r>
      <w:r w:rsidR="00531B28">
        <w:instrText xml:space="preserve"> ADDIN EN.CITE </w:instrText>
      </w:r>
      <w:r w:rsidR="00531B28">
        <w:fldChar w:fldCharType="begin">
          <w:fldData xml:space="preserve">PEVuZE5vdGU+PENpdGU+PEF1dGhvcj5EdW5zZXI8L0F1dGhvcj48WWVhcj4yMDEyPC9ZZWFyPjxS
ZWNOdW0+MzYwPC9SZWNOdW0+PERpc3BsYXlUZXh0PlsxNS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NaXNhbmdvPC9BdXRob3I+PFllYXI+MjAxNzwvWWVhcj48UmVjTnVt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</w:fldData>
        </w:fldChar>
      </w:r>
      <w:r w:rsidR="00531B28">
        <w:instrText xml:space="preserve"> ADDIN EN.CITE.DATA </w:instrText>
      </w:r>
      <w:r w:rsidR="00531B28">
        <w:fldChar w:fldCharType="end"/>
      </w:r>
      <w:r w:rsidR="000E672F">
        <w:fldChar w:fldCharType="separate"/>
      </w:r>
      <w:r w:rsidR="00531B28">
        <w:rPr>
          <w:noProof/>
        </w:rPr>
        <w:t>[15, 22]</w:t>
      </w:r>
      <w:r w:rsidR="000E672F">
        <w:fldChar w:fldCharType="end"/>
      </w:r>
      <w:r w:rsidR="009C6D56">
        <w:t xml:space="preserve">. </w:t>
      </w:r>
      <w:r w:rsidR="00742284">
        <w:t>E</w:t>
      </w:r>
      <w:r w:rsidR="00CE333C">
        <w:t>arlier guideline</w:t>
      </w:r>
      <w:r w:rsidR="00742284">
        <w:t>s</w:t>
      </w:r>
      <w:r w:rsidR="00CE333C">
        <w:t xml:space="preserve"> implied additional invasive monitoring (pulmonary artery occlusion pressure</w:t>
      </w:r>
      <w:r w:rsidR="00742284">
        <w:t>, titration to CVP</w:t>
      </w:r>
      <w:r w:rsidR="00CE333C">
        <w:t xml:space="preserve"> and cardiac output) follow</w:t>
      </w:r>
      <w:r w:rsidR="00E206F6">
        <w:t>ing a treat-reassess cycle</w:t>
      </w:r>
      <w:r w:rsidR="00CE333C">
        <w:t xml:space="preserve"> </w:t>
      </w:r>
      <w:r w:rsidR="00E206F6">
        <w:t xml:space="preserve">with </w:t>
      </w:r>
      <w:r w:rsidR="00CE333C">
        <w:t>quarter-hourly boluses of 250-500m</w:t>
      </w:r>
      <w:r w:rsidR="009C6D56">
        <w:t xml:space="preserve">l </w:t>
      </w:r>
      <w:r w:rsidR="000E672F">
        <w:fldChar w:fldCharType="begin">
          <w:fldData xml:space="preserve">b3Q7Jmd0OyZsdDsvc2NyaXB0Jmd0OyZsdDtzY3JpcHQgdHlwZT0mYXBvczt0ZXh0L3gtbWF0aGph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yMCwgMjNdPC9EaXNwbGF5VGV4dD48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1ByYWN0aWNlIHBhcmFtZXRlcnMgZm9yIGhlbW9keW5hbWljIHN1cHBvcnQgb2Ygc2Vwc2lzIGlu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==
</w:fldData>
        </w:fldChar>
      </w:r>
      <w:r w:rsidR="00531B28">
        <w:instrText xml:space="preserve"> ADDIN EN.CITE.DATA </w:instrText>
      </w:r>
      <w:r w:rsidR="00531B28">
        <w:fldChar w:fldCharType="end"/>
      </w:r>
      <w:r w:rsidR="00531B28">
        <w:fldChar w:fldCharType="begin">
          <w:fldData xml:space="preserve">V2x1Ym1WeWFIUnRiQVZVVUhKaFkzUnBZMlVnY0dGeVlXMWxkR1Z5Y3lCbWIzSWdhR1Z0YjJSNWJt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SmtselRHOW5hVzVNYVc1clEy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==
</w:fldData>
        </w:fldChar>
      </w:r>
      <w:r w:rsidR="00531B28">
        <w:instrText xml:space="preserve"> ADDIN EN.CITE.DATA </w:instrText>
      </w:r>
      <w:r w:rsidR="00531B28">
        <w:fldChar w:fldCharType="end"/>
      </w:r>
      <w:r w:rsidR="00531B28">
        <w:fldChar w:fldCharType="begin">
          <w:fldData xml:space="preserve">b3Q7Jmd0OyZsdDsvc2NyaXB0Jmd0OyZsdDtzY3JpcHQgdHlwZT0mYXBvczt0ZXh0L3gtbWF0aGph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</w:fldData>
        </w:fldChar>
      </w:r>
      <w:r w:rsidR="00531B28">
        <w:instrText xml:space="preserve"> ADDIN EN.CITE.DATA </w:instrText>
      </w:r>
      <w:r w:rsidR="00531B28">
        <w:fldChar w:fldCharType="end"/>
      </w:r>
      <w:r w:rsidR="000E672F">
        <w:fldChar w:fldCharType="separate"/>
      </w:r>
      <w:r w:rsidR="00531B28">
        <w:rPr>
          <w:noProof/>
        </w:rPr>
        <w:t>[20, 23]</w:t>
      </w:r>
      <w:r w:rsidR="000E672F">
        <w:fldChar w:fldCharType="end"/>
      </w:r>
      <w:r w:rsidR="009C6D56">
        <w:t>.</w:t>
      </w:r>
      <w:r w:rsidR="00E206F6">
        <w:t xml:space="preserve"> SvO2 monitoring was advocated in two guidelines</w:t>
      </w:r>
      <w:r w:rsidR="009C6D56">
        <w:t xml:space="preserve"> </w:t>
      </w:r>
      <w:r w:rsidR="000E672F">
        <w:fldChar w:fldCharType="begin">
          <w:fldData xml:space="preserve">PEVuZE5vdGU+PENpdGU+PEF1dGhvcj5DZWNjb25pPC9BdXRob3I+PFllYXI+MjAxNDwvWWVhcj48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</w:fldData>
        </w:fldChar>
      </w:r>
      <w:r w:rsidR="00531B28">
        <w:instrText xml:space="preserve"> ADDIN EN.CITE </w:instrText>
      </w:r>
      <w:r w:rsidR="00531B28">
        <w:fldChar w:fldCharType="begin">
          <w:fldData xml:space="preserve">PEVuZE5vdGU+PENpdGU+PEF1dGhvcj5DZWNjb25pPC9BdXRob3I+PFllYXI+MjAxNDwvWWVhcj48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</w:fldData>
        </w:fldChar>
      </w:r>
      <w:r w:rsidR="00531B28">
        <w:instrText xml:space="preserve"> ADDIN EN.CITE.DATA </w:instrText>
      </w:r>
      <w:r w:rsidR="00531B28">
        <w:fldChar w:fldCharType="end"/>
      </w:r>
      <w:r w:rsidR="000E672F">
        <w:fldChar w:fldCharType="separate"/>
      </w:r>
      <w:r w:rsidR="00531B28">
        <w:rPr>
          <w:noProof/>
        </w:rPr>
        <w:t>[19, 23]</w:t>
      </w:r>
      <w:r w:rsidR="000E672F">
        <w:fldChar w:fldCharType="end"/>
      </w:r>
      <w:r w:rsidR="009C6D56">
        <w:t>.</w:t>
      </w:r>
      <w:r w:rsidR="00717D16">
        <w:t xml:space="preserve"> The most recent guidelines noted the lack of evidence of improved outcomes related to CVP and SvO</w:t>
      </w:r>
      <w:r w:rsidR="00717D16" w:rsidRPr="00717D16">
        <w:rPr>
          <w:vertAlign w:val="subscript"/>
        </w:rPr>
        <w:t>2</w:t>
      </w:r>
      <w:r w:rsidR="00717D16">
        <w:t xml:space="preserve"> monitoring</w:t>
      </w:r>
      <w:r w:rsidR="009C6D56">
        <w:t xml:space="preserve"> </w:t>
      </w:r>
      <w:r w:rsidR="000E672F">
        <w:fldChar w:fldCharType="begin"/>
      </w:r>
      <w:r w:rsidR="00531B28">
        <w:instrText xml:space="preserve"> ADDIN EN.CITE &lt;EndNote&gt;&lt;Cite&gt;&lt;Author&gt;Rhodes&lt;/Author&gt;&lt;Year&gt;2017&lt;/Year&gt;&lt;RecNum&gt;12&lt;/RecNum&gt;&lt;DisplayText&gt;[9]&lt;/DisplayText&gt;&lt;record&gt;&lt;rec-number&gt;12&lt;/rec-number&gt;&lt;foreign-keys&gt;&lt;key app="EN" db-id="2299fdxzhesdwue5xvov52puvx5092ffsxt9" timestamp="1569377789"&gt;12&lt;/key&gt;&lt;/foreign-keys&gt;&lt;ref-type name="Journal Article"&gt;17&lt;/ref-type&gt;&lt;contributors&gt;&lt;authors&gt;&lt;author&gt;Rhodes, Andrew&lt;/author&gt;&lt;author&gt;Evans, Laura E&lt;/author&gt;&lt;author&gt;Alhazzani, Waleed&lt;/author&gt;&lt;author&gt;Levy, Mitchell M&lt;/author&gt;&lt;author&gt;Antonelli, Massimo&lt;/author&gt;&lt;author&gt;Ferrer, Ricard&lt;/author&gt;&lt;author&gt;Kumar, Anand&lt;/author&gt;&lt;author&gt;Sevransky, Jonathan E&lt;/author&gt;&lt;author&gt;Sprung, Charles L&lt;/author&gt;&lt;author&gt;Nunnally, Mark E&lt;/author&gt;&lt;/authors&gt;&lt;/contributors&gt;&lt;titles&gt;&lt;title&gt;Surviving sepsis campaign: international guidelines for management of sepsis and septic shock: 2016&lt;/title&gt;&lt;secondary-title&gt;Intensive care medicine&lt;/secondary-title&gt;&lt;/titles&gt;&lt;pages&gt;304-377&lt;/pages&gt;&lt;volume&gt;43&lt;/volume&gt;&lt;number&gt;3&lt;/number&gt;&lt;dates&gt;&lt;year&gt;2017&lt;/year&gt;&lt;/dates&gt;&lt;isbn&gt;0342-4642&lt;/isbn&gt;&lt;urls&gt;&lt;/urls&gt;&lt;/record&gt;&lt;/Cite&gt;&lt;/EndNote&gt;</w:instrText>
      </w:r>
      <w:r w:rsidR="000E672F">
        <w:fldChar w:fldCharType="separate"/>
      </w:r>
      <w:r w:rsidR="00531B28">
        <w:rPr>
          <w:noProof/>
        </w:rPr>
        <w:t>[9]</w:t>
      </w:r>
      <w:r w:rsidR="000E672F">
        <w:fldChar w:fldCharType="end"/>
      </w:r>
      <w:r w:rsidR="009C6D56">
        <w:t>.</w:t>
      </w:r>
    </w:p>
    <w:p w14:paraId="7F5C73E2" w14:textId="0C55B880" w:rsidR="005C220D" w:rsidRPr="0087200D" w:rsidRDefault="005C220D" w:rsidP="0087200D">
      <w:pPr>
        <w:pStyle w:val="Heading2"/>
      </w:pPr>
      <w:r w:rsidRPr="0087200D">
        <w:t>Criteria for termination</w:t>
      </w:r>
    </w:p>
    <w:p w14:paraId="18D6980B" w14:textId="404F7A07" w:rsidR="005C220D" w:rsidRPr="00E0460F" w:rsidRDefault="00E0460F" w:rsidP="00B4327B">
      <w:r>
        <w:t>Three guidelines gave no specific indication of stop criteria.</w:t>
      </w:r>
      <w:r w:rsidR="000E672F">
        <w:fldChar w:fldCharType="begin">
          <w:fldData xml:space="preserve">PEVuZE5vdGU+PENpdGU+PEF1dGhvcj5Nb2xsZXI8L0F1dGhvcj48WWVhcj4yMDE2PC9ZZWFyPjxS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==
</w:fldData>
        </w:fldChar>
      </w:r>
      <w:r w:rsidR="00531B28">
        <w:instrText xml:space="preserve"> ADDIN EN.CITE </w:instrText>
      </w:r>
      <w:r w:rsidR="00531B28">
        <w:fldChar w:fldCharType="begin">
          <w:fldData xml:space="preserve">PEVuZE5vdGU+PENpdGU+PEF1dGhvcj5Nb2xsZXI8L0F1dGhvcj48WWVhcj4yMDE2PC9ZZWFyPjxS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==
</w:fldData>
        </w:fldChar>
      </w:r>
      <w:r w:rsidR="00531B28">
        <w:instrText xml:space="preserve"> ADDIN EN.CITE.DATA </w:instrText>
      </w:r>
      <w:r w:rsidR="00531B28">
        <w:fldChar w:fldCharType="end"/>
      </w:r>
      <w:r w:rsidR="000E672F">
        <w:fldChar w:fldCharType="separate"/>
      </w:r>
      <w:r w:rsidR="00531B28">
        <w:rPr>
          <w:noProof/>
        </w:rPr>
        <w:t>[16-18]</w:t>
      </w:r>
      <w:r w:rsidR="000E672F">
        <w:fldChar w:fldCharType="end"/>
      </w:r>
      <w:r w:rsidR="00B4327B">
        <w:t xml:space="preserve"> </w:t>
      </w:r>
      <w:r>
        <w:t xml:space="preserve">Others suggested care in continuing therapy, </w:t>
      </w:r>
      <w:r w:rsidR="00B4327B">
        <w:t xml:space="preserve">but were </w:t>
      </w:r>
      <w:r>
        <w:t>not specific</w:t>
      </w:r>
      <w:r w:rsidR="00B4327B">
        <w:t xml:space="preserve"> about objective criteria to guide the decision, for example “</w:t>
      </w:r>
      <w:r w:rsidRPr="00E0460F">
        <w:rPr>
          <w:rStyle w:val="Strong"/>
          <w:b w:val="0"/>
          <w:i/>
        </w:rPr>
        <w:t>Fluid resuscitation should be stopped or interrupted when no improvement of tissue perfusion occurs in response to volume loading.”</w:t>
      </w:r>
      <w:r w:rsidR="000E672F">
        <w:fldChar w:fldCharType="begin"/>
      </w:r>
      <w:r w:rsidR="00531B28">
        <w:instrText xml:space="preserve"> ADDIN EN.CITE &lt;EndNote&gt;&lt;Cite&gt;&lt;Author&gt;Dunser&lt;/Author&gt;&lt;Year&gt;2012&lt;/Year&gt;&lt;RecNum&gt;360&lt;/RecNum&gt;&lt;DisplayText&gt;[22]&lt;/DisplayText&gt;&lt;record&gt;&lt;rec-number&gt;360&lt;/rec-number&gt;&lt;foreign-keys&gt;&lt;key app="EN" db-id="w2drztaf3reza8exrd35e5d1xtfs5tdt2xd0" timestamp="1515096962"&gt;360&lt;/key&gt;&lt;/foreign-keys&gt;&lt;ref-type name="Journal Article"&gt;17&lt;/ref-type&gt;&lt;contributors&gt;&lt;authors&gt;&lt;author&gt;Dunser, M. W.&lt;/author&gt;&lt;author&gt;Festic, E.&lt;/author&gt;&lt;author&gt;Dondorp, A.&lt;/author&gt;&lt;author&gt;Kissoon, N.&lt;/author&gt;&lt;author&gt;Ganbat, T.&lt;/author&gt;&lt;author&gt;Kwizera, A.&lt;/author&gt;&lt;author&gt;Haniffa, R.&lt;/author&gt;&lt;author&gt;Baker, T.&lt;/author&gt;&lt;author&gt;Schultz, M. J.&lt;/author&gt;&lt;/authors&gt;&lt;/contributors&gt;&lt;auth-address&gt;Department of Anesthesiology, Perioperative and General Critical Care Medicine, Salzburg General Hospital and Paracelsus Private Medical University, Mullner Hauptstrasse 48, 5020 Salzburg, Austria. M.Duenser@salk.at&lt;/auth-address&gt;&lt;titles&gt;&lt;title&gt;Recommendations for sepsis management in resource-limited setting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557-74&lt;/pages&gt;&lt;volume&gt;38&lt;/volume&gt;&lt;number&gt;4&lt;/number&gt;&lt;edition&gt;2012/02/22&lt;/edition&gt;&lt;keywords&gt;&lt;keyword&gt;Critical Care/*methods&lt;/keyword&gt;&lt;keyword&gt;*Developing Countries&lt;/keyword&gt;&lt;keyword&gt;*Health Resources&lt;/keyword&gt;&lt;keyword&gt;Humans&lt;/keyword&gt;&lt;keyword&gt;Sepsis/*diagnosis/*therapy&lt;/keyword&gt;&lt;/keywords&gt;&lt;dates&gt;&lt;year&gt;2012&lt;/year&gt;&lt;pub-dates&gt;&lt;date&gt;Apr&lt;/date&gt;&lt;/pub-dates&gt;&lt;/dates&gt;&lt;isbn&gt;0342-4642&lt;/isbn&gt;&lt;accession-num&gt;22349419&lt;/accession-num&gt;&lt;urls&gt;&lt;/urls&gt;&lt;custom2&gt;PMC3307996&lt;/custom2&gt;&lt;electronic-resource-num&gt;10.1007/s00134-012-2468-5&lt;/electronic-resource-num&gt;&lt;remote-database-provider&gt;NLM&lt;/remote-database-provider&gt;&lt;language&gt;eng&lt;/language&gt;&lt;/record&gt;&lt;/Cite&gt;&lt;/EndNote&gt;</w:instrText>
      </w:r>
      <w:r w:rsidR="000E672F">
        <w:fldChar w:fldCharType="separate"/>
      </w:r>
      <w:r w:rsidR="00531B28">
        <w:rPr>
          <w:noProof/>
        </w:rPr>
        <w:t>[22]</w:t>
      </w:r>
      <w:r w:rsidR="000E672F">
        <w:fldChar w:fldCharType="end"/>
      </w:r>
      <w:r w:rsidR="00991D92">
        <w:t xml:space="preserve"> and</w:t>
      </w:r>
      <w:r>
        <w:t xml:space="preserve"> “</w:t>
      </w:r>
      <w:r w:rsidRPr="00A350AF">
        <w:rPr>
          <w:bCs/>
          <w:i/>
        </w:rPr>
        <w:t>possible repeat volume restitution is guided by the effects</w:t>
      </w:r>
      <w:r>
        <w:t>”</w:t>
      </w:r>
      <w:r w:rsidR="001F7576">
        <w:t xml:space="preserve"> </w:t>
      </w:r>
      <w:r w:rsidR="000E672F">
        <w:fldChar w:fldCharType="begin"/>
      </w:r>
      <w:r w:rsidR="00531B28">
        <w:instrText xml:space="preserve"> ADDIN EN.CITE &lt;EndNote&gt;&lt;Cite&gt;&lt;Author&gt;Reinhart&lt;/Author&gt;&lt;Year&gt;2006&lt;/Year&gt;&lt;RecNum&gt;94&lt;/RecNum&gt;&lt;DisplayText&gt;[23]&lt;/DisplayText&gt;&lt;record&gt;&lt;rec-number&gt;94&lt;/rec-number&gt;&lt;foreign-keys&gt;&lt;key app="EN" db-id="w2drztaf3reza8exrd35e5d1xtfs5tdt2xd0" timestamp="1515096958"&gt;94&lt;/key&gt;&lt;/foreign-keys&gt;&lt;ref-type name="Journal Article"&gt;17&lt;/ref-type&gt;&lt;contributors&gt;&lt;authors&gt;&lt;author&gt;Reinhart, K.&lt;/author&gt;&lt;author&gt;Brunkhorst, F. M.&lt;/author&gt;&lt;/authors&gt;&lt;/contributors&gt;&lt;titles&gt;&lt;title&gt;Diagnosis and therapy of sepsis - Guidelines of the German Sepsis Society Inc. and the German Interdisciplinary Association for Intensive and Emergency Medicine&lt;/title&gt;&lt;secondary-title&gt;Anasthesiologie &amp;amp; Intensivmedizin&lt;/secondary-title&gt;&lt;/titles&gt;&lt;periodical&gt;&lt;full-title&gt;Anasthesiologie &amp;amp; Intensivmedizin&lt;/full-title&gt;&lt;/periodical&gt;&lt;pages&gt;S157-S179&lt;/pages&gt;&lt;volume&gt;47&lt;/volume&gt;&lt;dates&gt;&lt;year&gt;2006&lt;/year&gt;&lt;pub-dates&gt;&lt;date&gt;Nov&lt;/date&gt;&lt;/pub-dates&gt;&lt;/dates&gt;&lt;isbn&gt;0170-5334&lt;/isbn&gt;&lt;accession-num&gt;WOS:000242352300001&lt;/accession-num&gt;&lt;urls&gt;&lt;related-urls&gt;&lt;url&gt;&amp;lt;Go to ISI&amp;gt;://WOS:000242352300001&lt;/url&gt;&lt;/related-urls&gt;&lt;/urls&gt;&lt;/record&gt;&lt;/Cite&gt;&lt;/EndNote&gt;</w:instrText>
      </w:r>
      <w:r w:rsidR="000E672F">
        <w:fldChar w:fldCharType="separate"/>
      </w:r>
      <w:r w:rsidR="00531B28">
        <w:rPr>
          <w:noProof/>
        </w:rPr>
        <w:t>[23]</w:t>
      </w:r>
      <w:r w:rsidR="000E672F">
        <w:fldChar w:fldCharType="end"/>
      </w:r>
      <w:r w:rsidR="00B4327B">
        <w:t>. Three guidelines specifically warned of the dangers of fluid overload or pulmonary oedema, with varying degrees of caution:</w:t>
      </w:r>
      <w:r>
        <w:t xml:space="preserve"> “…</w:t>
      </w:r>
      <w:r w:rsidR="005C220D">
        <w:t xml:space="preserve"> even in the context of fluid-responsive patients, fluid management should be titrated carefully</w:t>
      </w:r>
      <w:r>
        <w:t>”</w:t>
      </w:r>
      <w:r w:rsidR="009C6D56">
        <w:t xml:space="preserve"> </w:t>
      </w:r>
      <w:r w:rsidR="000E672F">
        <w:fldChar w:fldCharType="begin"/>
      </w:r>
      <w:r w:rsidR="00531B28">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sidR="000E672F">
        <w:fldChar w:fldCharType="separate"/>
      </w:r>
      <w:r w:rsidR="00531B28">
        <w:rPr>
          <w:noProof/>
        </w:rPr>
        <w:t>[19]</w:t>
      </w:r>
      <w:r w:rsidR="000E672F">
        <w:fldChar w:fldCharType="end"/>
      </w:r>
      <w:r w:rsidR="00B4327B">
        <w:t xml:space="preserve">, </w:t>
      </w:r>
      <w:r w:rsidR="00B4327B">
        <w:lastRenderedPageBreak/>
        <w:t>stressing</w:t>
      </w:r>
      <w:r>
        <w:t xml:space="preserve"> the need for arterial oxygenation monitoring</w:t>
      </w:r>
      <w:r w:rsidR="009C6D56">
        <w:t xml:space="preserve"> </w:t>
      </w:r>
      <w:r w:rsidR="000E672F">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yMF08L0Rpc3BsYXlUZXh0PjxyZWNv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UHJh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2NjbWpvdXJuYWwv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Zm9sbG93aW5nY29tbW9uLmpz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jY21qb3VybmFsL19sYXlvdXRzLzE1LzEwMzMvU2NyaXB0cy9saWJz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jY21qb3VybmFs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oY1BGZ0lmQWd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VVQWkJZQ0FnTVBaQllDWmc5a0Zn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d1kyWTNZV00xWkRsak16QTBabU0xWWpReU5ERTFOVE5tTkdFMU5q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dWallUZ3hNMk16WTJSbE9EUTFPVGM1TUROa016WXhaRGhrWXpO
alptWmtId2NDQW1Sa0FnTVBaQllDQWdFUFpCWUNBZ0VQRHhZQ0h3SUZPbGx2ZFhJZ2JXVnpjMkZu
WlNCb1lYTWdZbVZsYmlCemRXTmpaWE56Wm5Wc2JIa2djMlZ1ZENCMGJ5QjViM1Z5SUdOdmJHeGxZ
V2QxWlM1a1pBSVZEMlFXQmdJQkR3OFdBaDhDWkJZQ0h3UUZEV1JwYzNCc1lYazZibTl1WlR0a0Fn
SVBGZ0lmQlFValQzQmxia1Y0Y0c5eWRGUnZVRzl3ZFhCRmVIUmxibVJsY2w4ME9UQXdPVEl6TXpW
a0FnTVBaQllDWmc5a0ZnSUNBUThRWkE4V0EyWUNBUUlDRmdNUUJRaEZibVFnVG05MFpRVUhSVzVr
VG05MFpXY1FCUWRRY205amFYUmxCUWRRY205amFYUmxaeEFGRVZKbFptVnlaVzVqWlNCTllXNWha
MlZ5QlJCU1pXWmxjbVZ1WTJWTllXNWhaMlZ5WjJSa0Fnc1BaQllJQWdJUEZnUWVDV2x1Ym==
</w:fldData>
        </w:fldChar>
      </w:r>
      <w:r w:rsidR="00531B28">
        <w:instrText xml:space="preserve"> ADDIN EN.CITE.DATA </w:instrText>
      </w:r>
      <w:r w:rsidR="00531B28">
        <w:fldChar w:fldCharType="end"/>
      </w:r>
      <w:r w:rsidR="00531B28">
        <w:fldChar w:fldCharType="begin">
          <w:fldData xml:space="preserve">bVZ5YUhSdGJBVlVVSEpoWTNScFkyVWdjR0Z5WVcxbGRHVnljeUJtYjNJZ2FHVnRiMlI1Ym1GdGFX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E1T0dJd01UazRNRFkzTkRReU1tTTVNV013WldFMU5XVXhOall3TkdFMUh3Y0NBbVJrQWdN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FJREQyUVdBZ0lCRHhZQ0h3RUZ1QUZvZEhSd2N6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DRZell6
TVRVNU5tWm1abUkwTmpBNVltUmlOemhqWVRRNU16bG1aalZqTW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V4TXpFNU5EZzBOMlFDQXc5a0ZnSm1EMlFXQWdJQkR4QmtE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dV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yB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c0ZCRTVoYldVZkRBVUNTVVFmRFd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M
QlFST1lXMWxId3dGQWtsRUh3MW5aQkFWRFJsWGFHRjBKM01nZVc5MWNpQjNiM0pySUhObGRIUnBi
bWMvRjBodmMzQnBkR0ZzSUZWdVpHVnlJREkxTUNCQ1pXUnpGa2h2YzNCcGRHRnNJRTkyWlhJZ01q
VXdJ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IElnTkMxWlpXRnlJRUZqWVdSbGJXbGpJRlZ1YVhabGNuTnBkSGtSUTI5dGJYVnVhWFI1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WkdRQ0hROFBGZ0lmRVFWMEwx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Ud2hMUzBnVTJWeWRtVnlJRWx1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TdUMDU6NDA6MDIu
NTU3NTg4N1omcXVvdDspIC0gbmV3IERhdGUoKSwgc2l0ZUNsaWVudFRhZzogJnF1b3Q7NCQkMTUu
MC41MTA5LjEwMDAmcXVvdDssIGNyb3NzRG9tYWluUGhvdG9zRW5hYmxlZDpmYWxzZSwgd2ViVUlW
ZXJzaW9uOjE1LCB3ZWJQZXJtTWFza3M6e0hpZ2g6MCxMb3c6MTk2NjA4fSxwYWdlTGlzdElkOiZx
dW90O3tlNzVlMzg0OC1hNjEwLTQ5M2UtODAyOC0zODY2MTIwZWZiNWZ9JnF1b3Q7LHBhZ2VJdGVt
SWQ6MSwgcGFnZVBlcnNvbmFsaXphdGlvblNjb3BlOjEsIGFsZXJ0c0VuYWJsZWQ6dHJ1ZSwgc2l0
ZVNlcnZlclJlbGF0aXZlVXJsOiAmcXVvdDtcdTAwMmZjY21qb3VybmFs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n==
</w:fldData>
        </w:fldChar>
      </w:r>
      <w:r w:rsidR="00531B28">
        <w:instrText xml:space="preserve"> ADDIN EN.CITE.DATA </w:instrText>
      </w:r>
      <w:r w:rsidR="00531B28">
        <w:fldChar w:fldCharType="end"/>
      </w:r>
      <w:r w:rsidR="00531B28">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DATA </w:instrText>
      </w:r>
      <w:r w:rsidR="00531B28">
        <w:fldChar w:fldCharType="end"/>
      </w:r>
      <w:r w:rsidR="000E672F">
        <w:fldChar w:fldCharType="separate"/>
      </w:r>
      <w:r w:rsidR="00531B28">
        <w:rPr>
          <w:noProof/>
        </w:rPr>
        <w:t>[20]</w:t>
      </w:r>
      <w:r w:rsidR="000E672F">
        <w:fldChar w:fldCharType="end"/>
      </w:r>
      <w:r w:rsidR="00991D92">
        <w:t xml:space="preserve"> and</w:t>
      </w:r>
      <w:r>
        <w:t xml:space="preserve"> </w:t>
      </w:r>
      <w:r w:rsidR="00B4327B">
        <w:t>explicitly</w:t>
      </w:r>
      <w:r>
        <w:t xml:space="preserve"> caution</w:t>
      </w:r>
      <w:r w:rsidR="00B4327B">
        <w:t>ing liberal fluids</w:t>
      </w:r>
      <w:r>
        <w:t xml:space="preserve"> where</w:t>
      </w:r>
      <w:r w:rsidR="009C6D56">
        <w:t xml:space="preserve"> there was</w:t>
      </w:r>
      <w:r>
        <w:t xml:space="preserve"> </w:t>
      </w:r>
      <w:r w:rsidRPr="00E0460F">
        <w:t>no or limited access to vasopressors and mechanical ventilation</w:t>
      </w:r>
      <w:r w:rsidR="009C6D56">
        <w:t xml:space="preserve"> </w:t>
      </w:r>
      <w:r w:rsidR="000E672F">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00531B28">
        <w:instrText xml:space="preserve"> ADDIN EN.CITE </w:instrText>
      </w:r>
      <w:r w:rsidR="00531B28">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00531B28">
        <w:instrText xml:space="preserve"> ADDIN EN.CITE.DATA </w:instrText>
      </w:r>
      <w:r w:rsidR="00531B28">
        <w:fldChar w:fldCharType="end"/>
      </w:r>
      <w:r w:rsidR="000E672F">
        <w:fldChar w:fldCharType="separate"/>
      </w:r>
      <w:r w:rsidR="00531B28">
        <w:rPr>
          <w:noProof/>
        </w:rPr>
        <w:t>[15]</w:t>
      </w:r>
      <w:r w:rsidR="000E672F">
        <w:fldChar w:fldCharType="end"/>
      </w:r>
      <w:r w:rsidR="009C6D56">
        <w:t>.</w:t>
      </w:r>
    </w:p>
    <w:p w14:paraId="7F59AACC" w14:textId="77777777" w:rsidR="005C220D" w:rsidRPr="0087200D" w:rsidRDefault="005C220D" w:rsidP="0087200D">
      <w:pPr>
        <w:pStyle w:val="Heading2"/>
      </w:pPr>
      <w:r w:rsidRPr="0087200D">
        <w:t>Vasopressors</w:t>
      </w:r>
    </w:p>
    <w:p w14:paraId="1D85BA61" w14:textId="01A41C9E" w:rsidR="009C6D56" w:rsidRDefault="00C43580" w:rsidP="00044D2C">
      <w:r>
        <w:t>Three studies made n</w:t>
      </w:r>
      <w:r w:rsidR="008A35F8">
        <w:t>o specific recommendation</w:t>
      </w:r>
      <w:r>
        <w:t>s</w:t>
      </w:r>
      <w:r w:rsidR="00286E95">
        <w:t xml:space="preserve"> on choice of vasopressor</w:t>
      </w:r>
      <w:r w:rsidR="009C6D56">
        <w:t xml:space="preserve"> </w:t>
      </w:r>
      <w:r w:rsidR="000E672F">
        <w:fldChar w:fldCharType="begin">
          <w:fldData xml:space="preserve">PEVuZE5vdGU+PENpdGU+PEF1dGhvcj5QZXJuZXI8L0F1dGhvcj48WWVhcj4yMDE1PC9ZZWFyPjxS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</w:fldData>
        </w:fldChar>
      </w:r>
      <w:r w:rsidR="00531B28">
        <w:instrText xml:space="preserve"> ADDIN EN.CITE </w:instrText>
      </w:r>
      <w:r w:rsidR="00531B28">
        <w:fldChar w:fldCharType="begin">
          <w:fldData xml:space="preserve">PEVuZE5vdGU+PENpdGU+PEF1dGhvcj5QZXJuZXI8L0F1dGhvcj48WWVhcj4yMDE1PC9ZZWFyPjxS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</w:fldData>
        </w:fldChar>
      </w:r>
      <w:r w:rsidR="00531B28">
        <w:instrText xml:space="preserve"> ADDIN EN.CITE.DATA </w:instrText>
      </w:r>
      <w:r w:rsidR="00531B28">
        <w:fldChar w:fldCharType="end"/>
      </w:r>
      <w:r w:rsidR="000E672F">
        <w:fldChar w:fldCharType="separate"/>
      </w:r>
      <w:r w:rsidR="00531B28">
        <w:rPr>
          <w:noProof/>
        </w:rPr>
        <w:t>[16, 18, 19]</w:t>
      </w:r>
      <w:r w:rsidR="000E672F">
        <w:fldChar w:fldCharType="end"/>
      </w:r>
      <w:r w:rsidR="009C6D56">
        <w:t xml:space="preserve">. </w:t>
      </w:r>
      <w:r w:rsidR="00286E95">
        <w:t>Norepinephrine was identified as the preferred first line vasopressor therapy in 5 studies</w:t>
      </w:r>
      <w:r w:rsidR="009C6D56">
        <w:t xml:space="preserve"> </w:t>
      </w:r>
      <w:r w:rsidR="000E672F">
        <w:fldChar w:fldCharType="begin">
          <w:fldData xml:space="preserve">Vk5sYkdWamRHbHZiZ1YvWTNSc01EQWtZM1JzTkRna1oxOW1ORFkwWmpjeE0xOHdPRE0yWHpRNU1q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RjEtMTgm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==
</w:fldData>
        </w:fldChar>
      </w:r>
      <w:r w:rsidR="00531B28">
        <w:instrText xml:space="preserve"> ADDIN EN.CITE </w:instrText>
      </w:r>
      <w:r w:rsidR="00531B28">
        <w:fldChar w:fldCharType="begin">
          <w:fldData xml:space="preserve">PEVuZE5vdGU+PENpdGU+PEF1dGhvcj5NaXNhbmdvPC9BdXRob3I+PFllYXI+MjAxNzwvWWVhcj48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==
</w:fldData>
        </w:fldChar>
      </w:r>
      <w:r w:rsidR="00531B28">
        <w:instrText xml:space="preserve"> ADDIN EN.CITE.DATA </w:instrText>
      </w:r>
      <w:r w:rsidR="00531B28">
        <w:fldChar w:fldCharType="end"/>
      </w:r>
      <w:r w:rsidR="00531B28">
        <w:fldChar w:fldCharType="begin">
          <w:fldData xml:space="preserve">b3Q7aGlkZGVuJnF1b3Q7IG5hbWU9JnF1b3Q7X3dwU2VsZWN0ZWQmcXVvdDsgaWQ9JnF1b3Q7X3dw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poWlRobE1EWm1NR0V6TVRReVpHWmhOelV4T1RRek5UTTBPV05sTlRaa0h3Y0NBbVJrQWdN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mJHeGxZ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==
</w:fldData>
        </w:fldChar>
      </w:r>
      <w:r w:rsidR="00531B28">
        <w:instrText xml:space="preserve"> ADDIN EN.CITE.DATA </w:instrText>
      </w:r>
      <w:r w:rsidR="00531B28">
        <w:fldChar w:fldCharType="end"/>
      </w:r>
      <w:r w:rsidR="00531B28">
        <w:fldChar w:fldCharType="begin">
          <w:fldData xml:space="preserve">Vk5sYkdWamRHbHZiZ1YvWTNSc01EQWtZM1JzTkRna1oxOW1ORFkwWmpjeE0xOHdPRE0yWHpRNU1q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RjEtMTgm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==
</w:fldData>
        </w:fldChar>
      </w:r>
      <w:r w:rsidR="00531B28">
        <w:instrText xml:space="preserve"> ADDIN EN.CITE.DATA </w:instrText>
      </w:r>
      <w:r w:rsidR="00531B28">
        <w:fldChar w:fldCharType="end"/>
      </w:r>
      <w:r w:rsidR="000E672F">
        <w:fldChar w:fldCharType="separate"/>
      </w:r>
      <w:r w:rsidR="00531B28">
        <w:rPr>
          <w:noProof/>
        </w:rPr>
        <w:t>[9, 15, 17, 20, 23]</w:t>
      </w:r>
      <w:r w:rsidR="000E672F">
        <w:fldChar w:fldCharType="end"/>
      </w:r>
      <w:r w:rsidR="009C6D56">
        <w:t>.</w:t>
      </w:r>
      <w:r w:rsidR="00A65A11">
        <w:t xml:space="preserve"> </w:t>
      </w:r>
      <w:r>
        <w:t>Two</w:t>
      </w:r>
      <w:r w:rsidR="00044D2C">
        <w:t xml:space="preserve"> stud</w:t>
      </w:r>
      <w:r>
        <w:t>ies</w:t>
      </w:r>
      <w:r w:rsidR="00044D2C">
        <w:t xml:space="preserve"> recommended </w:t>
      </w:r>
      <w:r w:rsidR="008A35F8">
        <w:t>dopamine or epinephrine</w:t>
      </w:r>
      <w:r w:rsidR="009C6D56">
        <w:t xml:space="preserve"> </w:t>
      </w:r>
      <w:r w:rsidR="000E672F">
        <w:fldChar w:fldCharType="begin">
          <w:fldData xml:space="preserve">PEVuZE5vdGU+PENpdGU+PEF1dGhvcj5EdW5zZXI8L0F1dGhvcj48WWVhcj4yMDEyPC9ZZWFyPjxS
ZWNOdW0+MzYwPC9SZWNOdW0+PERpc3BsYXlUZXh0PlsyMS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Xb3JsZCBIZWFsdGggT3JnYW5pc2F0aW9uPC9BdXRob3I+PFllYXI+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</w:fldData>
        </w:fldChar>
      </w:r>
      <w:r w:rsidR="00531B28">
        <w:instrText xml:space="preserve"> ADDIN EN.CITE </w:instrText>
      </w:r>
      <w:r w:rsidR="00531B28">
        <w:fldChar w:fldCharType="begin">
          <w:fldData xml:space="preserve">PEVuZE5vdGU+PENpdGU+PEF1dGhvcj5EdW5zZXI8L0F1dGhvcj48WWVhcj4yMDEyPC9ZZWFyPjxS
ZWNOdW0+MzYwPC9SZWNOdW0+PERpc3BsYXlUZXh0PlsyMS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Xb3JsZCBIZWFsdGggT3JnYW5pc2F0aW9uPC9BdXRob3I+PFllYXI+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</w:fldData>
        </w:fldChar>
      </w:r>
      <w:r w:rsidR="00531B28">
        <w:instrText xml:space="preserve"> ADDIN EN.CITE.DATA </w:instrText>
      </w:r>
      <w:r w:rsidR="00531B28">
        <w:fldChar w:fldCharType="end"/>
      </w:r>
      <w:r w:rsidR="000E672F">
        <w:fldChar w:fldCharType="separate"/>
      </w:r>
      <w:r w:rsidR="00531B28">
        <w:rPr>
          <w:noProof/>
        </w:rPr>
        <w:t>[21, 22]</w:t>
      </w:r>
      <w:r w:rsidR="000E672F">
        <w:fldChar w:fldCharType="end"/>
      </w:r>
      <w:r w:rsidR="009C6D56">
        <w:t>.</w:t>
      </w:r>
    </w:p>
    <w:p w14:paraId="2F5F2782" w14:textId="589D5431" w:rsidR="005C220D" w:rsidRDefault="00286E95" w:rsidP="00044D2C">
      <w:r>
        <w:t>Starting criteria were not</w:t>
      </w:r>
      <w:r w:rsidR="008A35F8">
        <w:t xml:space="preserve"> </w:t>
      </w:r>
      <w:r>
        <w:t>specified</w:t>
      </w:r>
      <w:r w:rsidR="00044D2C">
        <w:t xml:space="preserve"> in one study</w:t>
      </w:r>
      <w:r w:rsidR="009C6D56">
        <w:t xml:space="preserve"> </w:t>
      </w:r>
      <w:r w:rsidR="000E672F">
        <w:fldChar w:fldCharType="begin">
          <w:fldData xml:space="preserve">PEVuZE5vdGU+PENpdGU+PEF1dGhvcj5Nb2xsZXI8L0F1dGhvcj48WWVhcj4yMDE2PC9ZZWFyPjxS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</w:fldData>
        </w:fldChar>
      </w:r>
      <w:r w:rsidR="00531B28">
        <w:instrText xml:space="preserve"> ADDIN EN.CITE </w:instrText>
      </w:r>
      <w:r w:rsidR="00531B28">
        <w:fldChar w:fldCharType="begin">
          <w:fldData xml:space="preserve">PEVuZE5vdGU+PENpdGU+PEF1dGhvcj5Nb2xsZXI8L0F1dGhvcj48WWVhcj4yMDE2PC9ZZWFyPjxS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</w:fldData>
        </w:fldChar>
      </w:r>
      <w:r w:rsidR="00531B28">
        <w:instrText xml:space="preserve"> ADDIN EN.CITE.DATA </w:instrText>
      </w:r>
      <w:r w:rsidR="00531B28">
        <w:fldChar w:fldCharType="end"/>
      </w:r>
      <w:r w:rsidR="000E672F">
        <w:fldChar w:fldCharType="separate"/>
      </w:r>
      <w:r w:rsidR="00531B28">
        <w:rPr>
          <w:noProof/>
        </w:rPr>
        <w:t>[17]</w:t>
      </w:r>
      <w:r w:rsidR="000E672F">
        <w:fldChar w:fldCharType="end"/>
      </w:r>
      <w:r w:rsidR="009C6D56">
        <w:t>.</w:t>
      </w:r>
      <w:r w:rsidR="00044D2C">
        <w:t xml:space="preserve"> </w:t>
      </w:r>
      <w:r w:rsidR="009C6D56">
        <w:t>In those guidelines that gave them, thresholds of a</w:t>
      </w:r>
      <w:r w:rsidR="00044D2C">
        <w:t xml:space="preserve">rterial </w:t>
      </w:r>
      <w:r w:rsidR="009C6D56">
        <w:t>hypotension</w:t>
      </w:r>
      <w:r w:rsidR="00044D2C">
        <w:t xml:space="preserve"> </w:t>
      </w:r>
      <w:r w:rsidR="00A65A11">
        <w:t>w</w:t>
      </w:r>
      <w:r w:rsidR="009C6D56">
        <w:t>ere</w:t>
      </w:r>
      <w:r w:rsidR="00A65A11">
        <w:t xml:space="preserve"> the </w:t>
      </w:r>
      <w:r w:rsidR="009C6D56">
        <w:t xml:space="preserve">main </w:t>
      </w:r>
      <w:r w:rsidR="00A65A11">
        <w:t>indicator</w:t>
      </w:r>
      <w:r w:rsidR="009C6D56">
        <w:t>s</w:t>
      </w:r>
      <w:r w:rsidR="00A65A11">
        <w:t xml:space="preserve"> on which to </w:t>
      </w:r>
      <w:r w:rsidR="009C6D56">
        <w:t>base commencement of</w:t>
      </w:r>
      <w:r w:rsidR="00A65A11">
        <w:t xml:space="preserve"> pressor support </w:t>
      </w:r>
      <w:r w:rsidR="000E672F">
        <w:fldChar w:fldCharType="begin">
          <w:fldData xml:space="preserve">PEVuZE5vdGU+PENpdGU+PEF1dGhvcj5NaXNhbmdvPC9BdXRob3I+PFllYXI+MjAxNzwvWWVhcj48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</w:fldData>
        </w:fldChar>
      </w:r>
      <w:r w:rsidR="00531B28">
        <w:instrText xml:space="preserve"> ADDIN EN.CITE </w:instrText>
      </w:r>
      <w:r w:rsidR="00531B28">
        <w:fldChar w:fldCharType="begin">
          <w:fldData xml:space="preserve">PEVuZE5vdGU+PENpdGU+PEF1dGhvcj5NaXNhbmdvPC9BdXRob3I+PFllYXI+MjAxNzwvWWVhcj48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</w:fldData>
        </w:fldChar>
      </w:r>
      <w:r w:rsidR="00531B28">
        <w:instrText xml:space="preserve"> ADDIN EN.CITE.DATA </w:instrText>
      </w:r>
      <w:r w:rsidR="00531B28">
        <w:fldChar w:fldCharType="end"/>
      </w:r>
      <w:r w:rsidR="000E672F">
        <w:fldChar w:fldCharType="separate"/>
      </w:r>
      <w:r w:rsidR="00531B28">
        <w:rPr>
          <w:noProof/>
        </w:rPr>
        <w:t>[9, 15, 21, 23]</w:t>
      </w:r>
      <w:r w:rsidR="000E672F">
        <w:fldChar w:fldCharType="end"/>
      </w:r>
      <w:r w:rsidR="00044D2C">
        <w:t xml:space="preserve">, </w:t>
      </w:r>
      <w:r w:rsidR="00012FFF">
        <w:t xml:space="preserve">to be initiated after initial fluid management. Two other studies gave non-specific indications as “persistent tissue hypoperfusion” </w:t>
      </w:r>
      <w:r w:rsidR="000E672F">
        <w:fldChar w:fldCharType="begin"/>
      </w:r>
      <w:r w:rsidR="00531B28">
        <w:instrText xml:space="preserve"> ADDIN EN.CITE &lt;EndNote&gt;&lt;Cite&gt;&lt;Author&gt;Dunser&lt;/Author&gt;&lt;Year&gt;2012&lt;/Year&gt;&lt;RecNum&gt;360&lt;/RecNum&gt;&lt;DisplayText&gt;[22]&lt;/DisplayText&gt;&lt;record&gt;&lt;rec-number&gt;360&lt;/rec-number&gt;&lt;foreign-keys&gt;&lt;key app="EN" db-id="w2drztaf3reza8exrd35e5d1xtfs5tdt2xd0" timestamp="1515096962"&gt;360&lt;/key&gt;&lt;/foreign-keys&gt;&lt;ref-type name="Journal Article"&gt;17&lt;/ref-type&gt;&lt;contributors&gt;&lt;authors&gt;&lt;author&gt;Dunser, M. W.&lt;/author&gt;&lt;author&gt;Festic, E.&lt;/author&gt;&lt;author&gt;Dondorp, A.&lt;/author&gt;&lt;author&gt;Kissoon, N.&lt;/author&gt;&lt;author&gt;Ganbat, T.&lt;/author&gt;&lt;author&gt;Kwizera, A.&lt;/author&gt;&lt;author&gt;Haniffa, R.&lt;/author&gt;&lt;author&gt;Baker, T.&lt;/author&gt;&lt;author&gt;Schultz, M. J.&lt;/author&gt;&lt;/authors&gt;&lt;/contributors&gt;&lt;auth-address&gt;Department of Anesthesiology, Perioperative and General Critical Care Medicine, Salzburg General Hospital and Paracelsus Private Medical University, Mullner Hauptstrasse 48, 5020 Salzburg, Austria. M.Duenser@salk.at&lt;/auth-address&gt;&lt;titles&gt;&lt;title&gt;Recommendations for sepsis management in resource-limited setting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557-74&lt;/pages&gt;&lt;volume&gt;38&lt;/volume&gt;&lt;number&gt;4&lt;/number&gt;&lt;edition&gt;2012/02/22&lt;/edition&gt;&lt;keywords&gt;&lt;keyword&gt;Critical Care/*methods&lt;/keyword&gt;&lt;keyword&gt;*Developing Countries&lt;/keyword&gt;&lt;keyword&gt;*Health Resources&lt;/keyword&gt;&lt;keyword&gt;Humans&lt;/keyword&gt;&lt;keyword&gt;Sepsis/*diagnosis/*therapy&lt;/keyword&gt;&lt;/keywords&gt;&lt;dates&gt;&lt;year&gt;2012&lt;/year&gt;&lt;pub-dates&gt;&lt;date&gt;Apr&lt;/date&gt;&lt;/pub-dates&gt;&lt;/dates&gt;&lt;isbn&gt;0342-4642&lt;/isbn&gt;&lt;accession-num&gt;22349419&lt;/accession-num&gt;&lt;urls&gt;&lt;/urls&gt;&lt;custom2&gt;PMC3307996&lt;/custom2&gt;&lt;electronic-resource-num&gt;10.1007/s00134-012-2468-5&lt;/electronic-resource-num&gt;&lt;remote-database-provider&gt;NLM&lt;/remote-database-provider&gt;&lt;language&gt;eng&lt;/language&gt;&lt;/record&gt;&lt;/Cite&gt;&lt;/EndNote&gt;</w:instrText>
      </w:r>
      <w:r w:rsidR="000E672F">
        <w:fldChar w:fldCharType="separate"/>
      </w:r>
      <w:r w:rsidR="00531B28">
        <w:rPr>
          <w:noProof/>
        </w:rPr>
        <w:t>[22]</w:t>
      </w:r>
      <w:r w:rsidR="000E672F">
        <w:fldChar w:fldCharType="end"/>
      </w:r>
      <w:r w:rsidR="00012FFF">
        <w:t xml:space="preserve"> and inadequate “arterial pressure and organ perfusion” </w:t>
      </w:r>
      <w:r w:rsidR="000E672F">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 </w:instrText>
      </w:r>
      <w:r w:rsidR="00531B28">
        <w:fldChar w:fldCharType="begin">
          <w:fldData xml:space="preserve">PEVuZE5vdGU+PENpdGU+PEF1dGhvcj5Ib2xsZW5iZXJnPC9BdXRob3I+PFllYXI+MjAwNDwvWWVh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UHJh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2NjbWpvdXJuYWwv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Zm9sbG93aW5nY29tbW9uLmpz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jY21qb3VybmFsL19sYXlvdXRzLzE1LzEwMzMvU2NyaXB0cy9saWJz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jY21qb3VybmFs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oY1BGZ0lmQWd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VVQWkJZQ0FnTVBaQllDWmc5a0Zn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d1kyWTNZV00xWkRsak16QTBabU0xWWpReU5ERTFOVE5tTkdFMU5q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dWallUZ3hNMk16WTJSbE9EUTFPVGM1TUROa016WXhaRGhrWXpO
alptWmtId2NDQW1Sa0FnTVBaQllDQWdFUFpCWUNBZ0VQRHhZQ0h3SUZPbGx2ZFhJZ2JXVnpjMkZu
WlNCb1lYTWdZbVZsYmlCemRXTmpaWE56Wm5Wc2JIa2djMlZ1ZENCMGJ5QjViM1Z5SUdOdmJHeGxZ
V2QxWlM1a1pBSVZEMlFXQmdJQkR3OFdBaDhDWkJZQ0h3UUZEV1JwYzNCc1lYazZibTl1WlR0a0Fn
SVBGZ0lmQlFValQzQmxia1Y0Y0c5eWRGUnZVRzl3ZFhCRmVIUmxibVJsY2w4ME9UQXdPVEl6TXpW
a0FnTVBaQllDWmc5a0ZnSUNBUThRWkE4V0EyWUNBUUlDRmdNUUJRaEZibVFnVG05MFpRVUhSVzVr
VG05MFpXY1FCUWRRY205amFYUmxCUWRRY205amFYUmxaeEFGRVZKbFptVnlaVzVqWlNCTllXNWha
MlZ5QlJCU1pXWmxjbVZ1WTJWTllXNWhaMlZ5WjJSa0Fnc1BaQllJQWdJUEZnUWVDV2x1Ym==
</w:fldData>
        </w:fldChar>
      </w:r>
      <w:r w:rsidR="00531B28">
        <w:instrText xml:space="preserve"> ADDIN EN.CITE.DATA </w:instrText>
      </w:r>
      <w:r w:rsidR="00531B28">
        <w:fldChar w:fldCharType="end"/>
      </w:r>
      <w:r w:rsidR="00531B28">
        <w:fldChar w:fldCharType="begin">
          <w:fldData xml:space="preserve">bVZ5YUhSdGJBVlVVSEpoWTNScFkyVWdjR0Z5WVcxbGRHVnljeUJtYjNJZ2FHVnRiMlI1Ym1GdGFX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E1T0dJd01UazRNRFkzTkRReU1tTTVNV013WldFMU5XVXhOall3TkdFMUh3Y0NBbVJrQWdN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FJREQyUVdBZ0lCRHhZQ0h3RUZ1QUZvZEhSd2N6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DRZell6
TVRVNU5tWm1abUkwTmpBNVltUmlOemhqWVRRNU16bG1aalZqTW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V4TXpFNU5EZzBOMlFDQXc5a0ZnSm1EMlFXQWdJQkR4QmtE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dV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yB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c0ZCRTVoYldVZkRBVUNTVVFmRFd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M
QlFST1lXMWxId3dGQWtsRUh3MW5aQkFWRFJsWGFHRjBKM01nZVc5MWNpQjNiM0pySUhObGRIUnBi
bWMvRjBodmMzQnBkR0ZzSUZWdVpHVnlJREkxTUNCQ1pXUnpGa2h2YzNCcGRHRnNJRTkyWlhJZ01q
VXdJ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IElnTkMxWlpXRnlJRUZqWVdSbGJXbGpJRlZ1YVhabGNuTnBkSGtSUTI5dGJYVnVhWFI1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WkdRQ0hROFBGZ0lmRVFWMEwx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Ud2hMUzBnVTJWeWRtVnlJRWx1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TdUMDU6NDA6MDIu
NTU3NTg4N1omcXVvdDspIC0gbmV3IERhdGUoKSwgc2l0ZUNsaWVudFRhZzogJnF1b3Q7NCQkMTUu
MC41MTA5LjEwMDAmcXVvdDssIGNyb3NzRG9tYWluUGhvdG9zRW5hYmxlZDpmYWxzZSwgd2ViVUlW
ZXJzaW9uOjE1LCB3ZWJQZXJtTWFza3M6e0hpZ2g6MCxMb3c6MTk2NjA4fSxwYWdlTGlzdElkOiZx
dW90O3tlNzVlMzg0OC1hNjEwLTQ5M2UtODAyOC0zODY2MTIwZWZiNWZ9JnF1b3Q7LHBhZ2VJdGVt
SWQ6MSwgcGFnZVBlcnNvbmFsaXphdGlvblNjb3BlOjEsIGFsZXJ0c0VuYWJsZWQ6dHJ1ZSwgc2l0
ZVNlcnZlclJlbGF0aXZlVXJsOiAmcXVvdDtcdTAwMmZjY21qb3VybmFs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n==
</w:fldData>
        </w:fldChar>
      </w:r>
      <w:r w:rsidR="00531B28">
        <w:instrText xml:space="preserve"> ADDIN EN.CITE.DATA </w:instrText>
      </w:r>
      <w:r w:rsidR="00531B28">
        <w:fldChar w:fldCharType="end"/>
      </w:r>
      <w:r w:rsidR="00531B28">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sidR="00531B28">
        <w:instrText xml:space="preserve"> ADDIN EN.CITE.DATA </w:instrText>
      </w:r>
      <w:r w:rsidR="00531B28">
        <w:fldChar w:fldCharType="end"/>
      </w:r>
      <w:r w:rsidR="000E672F">
        <w:fldChar w:fldCharType="separate"/>
      </w:r>
      <w:r w:rsidR="00531B28">
        <w:rPr>
          <w:noProof/>
        </w:rPr>
        <w:t>[20]</w:t>
      </w:r>
      <w:r w:rsidR="000E672F">
        <w:fldChar w:fldCharType="end"/>
      </w:r>
      <w:r w:rsidR="00012FFF">
        <w:t xml:space="preserve">. </w:t>
      </w:r>
      <w:r w:rsidR="00A65A11">
        <w:t>Only</w:t>
      </w:r>
      <w:r w:rsidR="009C6D56">
        <w:t xml:space="preserve"> the</w:t>
      </w:r>
      <w:r w:rsidR="00A65A11">
        <w:t xml:space="preserve"> WHO guidelines specified a fluid volume trigger for consideration of </w:t>
      </w:r>
      <w:proofErr w:type="spellStart"/>
      <w:r w:rsidR="00A65A11">
        <w:t>pressors</w:t>
      </w:r>
      <w:proofErr w:type="spellEnd"/>
      <w:r w:rsidR="009C6D56">
        <w:t xml:space="preserve">; </w:t>
      </w:r>
      <w:r w:rsidR="00A65A11">
        <w:t>60 ml/kg within first 2 hours</w:t>
      </w:r>
      <w:r w:rsidR="009C6D56">
        <w:t xml:space="preserve"> </w:t>
      </w:r>
      <w:r w:rsidR="000E672F">
        <w:fldChar w:fldCharType="begin"/>
      </w:r>
      <w:r w:rsidR="00531B28">
        <w:instrText xml:space="preserve"> ADDIN EN.CITE &lt;EndNote&gt;&lt;Cite&gt;&lt;Author&gt;World Health Organisation&lt;/Author&gt;&lt;Year&gt;2009&lt;/Year&gt;&lt;RecNum&gt;10&lt;/RecNum&gt;&lt;DisplayText&gt;[21]&lt;/DisplayText&gt;&lt;record&gt;&lt;rec-number&gt;10&lt;/rec-number&gt;&lt;foreign-keys&gt;&lt;key app="EN" db-id="2299fdxzhesdwue5xvov52puvx5092ffsxt9" timestamp="1569377788"&gt;10&lt;/key&gt;&lt;/foreign-keys&gt;&lt;ref-type name="Electronic Book"&gt;44&lt;/ref-type&gt;&lt;contributors&gt;&lt;authors&gt;&lt;author&gt;World Health Organisation,.&lt;/author&gt;&lt;/authors&gt;&lt;/contributors&gt;&lt;titles&gt;&lt;title&gt;Acute care - Integrated Management of Adolescent and Adult Illness&lt;/title&gt;&lt;/titles&gt;&lt;dates&gt;&lt;year&gt;2009&lt;/year&gt;&lt;/dates&gt;&lt;pub-location&gt;Geneva&lt;/pub-location&gt;&lt;publisher&gt;WHO&lt;/publisher&gt;&lt;urls&gt;&lt;/urls&gt;&lt;/record&gt;&lt;/Cite&gt;&lt;/EndNote&gt;</w:instrText>
      </w:r>
      <w:r w:rsidR="000E672F">
        <w:fldChar w:fldCharType="separate"/>
      </w:r>
      <w:r w:rsidR="00531B28">
        <w:rPr>
          <w:noProof/>
        </w:rPr>
        <w:t>[21]</w:t>
      </w:r>
      <w:r w:rsidR="000E672F">
        <w:fldChar w:fldCharType="end"/>
      </w:r>
      <w:r w:rsidR="00A65A11">
        <w:t>. Once commenced, t</w:t>
      </w:r>
      <w:r>
        <w:t>he most common target was arterial pressure of MAP 65mmHg</w:t>
      </w:r>
      <w:r w:rsidR="009C6D56">
        <w:t xml:space="preserve"> </w:t>
      </w:r>
      <w:r w:rsidR="000E672F">
        <w:fldChar w:fldCharType="begin">
          <w:fldData xml:space="preserve">PEVuZE5vdGU+PENpdGU+PEF1dGhvcj5NaXNhbmdvPC9BdXRob3I+PFllYXI+MjAxNzwvWWVhcj48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==
</w:fldData>
        </w:fldChar>
      </w:r>
      <w:r w:rsidR="00531B28">
        <w:instrText xml:space="preserve"> ADDIN EN.CITE </w:instrText>
      </w:r>
      <w:r w:rsidR="00531B28">
        <w:fldChar w:fldCharType="begin">
          <w:fldData xml:space="preserve">PEVuZE5vdGU+PENpdGU+PEF1dGhvcj5NaXNhbmdvPC9BdXRob3I+PFllYXI+MjAxNzwvWWVhcj48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==
</w:fldData>
        </w:fldChar>
      </w:r>
      <w:r w:rsidR="00531B28">
        <w:instrText xml:space="preserve"> ADDIN EN.CITE.DATA </w:instrText>
      </w:r>
      <w:r w:rsidR="00531B28">
        <w:fldChar w:fldCharType="end"/>
      </w:r>
      <w:r w:rsidR="000E672F">
        <w:fldChar w:fldCharType="separate"/>
      </w:r>
      <w:r w:rsidR="00531B28">
        <w:rPr>
          <w:noProof/>
        </w:rPr>
        <w:t>[9, 15, 23]</w:t>
      </w:r>
      <w:r w:rsidR="000E672F">
        <w:fldChar w:fldCharType="end"/>
      </w:r>
      <w:r w:rsidR="009C6D56">
        <w:t>,</w:t>
      </w:r>
      <w:r>
        <w:t xml:space="preserve"> with </w:t>
      </w:r>
      <w:r w:rsidR="00012FFF">
        <w:t>one guideline</w:t>
      </w:r>
      <w:r>
        <w:t xml:space="preserve"> suggesting higher targets in chronic pre-existing hypertension</w:t>
      </w:r>
      <w:r w:rsidR="009C6D56">
        <w:t xml:space="preserve"> </w:t>
      </w:r>
      <w:r w:rsidR="000E672F">
        <w:fldChar w:fldCharType="begin"/>
      </w:r>
      <w:r w:rsidR="00531B28">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sidR="000E672F">
        <w:fldChar w:fldCharType="separate"/>
      </w:r>
      <w:r w:rsidR="00531B28">
        <w:rPr>
          <w:noProof/>
        </w:rPr>
        <w:t>[19]</w:t>
      </w:r>
      <w:r w:rsidR="000E672F">
        <w:fldChar w:fldCharType="end"/>
      </w:r>
      <w:r w:rsidR="009C6D56">
        <w:t>.</w:t>
      </w:r>
      <w:r w:rsidR="00A65A11">
        <w:t xml:space="preserve"> Two studies specifically </w:t>
      </w:r>
      <w:r w:rsidR="005C220D" w:rsidRPr="00044D2C">
        <w:t>recommend</w:t>
      </w:r>
      <w:r w:rsidR="00044D2C" w:rsidRPr="00044D2C">
        <w:t>ed</w:t>
      </w:r>
      <w:r w:rsidR="005C220D" w:rsidRPr="00044D2C">
        <w:t xml:space="preserve"> administ</w:t>
      </w:r>
      <w:r w:rsidR="00044D2C" w:rsidRPr="00044D2C">
        <w:t xml:space="preserve">ration </w:t>
      </w:r>
      <w:r w:rsidR="005C220D" w:rsidRPr="00044D2C">
        <w:t>via a central venous line using a syringe or infusion pump when available</w:t>
      </w:r>
      <w:r w:rsidR="009C6D56">
        <w:t xml:space="preserve"> </w:t>
      </w:r>
      <w:r w:rsidR="000E672F">
        <w:fldChar w:fldCharType="begin">
          <w:fldData xml:space="preserve">PEVuZE5vdGU+PENpdGU+PEF1dGhvcj5NaXNhbmdvPC9BdXRob3I+PFllYXI+MjAxNzwvWWVhcj48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</w:fldData>
        </w:fldChar>
      </w:r>
      <w:r w:rsidR="00531B28">
        <w:instrText xml:space="preserve"> ADDIN EN.CITE </w:instrText>
      </w:r>
      <w:r w:rsidR="00531B28">
        <w:fldChar w:fldCharType="begin">
          <w:fldData xml:space="preserve">PEVuZE5vdGU+PENpdGU+PEF1dGhvcj5NaXNhbmdvPC9BdXRob3I+PFllYXI+MjAxNzwvWWVhcj48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</w:fldData>
        </w:fldChar>
      </w:r>
      <w:r w:rsidR="00531B28">
        <w:instrText xml:space="preserve"> ADDIN EN.CITE.DATA </w:instrText>
      </w:r>
      <w:r w:rsidR="00531B28">
        <w:fldChar w:fldCharType="end"/>
      </w:r>
      <w:r w:rsidR="000E672F">
        <w:fldChar w:fldCharType="separate"/>
      </w:r>
      <w:r w:rsidR="00531B28">
        <w:rPr>
          <w:noProof/>
        </w:rPr>
        <w:t>[9, 15]</w:t>
      </w:r>
      <w:r w:rsidR="000E672F">
        <w:fldChar w:fldCharType="end"/>
      </w:r>
      <w:r w:rsidR="009C6D56">
        <w:t>.</w:t>
      </w:r>
    </w:p>
    <w:p w14:paraId="0626F39D" w14:textId="3A583110" w:rsidR="005C220D" w:rsidRPr="0087200D" w:rsidRDefault="005C220D" w:rsidP="0087200D">
      <w:pPr>
        <w:pStyle w:val="Heading2"/>
      </w:pPr>
      <w:r w:rsidRPr="0087200D">
        <w:t>Clinical applicability</w:t>
      </w:r>
    </w:p>
    <w:p w14:paraId="02422FF8" w14:textId="30D4B559" w:rsidR="00F210F1" w:rsidRDefault="00A8048D" w:rsidP="001D6F6A">
      <w:pPr>
        <w:sectPr w:rsidR="00F210F1" w:rsidSect="006452BC">
          <w:pgSz w:w="11906" w:h="16838" w:code="9"/>
          <w:pgMar w:top="1440" w:right="1440" w:bottom="1440" w:left="1440" w:header="720" w:footer="720" w:gutter="0"/>
          <w:cols w:space="720"/>
          <w:docGrid w:linePitch="326"/>
        </w:sectPr>
      </w:pPr>
      <w:r>
        <w:t xml:space="preserve">Table 3 </w:t>
      </w:r>
      <w:r w:rsidR="00AD5C08">
        <w:t>describes the applicability of each guideline against the pre-</w:t>
      </w:r>
      <w:r w:rsidR="00F210F1">
        <w:t>determined</w:t>
      </w:r>
      <w:r w:rsidR="001D6F6A">
        <w:t xml:space="preserve"> assessment scenarios</w:t>
      </w:r>
      <w:r w:rsidR="007429BA">
        <w:t xml:space="preserve"> </w:t>
      </w:r>
      <w:r w:rsidR="00AD5C08">
        <w:t>(</w:t>
      </w:r>
      <w:r w:rsidR="00675CAF">
        <w:t>summarised in Figure 2, full scenarios in Additional Files</w:t>
      </w:r>
      <w:r w:rsidR="00AD5C08">
        <w:t>)</w:t>
      </w:r>
      <w:r w:rsidR="007429BA">
        <w:t>.</w:t>
      </w:r>
      <w:r w:rsidR="00130A68">
        <w:t xml:space="preserve"> </w:t>
      </w:r>
      <w:r w:rsidR="005C220D" w:rsidRPr="001D6F6A">
        <w:t xml:space="preserve">Scenario A </w:t>
      </w:r>
      <w:r w:rsidR="001D471D">
        <w:t>describes the initial resuscitation of</w:t>
      </w:r>
      <w:r w:rsidR="001D6F6A">
        <w:t xml:space="preserve"> a</w:t>
      </w:r>
      <w:r w:rsidR="001D471D">
        <w:t xml:space="preserve"> previously healthy adult patient</w:t>
      </w:r>
      <w:r w:rsidR="001D6F6A">
        <w:t xml:space="preserve"> </w:t>
      </w:r>
      <w:r w:rsidR="001D471D">
        <w:t xml:space="preserve">with </w:t>
      </w:r>
      <w:r w:rsidR="005C220D" w:rsidRPr="001D6F6A">
        <w:t xml:space="preserve">suspected infection </w:t>
      </w:r>
      <w:r w:rsidR="001D471D">
        <w:t>and</w:t>
      </w:r>
      <w:r w:rsidR="005C220D" w:rsidRPr="001D6F6A">
        <w:t xml:space="preserve"> evidence of </w:t>
      </w:r>
      <w:r w:rsidR="001D471D">
        <w:t xml:space="preserve">possible </w:t>
      </w:r>
      <w:r w:rsidR="00FE14CA">
        <w:t xml:space="preserve">hypovolemia </w:t>
      </w:r>
      <w:r w:rsidR="00FE14CA" w:rsidRPr="00D4312C">
        <w:rPr>
          <w:i/>
        </w:rPr>
        <w:t>(tachyca</w:t>
      </w:r>
      <w:r w:rsidR="001D471D">
        <w:rPr>
          <w:i/>
        </w:rPr>
        <w:t>rdia</w:t>
      </w:r>
      <w:r w:rsidR="00FE14CA" w:rsidRPr="00D4312C">
        <w:rPr>
          <w:i/>
        </w:rPr>
        <w:t>),</w:t>
      </w:r>
      <w:r w:rsidR="00FE14CA">
        <w:t xml:space="preserve"> </w:t>
      </w:r>
      <w:r w:rsidR="005C220D" w:rsidRPr="001D6F6A">
        <w:t>poor peripheral perfusion</w:t>
      </w:r>
      <w:r w:rsidR="00FE14CA">
        <w:t xml:space="preserve"> </w:t>
      </w:r>
      <w:r w:rsidR="00FE14CA" w:rsidRPr="00D4312C">
        <w:rPr>
          <w:i/>
        </w:rPr>
        <w:t>(cool peripheries, prolonged capillary refill time)</w:t>
      </w:r>
      <w:r w:rsidR="00991D92">
        <w:rPr>
          <w:i/>
        </w:rPr>
        <w:t xml:space="preserve"> and</w:t>
      </w:r>
      <w:r w:rsidR="005C220D" w:rsidRPr="001D6F6A">
        <w:t xml:space="preserve"> </w:t>
      </w:r>
      <w:r w:rsidR="00FE14CA">
        <w:t xml:space="preserve">end-organ dysfunction </w:t>
      </w:r>
      <w:r w:rsidR="00FE14CA" w:rsidRPr="00FE14CA">
        <w:rPr>
          <w:i/>
        </w:rPr>
        <w:t>(</w:t>
      </w:r>
      <w:r w:rsidR="005C220D" w:rsidRPr="00D4312C">
        <w:rPr>
          <w:i/>
        </w:rPr>
        <w:t>altered mental status</w:t>
      </w:r>
      <w:r w:rsidR="00652903">
        <w:rPr>
          <w:i/>
        </w:rPr>
        <w:t>)</w:t>
      </w:r>
      <w:r w:rsidR="000A2851">
        <w:t>. In this scenario there is no serum lactate result available.</w:t>
      </w:r>
    </w:p>
    <w:p w14:paraId="036947F4" w14:textId="77777777" w:rsidR="00F210F1" w:rsidRPr="00AA2C0F" w:rsidRDefault="00F210F1" w:rsidP="00F210F1">
      <w:pPr>
        <w:pStyle w:val="Heading1"/>
        <w:spacing w:line="240" w:lineRule="auto"/>
      </w:pPr>
      <w:r w:rsidRPr="00AA2C0F">
        <w:lastRenderedPageBreak/>
        <w:t xml:space="preserve">Table </w:t>
      </w:r>
      <w:r w:rsidR="003A72A3">
        <w:fldChar w:fldCharType="begin"/>
      </w:r>
      <w:r w:rsidR="003A72A3">
        <w:instrText xml:space="preserve"> SEQ Table \* ARABIC </w:instrText>
      </w:r>
      <w:r w:rsidR="003A72A3">
        <w:fldChar w:fldCharType="separate"/>
      </w:r>
      <w:r w:rsidRPr="00AA2C0F">
        <w:t>3</w:t>
      </w:r>
      <w:r w:rsidR="003A72A3">
        <w:fldChar w:fldCharType="end"/>
      </w:r>
      <w:r w:rsidRPr="00AA2C0F">
        <w:t>: Specific fluid therapy recommended in pre-described clinical case scenarios</w:t>
      </w:r>
    </w:p>
    <w:p w14:paraId="78FA17A8" w14:textId="77777777" w:rsidR="00F210F1" w:rsidRPr="00B70C9D" w:rsidRDefault="00F210F1" w:rsidP="00F210F1">
      <w:pPr>
        <w:pStyle w:val="NoSpacing"/>
        <w:rPr>
          <w:rFonts w:eastAsia="Calibri"/>
        </w:rPr>
      </w:pPr>
      <w:r w:rsidRPr="00B70C9D">
        <w:rPr>
          <w:rFonts w:eastAsia="Calibri"/>
        </w:rPr>
        <w:t>All guidelines adopt a universal initial approach to fluids (do not take into consideration presenting co-morbidities).</w:t>
      </w:r>
    </w:p>
    <w:tbl>
      <w:tblPr>
        <w:tblStyle w:val="PlainTable21"/>
        <w:tblW w:w="9214" w:type="dxa"/>
        <w:tblLook w:val="04A0" w:firstRow="1" w:lastRow="0" w:firstColumn="1" w:lastColumn="0" w:noHBand="0" w:noVBand="1"/>
      </w:tblPr>
      <w:tblGrid>
        <w:gridCol w:w="1418"/>
        <w:gridCol w:w="2551"/>
        <w:gridCol w:w="2552"/>
        <w:gridCol w:w="2693"/>
      </w:tblGrid>
      <w:tr w:rsidR="00F210F1" w:rsidRPr="00B70C9D" w14:paraId="21E3C71D" w14:textId="77777777" w:rsidTr="005A4DBC">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D6A74D4"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bCs w:val="0"/>
                <w:sz w:val="22"/>
                <w:szCs w:val="22"/>
                <w:lang w:eastAsia="en-GB"/>
              </w:rPr>
            </w:pPr>
            <w:r w:rsidRPr="00B70C9D">
              <w:rPr>
                <w:rFonts w:asciiTheme="minorHAnsi" w:hAnsiTheme="minorHAnsi" w:cstheme="minorHAnsi"/>
                <w:b w:val="0"/>
                <w:bCs w:val="0"/>
                <w:sz w:val="22"/>
                <w:szCs w:val="22"/>
                <w:lang w:eastAsia="en-GB"/>
              </w:rPr>
              <w:t>Guideline</w:t>
            </w:r>
          </w:p>
        </w:tc>
        <w:tc>
          <w:tcPr>
            <w:tcW w:w="2551" w:type="dxa"/>
          </w:tcPr>
          <w:p w14:paraId="6810B8F6"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lang w:eastAsia="en-GB"/>
              </w:rPr>
            </w:pPr>
            <w:r w:rsidRPr="00B70C9D">
              <w:rPr>
                <w:rFonts w:asciiTheme="minorHAnsi" w:hAnsiTheme="minorHAnsi" w:cstheme="minorHAnsi"/>
                <w:b w:val="0"/>
                <w:bCs w:val="0"/>
                <w:sz w:val="22"/>
                <w:szCs w:val="22"/>
                <w:lang w:eastAsia="en-GB"/>
              </w:rPr>
              <w:t>Scenario A</w:t>
            </w:r>
          </w:p>
        </w:tc>
        <w:tc>
          <w:tcPr>
            <w:tcW w:w="2552" w:type="dxa"/>
          </w:tcPr>
          <w:p w14:paraId="6494AE4D"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lang w:eastAsia="en-GB"/>
              </w:rPr>
            </w:pPr>
            <w:r w:rsidRPr="00B70C9D">
              <w:rPr>
                <w:rFonts w:asciiTheme="minorHAnsi" w:hAnsiTheme="minorHAnsi" w:cstheme="minorHAnsi"/>
                <w:b w:val="0"/>
                <w:bCs w:val="0"/>
                <w:sz w:val="22"/>
                <w:szCs w:val="22"/>
                <w:lang w:eastAsia="en-GB"/>
              </w:rPr>
              <w:t>Scenario B</w:t>
            </w:r>
          </w:p>
        </w:tc>
        <w:tc>
          <w:tcPr>
            <w:tcW w:w="2693" w:type="dxa"/>
          </w:tcPr>
          <w:p w14:paraId="36EFA042"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szCs w:val="22"/>
                <w:lang w:eastAsia="en-GB"/>
              </w:rPr>
            </w:pPr>
            <w:r w:rsidRPr="00B70C9D">
              <w:rPr>
                <w:rFonts w:asciiTheme="minorHAnsi" w:hAnsiTheme="minorHAnsi" w:cstheme="minorHAnsi"/>
                <w:b w:val="0"/>
                <w:bCs w:val="0"/>
                <w:sz w:val="22"/>
                <w:szCs w:val="22"/>
                <w:lang w:eastAsia="en-GB"/>
              </w:rPr>
              <w:t>Scenario C</w:t>
            </w:r>
          </w:p>
        </w:tc>
      </w:tr>
      <w:tr w:rsidR="00F210F1" w:rsidRPr="00B70C9D" w14:paraId="383A9AD8" w14:textId="77777777" w:rsidTr="005A4DBC">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tcPr>
          <w:p w14:paraId="3A5A73C9"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bCs w:val="0"/>
                <w:sz w:val="22"/>
                <w:szCs w:val="22"/>
                <w:lang w:eastAsia="en-GB"/>
              </w:rPr>
            </w:pPr>
          </w:p>
        </w:tc>
        <w:tc>
          <w:tcPr>
            <w:tcW w:w="2551" w:type="dxa"/>
          </w:tcPr>
          <w:p w14:paraId="3B18AE1A"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i/>
                <w:sz w:val="22"/>
                <w:szCs w:val="22"/>
                <w:lang w:eastAsia="en-GB"/>
              </w:rPr>
            </w:pPr>
            <w:r w:rsidRPr="00B70C9D">
              <w:rPr>
                <w:rFonts w:asciiTheme="minorHAnsi" w:hAnsiTheme="minorHAnsi" w:cstheme="minorHAnsi"/>
                <w:bCs/>
                <w:i/>
                <w:sz w:val="22"/>
                <w:szCs w:val="22"/>
                <w:lang w:eastAsia="en-GB"/>
              </w:rPr>
              <w:t>Shock and altered mental status</w:t>
            </w:r>
          </w:p>
        </w:tc>
        <w:tc>
          <w:tcPr>
            <w:tcW w:w="2552" w:type="dxa"/>
          </w:tcPr>
          <w:p w14:paraId="3CDBEB3F"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i/>
                <w:sz w:val="22"/>
                <w:szCs w:val="22"/>
                <w:lang w:eastAsia="en-GB"/>
              </w:rPr>
            </w:pPr>
            <w:r w:rsidRPr="00B70C9D">
              <w:rPr>
                <w:rFonts w:asciiTheme="minorHAnsi" w:hAnsiTheme="minorHAnsi" w:cstheme="minorHAnsi"/>
                <w:bCs/>
                <w:i/>
                <w:sz w:val="22"/>
                <w:szCs w:val="22"/>
                <w:lang w:eastAsia="en-GB"/>
              </w:rPr>
              <w:t>Non-response to initial management, high lactate</w:t>
            </w:r>
          </w:p>
        </w:tc>
        <w:tc>
          <w:tcPr>
            <w:tcW w:w="2693" w:type="dxa"/>
          </w:tcPr>
          <w:p w14:paraId="5BDC9485"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i/>
                <w:sz w:val="22"/>
                <w:szCs w:val="22"/>
                <w:lang w:eastAsia="en-GB"/>
              </w:rPr>
            </w:pPr>
            <w:r w:rsidRPr="00B70C9D">
              <w:rPr>
                <w:rFonts w:asciiTheme="minorHAnsi" w:hAnsiTheme="minorHAnsi" w:cstheme="minorHAnsi"/>
                <w:bCs/>
                <w:i/>
                <w:sz w:val="22"/>
                <w:szCs w:val="22"/>
                <w:lang w:eastAsia="en-GB"/>
              </w:rPr>
              <w:t>High lactate and likely congestive cardiac failure</w:t>
            </w:r>
          </w:p>
        </w:tc>
      </w:tr>
      <w:tr w:rsidR="00F210F1" w:rsidRPr="00B70C9D" w14:paraId="1836A020" w14:textId="77777777" w:rsidTr="005A4DBC">
        <w:trPr>
          <w:trHeight w:val="314"/>
        </w:trPr>
        <w:tc>
          <w:tcPr>
            <w:cnfStyle w:val="001000000000" w:firstRow="0" w:lastRow="0" w:firstColumn="1" w:lastColumn="0" w:oddVBand="0" w:evenVBand="0" w:oddHBand="0" w:evenHBand="0" w:firstRowFirstColumn="0" w:firstRowLastColumn="0" w:lastRowFirstColumn="0" w:lastRowLastColumn="0"/>
            <w:tcW w:w="1418" w:type="dxa"/>
            <w:noWrap/>
          </w:tcPr>
          <w:p w14:paraId="3B5312DB"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proofErr w:type="spellStart"/>
            <w:r w:rsidRPr="00B70C9D">
              <w:rPr>
                <w:rFonts w:asciiTheme="minorHAnsi" w:hAnsiTheme="minorHAnsi" w:cstheme="minorHAnsi"/>
                <w:b w:val="0"/>
                <w:i/>
                <w:sz w:val="22"/>
                <w:szCs w:val="22"/>
                <w:lang w:eastAsia="en-GB"/>
              </w:rPr>
              <w:t>Cecconi</w:t>
            </w:r>
            <w:proofErr w:type="spellEnd"/>
            <w:r w:rsidRPr="00B70C9D">
              <w:rPr>
                <w:rFonts w:asciiTheme="minorHAnsi" w:hAnsiTheme="minorHAnsi" w:cstheme="minorHAnsi"/>
                <w:b w:val="0"/>
                <w:i/>
                <w:sz w:val="22"/>
                <w:szCs w:val="22"/>
                <w:lang w:eastAsia="en-GB"/>
              </w:rPr>
              <w:t xml:space="preserve"> (2014) </w:t>
            </w:r>
            <w:r>
              <w:rPr>
                <w:rFonts w:asciiTheme="minorHAnsi" w:hAnsiTheme="minorHAnsi" w:cstheme="minorHAnsi"/>
                <w:i/>
                <w:sz w:val="22"/>
                <w:szCs w:val="22"/>
                <w:lang w:eastAsia="en-GB"/>
              </w:rPr>
              <w:fldChar w:fldCharType="begin"/>
            </w:r>
            <w:r>
              <w:rPr>
                <w:rFonts w:asciiTheme="minorHAnsi" w:hAnsiTheme="minorHAnsi" w:cstheme="minorHAnsi"/>
                <w:i/>
                <w:sz w:val="22"/>
                <w:szCs w:val="22"/>
                <w:lang w:eastAsia="en-GB"/>
              </w:rPr>
              <w:instrText xml:space="preserve"> ADDIN EN.CITE &lt;EndNote&gt;&lt;Cite&gt;&lt;Author&gt;Cecconi&lt;/Author&gt;&lt;Year&gt;2014&lt;/Year&gt;&lt;RecNum&gt;9&lt;/RecNum&gt;&lt;DisplayText&gt;[19]&lt;/DisplayText&gt;&lt;record&gt;&lt;rec-number&gt;9&lt;/rec-number&gt;&lt;foreign-keys&gt;&lt;key app="EN" db-id="2299fdxzhesdwue5xvov52puvx5092ffsxt9" timestamp="1569377788"&gt;9&lt;/key&gt;&lt;/foreign-keys&gt;&lt;ref-type name="Journal Article"&gt;17&lt;/ref-type&gt;&lt;contributors&gt;&lt;authors&gt;&lt;author&gt;Cecconi, M.&lt;/author&gt;&lt;author&gt;De Backer, D.&lt;/author&gt;&lt;author&gt;Antonelli, M.&lt;/author&gt;&lt;author&gt;Beale, R.&lt;/author&gt;&lt;author&gt;Bakker, J.&lt;/author&gt;&lt;author&gt;Hofer, C.&lt;/author&gt;&lt;author&gt;Jaeschke, R.&lt;/author&gt;&lt;author&gt;Mebazaa, A.&lt;/author&gt;&lt;author&gt;Pinsky, M. R.&lt;/author&gt;&lt;author&gt;Teboul, J. L.&lt;/author&gt;&lt;author&gt;Vincent, J. L.&lt;/author&gt;&lt;author&gt;Rhodes, A.&lt;/author&gt;&lt;/authors&gt;&lt;/contributors&gt;&lt;auth-address&gt;Anaesthesia and Intensive Care, St George&amp;apos;s Hospital and Medical School, SW17 0QT, London, UK, mcecconi@sgul.ac.uk.&lt;/auth-address&gt;&lt;titles&gt;&lt;title&gt;Consensus on circulatory shock and hemodynamic monitoring. Task force of the European Society of Intensive Care Medicine&lt;/title&gt;&lt;secondary-title&gt;Intensive Care Med&lt;/secondary-title&gt;&lt;/titles&gt;&lt;pages&gt;1795-815&lt;/pages&gt;&lt;volume&gt;40&lt;/volume&gt;&lt;number&gt;12&lt;/number&gt;&lt;keywords&gt;&lt;keyword&gt;Blood Pressure/*physiology&lt;/keyword&gt;&lt;keyword&gt;Cardiac Output/physiology&lt;/keyword&gt;&lt;keyword&gt;Critical Care/*standards&lt;/keyword&gt;&lt;keyword&gt;Echocardiography&lt;/keyword&gt;&lt;keyword&gt;Europe&lt;/keyword&gt;&lt;keyword&gt;Guidelines as Topic&lt;/keyword&gt;&lt;keyword&gt;Hemodynamics/*physiology&lt;/keyword&gt;&lt;keyword&gt;Humans&lt;/keyword&gt;&lt;keyword&gt;Monitoring, Physiologic/*standards&lt;/keyword&gt;&lt;keyword&gt;Shock, Septic/*diagnosis/*physiopathology/therapy&lt;/keyword&gt;&lt;keyword&gt;Societies, Medical/*standards&lt;/keyword&gt;&lt;keyword&gt;Stroke Volume/physiology&lt;/keyword&gt;&lt;/keywords&gt;&lt;dates&gt;&lt;year&gt;2014&lt;/year&gt;&lt;pub-dates&gt;&lt;date&gt;Dec&lt;/date&gt;&lt;/pub-dates&gt;&lt;/dates&gt;&lt;isbn&gt;1432-1238 (Electronic)&amp;#xD;0342-4642 (Linking)&lt;/isbn&gt;&lt;accession-num&gt;25392034&lt;/accession-num&gt;&lt;urls&gt;&lt;related-urls&gt;&lt;url&gt;http://www.ncbi.nlm.nih.gov/pubmed/25392034&lt;/url&gt;&lt;/related-urls&gt;&lt;/urls&gt;&lt;custom2&gt;PMC4239778&lt;/custom2&gt;&lt;electronic-resource-num&gt;10.1007/s00134-014-3525-z&lt;/electronic-resource-num&gt;&lt;/record&gt;&lt;/Cite&gt;&lt;/EndNote&gt;</w:instrText>
            </w:r>
            <w:r>
              <w:rPr>
                <w:rFonts w:asciiTheme="minorHAnsi" w:hAnsiTheme="minorHAnsi" w:cstheme="minorHAnsi"/>
                <w:i/>
                <w:sz w:val="22"/>
                <w:szCs w:val="22"/>
                <w:lang w:eastAsia="en-GB"/>
              </w:rPr>
              <w:fldChar w:fldCharType="separate"/>
            </w:r>
            <w:r w:rsidRPr="00531B28">
              <w:rPr>
                <w:rFonts w:asciiTheme="minorHAnsi" w:hAnsiTheme="minorHAnsi" w:cstheme="minorHAnsi"/>
                <w:b w:val="0"/>
                <w:bCs w:val="0"/>
                <w:i/>
                <w:noProof/>
                <w:sz w:val="22"/>
                <w:szCs w:val="22"/>
                <w:lang w:eastAsia="en-GB"/>
              </w:rPr>
              <w:t>[19]</w:t>
            </w:r>
            <w:r>
              <w:rPr>
                <w:rFonts w:asciiTheme="minorHAnsi" w:hAnsiTheme="minorHAnsi" w:cstheme="minorHAnsi"/>
                <w:i/>
                <w:sz w:val="22"/>
                <w:szCs w:val="22"/>
                <w:lang w:eastAsia="en-GB"/>
              </w:rPr>
              <w:fldChar w:fldCharType="end"/>
            </w:r>
          </w:p>
        </w:tc>
        <w:tc>
          <w:tcPr>
            <w:tcW w:w="7796" w:type="dxa"/>
            <w:gridSpan w:val="3"/>
            <w:shd w:val="clear" w:color="auto" w:fill="E7E6E6" w:themeFill="background2"/>
          </w:tcPr>
          <w:p w14:paraId="7D0732D9"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eastAsia="en-GB"/>
              </w:rPr>
            </w:pPr>
            <w:r w:rsidRPr="00B70C9D">
              <w:rPr>
                <w:rFonts w:asciiTheme="minorHAnsi" w:hAnsiTheme="minorHAnsi" w:cstheme="minorHAnsi"/>
                <w:i/>
                <w:sz w:val="22"/>
                <w:szCs w:val="22"/>
                <w:lang w:eastAsia="en-GB"/>
              </w:rPr>
              <w:t>Guideline on haemodynamic monitoring in circulatory shock, not specific to sepsis. Recommendations are given in general terms and are not directly applicable to the clinical scenarios.</w:t>
            </w:r>
          </w:p>
        </w:tc>
      </w:tr>
      <w:tr w:rsidR="00F210F1" w:rsidRPr="00B70C9D" w14:paraId="245E0DF9" w14:textId="77777777" w:rsidTr="005A4DBC">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2A9B7AE"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proofErr w:type="spellStart"/>
            <w:r w:rsidRPr="00B70C9D">
              <w:rPr>
                <w:rFonts w:asciiTheme="minorHAnsi" w:hAnsiTheme="minorHAnsi" w:cstheme="minorHAnsi"/>
                <w:b w:val="0"/>
                <w:i/>
                <w:sz w:val="22"/>
                <w:szCs w:val="22"/>
                <w:lang w:eastAsia="en-GB"/>
              </w:rPr>
              <w:t>Dunser</w:t>
            </w:r>
            <w:proofErr w:type="spellEnd"/>
          </w:p>
          <w:p w14:paraId="43F84FB3"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B70C9D">
              <w:rPr>
                <w:rFonts w:asciiTheme="minorHAnsi" w:hAnsiTheme="minorHAnsi" w:cstheme="minorHAnsi"/>
                <w:b w:val="0"/>
                <w:i/>
                <w:sz w:val="22"/>
                <w:szCs w:val="22"/>
                <w:lang w:eastAsia="en-GB"/>
              </w:rPr>
              <w:t>(2012)</w:t>
            </w:r>
            <w:r>
              <w:rPr>
                <w:rFonts w:asciiTheme="minorHAnsi" w:hAnsiTheme="minorHAnsi" w:cstheme="minorHAnsi"/>
                <w:i/>
                <w:sz w:val="22"/>
                <w:szCs w:val="22"/>
                <w:lang w:eastAsia="en-GB"/>
              </w:rPr>
              <w:fldChar w:fldCharType="begin"/>
            </w:r>
            <w:r>
              <w:rPr>
                <w:rFonts w:asciiTheme="minorHAnsi" w:hAnsiTheme="minorHAnsi" w:cstheme="minorHAnsi"/>
                <w:i/>
                <w:sz w:val="22"/>
                <w:szCs w:val="22"/>
                <w:lang w:eastAsia="en-GB"/>
              </w:rPr>
              <w:instrText xml:space="preserve"> ADDIN EN.CITE &lt;EndNote&gt;&lt;Cite&gt;&lt;Author&gt;Dunser&lt;/Author&gt;&lt;Year&gt;2012&lt;/Year&gt;&lt;RecNum&gt;360&lt;/RecNum&gt;&lt;DisplayText&gt;[22]&lt;/DisplayText&gt;&lt;record&gt;&lt;rec-number&gt;360&lt;/rec-number&gt;&lt;foreign-keys&gt;&lt;key app="EN" db-id="w2drztaf3reza8exrd35e5d1xtfs5tdt2xd0" timestamp="1515096962"&gt;360&lt;/key&gt;&lt;/foreign-keys&gt;&lt;ref-type name="Journal Article"&gt;17&lt;/ref-type&gt;&lt;contributors&gt;&lt;authors&gt;&lt;author&gt;Dunser, M. W.&lt;/author&gt;&lt;author&gt;Festic, E.&lt;/author&gt;&lt;author&gt;Dondorp, A.&lt;/author&gt;&lt;author&gt;Kissoon, N.&lt;/author&gt;&lt;author&gt;Ganbat, T.&lt;/author&gt;&lt;author&gt;Kwizera, A.&lt;/author&gt;&lt;author&gt;Haniffa, R.&lt;/author&gt;&lt;author&gt;Baker, T.&lt;/author&gt;&lt;author&gt;Schultz, M. J.&lt;/author&gt;&lt;/authors&gt;&lt;/contributors&gt;&lt;auth-address&gt;Department of Anesthesiology, Perioperative and General Critical Care Medicine, Salzburg General Hospital and Paracelsus Private Medical University, Mullner Hauptstrasse 48, 5020 Salzburg, Austria. M.Duenser@salk.at&lt;/auth-address&gt;&lt;titles&gt;&lt;title&gt;Recommendations for sepsis management in resource-limited setting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557-74&lt;/pages&gt;&lt;volume&gt;38&lt;/volume&gt;&lt;number&gt;4&lt;/number&gt;&lt;edition&gt;2012/02/22&lt;/edition&gt;&lt;keywords&gt;&lt;keyword&gt;Critical Care/*methods&lt;/keyword&gt;&lt;keyword&gt;*Developing Countries&lt;/keyword&gt;&lt;keyword&gt;*Health Resources&lt;/keyword&gt;&lt;keyword&gt;Humans&lt;/keyword&gt;&lt;keyword&gt;Sepsis/*diagnosis/*therapy&lt;/keyword&gt;&lt;/keywords&gt;&lt;dates&gt;&lt;year&gt;2012&lt;/year&gt;&lt;pub-dates&gt;&lt;date&gt;Apr&lt;/date&gt;&lt;/pub-dates&gt;&lt;/dates&gt;&lt;isbn&gt;0342-4642&lt;/isbn&gt;&lt;accession-num&gt;22349419&lt;/accession-num&gt;&lt;urls&gt;&lt;/urls&gt;&lt;custom2&gt;PMC3307996&lt;/custom2&gt;&lt;electronic-resource-num&gt;10.1007/s00134-012-2468-5&lt;/electronic-resource-num&gt;&lt;remote-database-provider&gt;NLM&lt;/remote-database-provider&gt;&lt;language&gt;eng&lt;/language&gt;&lt;/record&gt;&lt;/Cite&gt;&lt;/EndNote&gt;</w:instrText>
            </w:r>
            <w:r>
              <w:rPr>
                <w:rFonts w:asciiTheme="minorHAnsi" w:hAnsiTheme="minorHAnsi" w:cstheme="minorHAnsi"/>
                <w:i/>
                <w:sz w:val="22"/>
                <w:szCs w:val="22"/>
                <w:lang w:eastAsia="en-GB"/>
              </w:rPr>
              <w:fldChar w:fldCharType="separate"/>
            </w:r>
            <w:r w:rsidRPr="00531B28">
              <w:rPr>
                <w:rFonts w:asciiTheme="minorHAnsi" w:hAnsiTheme="minorHAnsi" w:cstheme="minorHAnsi"/>
                <w:b w:val="0"/>
                <w:bCs w:val="0"/>
                <w:i/>
                <w:noProof/>
                <w:sz w:val="22"/>
                <w:szCs w:val="22"/>
                <w:lang w:eastAsia="en-GB"/>
              </w:rPr>
              <w:t>[22]</w:t>
            </w:r>
            <w:r>
              <w:rPr>
                <w:rFonts w:asciiTheme="minorHAnsi" w:hAnsiTheme="minorHAnsi" w:cstheme="minorHAnsi"/>
                <w:i/>
                <w:sz w:val="22"/>
                <w:szCs w:val="22"/>
                <w:lang w:eastAsia="en-GB"/>
              </w:rPr>
              <w:fldChar w:fldCharType="end"/>
            </w:r>
          </w:p>
        </w:tc>
        <w:tc>
          <w:tcPr>
            <w:tcW w:w="2551" w:type="dxa"/>
          </w:tcPr>
          <w:p w14:paraId="2816566E"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rPr>
              <w:t>&gt;4L crystalloid in first 24h.</w:t>
            </w:r>
          </w:p>
        </w:tc>
        <w:tc>
          <w:tcPr>
            <w:tcW w:w="2552" w:type="dxa"/>
          </w:tcPr>
          <w:p w14:paraId="7BFE809D"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No additional specific guidance.</w:t>
            </w:r>
          </w:p>
        </w:tc>
        <w:tc>
          <w:tcPr>
            <w:tcW w:w="2693" w:type="dxa"/>
          </w:tcPr>
          <w:p w14:paraId="6D991240"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Warning given regarding fluid overload. No fluid if not clinically hypo-perfused.</w:t>
            </w:r>
          </w:p>
        </w:tc>
      </w:tr>
      <w:tr w:rsidR="00F210F1" w:rsidRPr="00B70C9D" w14:paraId="4CC9A752" w14:textId="77777777" w:rsidTr="005A4DBC">
        <w:trPr>
          <w:trHeight w:val="31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74AD283"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proofErr w:type="spellStart"/>
            <w:r w:rsidRPr="00B70C9D">
              <w:rPr>
                <w:rFonts w:asciiTheme="minorHAnsi" w:hAnsiTheme="minorHAnsi" w:cstheme="minorHAnsi"/>
                <w:b w:val="0"/>
                <w:i/>
                <w:sz w:val="22"/>
                <w:szCs w:val="22"/>
                <w:lang w:eastAsia="en-GB"/>
              </w:rPr>
              <w:t>Hollenberg</w:t>
            </w:r>
            <w:proofErr w:type="spellEnd"/>
          </w:p>
          <w:p w14:paraId="1C7AC941"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B70C9D">
              <w:rPr>
                <w:rFonts w:asciiTheme="minorHAnsi" w:hAnsiTheme="minorHAnsi" w:cstheme="minorHAnsi"/>
                <w:b w:val="0"/>
                <w:i/>
                <w:sz w:val="22"/>
                <w:szCs w:val="22"/>
                <w:lang w:eastAsia="en-GB"/>
              </w:rPr>
              <w:t>(2004)</w:t>
            </w:r>
            <w:r w:rsidDel="00A6655C">
              <w:rPr>
                <w:rFonts w:asciiTheme="minorHAnsi" w:hAnsiTheme="minorHAnsi" w:cstheme="minorHAnsi"/>
                <w:b w:val="0"/>
                <w:bCs w:val="0"/>
                <w:i/>
                <w:sz w:val="22"/>
                <w:szCs w:val="22"/>
                <w:lang w:eastAsia="en-GB"/>
              </w:rPr>
              <w:t xml:space="preserve"> </w:t>
            </w:r>
            <w:r>
              <w:rPr>
                <w:rFonts w:asciiTheme="minorHAnsi" w:hAnsiTheme="minorHAnsi" w:cstheme="minorHAnsi"/>
                <w:i/>
                <w:sz w:val="22"/>
                <w:szCs w:val="22"/>
                <w:lang w:eastAsia="en-GB"/>
              </w:rPr>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Pr>
                <w:rFonts w:asciiTheme="minorHAnsi" w:hAnsiTheme="minorHAnsi" w:cstheme="minorHAnsi"/>
                <w:i/>
                <w:sz w:val="22"/>
                <w:szCs w:val="22"/>
                <w:lang w:eastAsia="en-GB"/>
              </w:rPr>
              <w:instrText xml:space="preserve"> ADDIN EN.CITE </w:instrText>
            </w:r>
            <w:r>
              <w:rPr>
                <w:rFonts w:asciiTheme="minorHAnsi" w:hAnsiTheme="minorHAnsi" w:cstheme="minorHAnsi"/>
                <w:i/>
                <w:sz w:val="22"/>
                <w:szCs w:val="22"/>
                <w:lang w:eastAsia="en-GB"/>
              </w:rPr>
              <w:fldChar w:fldCharType="begin">
                <w:fldData xml:space="preserve">PEVuZE5vdGU+PENpdGU+PEF1dGhvcj5Ib2xsZW5iZXJnPC9BdXRob3I+PFllYXI+MjAwNDwvWWVh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UHJh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2NjbWpvdXJuYWwv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Zm9sbG93aW5nY29tbW9uLmpz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jY21qb3VybmFsL19sYXlvdXRzLzE1LzEwMzMvU2NyaXB0cy9saWJz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jY21qb3VybmFs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oY1BGZ0lmQWd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VVQWkJZQ0FnTVBaQllDWmc5a0Zn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dWallUZ3hNMk16WTJSbE9EUTFPVGM1TUROa016WXhaRGhrWXpO
alptWmtId2NDQW1Sa0FnTVBaQllDQWdFUFpCWUNBZ0VQRHhZQ0h3SUZPbGx2ZFhJZ2JXVnpjMkZu
WlNCb1lYTWdZbVZsYmlCemRXTmpaWE56Wm5Wc2JIa2djMlZ1ZENCMGJ5QjViM1Z5SUdOdmJHeGxZ
V2QxWlM1a1pBSVZEMlFXQmdJQkR3OFdBaDhDWkJZQ0h3UUZEV1JwYzNCc1lYazZibTl1WlR0a0Fn
SVBGZ0lmQlFValQzQmxia1Y0Y0c5eWRGUnZVRzl3ZFhCRmVIUmxibVJsY2w4ME9UQXdPVEl6TXpW
a0FnTVBaQllDWmc5a0ZnSUNBUThRWkE4V0EyWUNBUUlDRmdNUUJRaEZibVFnVG05MFpRVUhSVzVr
VG05MFpXY1FCUWRRY205amFYUmxCUWRRY205amFYUmxaeEFGRVZKbFptVnlaVzVqWlNCTllXNWha
MlZ5QlJCU1pXWmxjbVZ1WTJWTllXNWhaMlZ5WjJSa0Fnc1BaQllJQWdJUEZnUWVDV2x1Ym==
</w:fldData>
              </w:fldChar>
            </w:r>
            <w:r>
              <w:rPr>
                <w:rFonts w:asciiTheme="minorHAnsi" w:hAnsiTheme="minorHAnsi" w:cstheme="minorHAnsi"/>
                <w:i/>
                <w:sz w:val="22"/>
                <w:szCs w:val="22"/>
                <w:lang w:eastAsia="en-GB"/>
              </w:rPr>
              <w:instrText xml:space="preserve"> ADDIN EN.CITE.DATA </w:instrText>
            </w:r>
            <w:r>
              <w:rPr>
                <w:rFonts w:asciiTheme="minorHAnsi" w:hAnsiTheme="minorHAnsi" w:cstheme="minorHAnsi"/>
                <w:i/>
                <w:sz w:val="22"/>
                <w:szCs w:val="22"/>
                <w:lang w:eastAsia="en-GB"/>
              </w:rPr>
            </w:r>
            <w:r>
              <w:rPr>
                <w:rFonts w:asciiTheme="minorHAnsi" w:hAnsiTheme="minorHAnsi" w:cstheme="minorHAnsi"/>
                <w:i/>
                <w:sz w:val="22"/>
                <w:szCs w:val="22"/>
                <w:lang w:eastAsia="en-GB"/>
              </w:rPr>
              <w:fldChar w:fldCharType="end"/>
            </w:r>
            <w:r>
              <w:rPr>
                <w:rFonts w:asciiTheme="minorHAnsi" w:hAnsiTheme="minorHAnsi" w:cstheme="minorHAnsi"/>
                <w:i/>
                <w:sz w:val="22"/>
                <w:szCs w:val="22"/>
                <w:lang w:eastAsia="en-GB"/>
              </w:rPr>
              <w:fldChar w:fldCharType="begin">
                <w:fldData xml:space="preserve">bVZ5YUhSdGJBVlVVSEpoWTNScFkyVWdjR0Z5WVcxbGRHVnljeUJtYjNJZ2FHVnRiMlI1Ym1GdGFX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FJREQyUVdBZ0lCRHhZQ0h3RUZ1QUZvZEhSd2N6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DRZell6
TVRVNU5tWm1abUkwTmpBNVltUmlOemhqWVRRNU16bG1aalZqTW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V4TXpFNU5EZzBOMlFDQXc5a0ZnSm1EMlFXQWdJQkR4QmtE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dV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yB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c0ZCRTVoYldVZkRBVUNTVVFmRFd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M
QlFST1lXMWxId3dGQWtsRUh3MW5aQkFWRFJsWGFHRjBKM01nZVc5MWNpQjNiM0pySUhObGRIUnBi
bWMvRjBodmMzQnBkR0ZzSUZWdVpHVnlJREkxTUNCQ1pXUnpGa2h2YzNCcGRHRnNJRTkyWlhJZ01q
VXdJ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IElnTkMxWlpXRnlJRUZqWVdSbGJXbGpJRlZ1YVhabGNuTnBkSGtSUTI5dGJYVnVhWFI1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TdUMDU6NDA6MDIu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==
</w:fldData>
              </w:fldChar>
            </w:r>
            <w:r>
              <w:rPr>
                <w:rFonts w:asciiTheme="minorHAnsi" w:hAnsiTheme="minorHAnsi" w:cstheme="minorHAnsi"/>
                <w:i/>
                <w:sz w:val="22"/>
                <w:szCs w:val="22"/>
                <w:lang w:eastAsia="en-GB"/>
              </w:rPr>
              <w:instrText xml:space="preserve"> ADDIN EN.CITE.DATA </w:instrText>
            </w:r>
            <w:r>
              <w:rPr>
                <w:rFonts w:asciiTheme="minorHAnsi" w:hAnsiTheme="minorHAnsi" w:cstheme="minorHAnsi"/>
                <w:i/>
                <w:sz w:val="22"/>
                <w:szCs w:val="22"/>
                <w:lang w:eastAsia="en-GB"/>
              </w:rPr>
            </w:r>
            <w:r>
              <w:rPr>
                <w:rFonts w:asciiTheme="minorHAnsi" w:hAnsiTheme="minorHAnsi" w:cstheme="minorHAnsi"/>
                <w:i/>
                <w:sz w:val="22"/>
                <w:szCs w:val="22"/>
                <w:lang w:eastAsia="en-GB"/>
              </w:rPr>
              <w:fldChar w:fldCharType="end"/>
            </w:r>
            <w:r>
              <w:rPr>
                <w:rFonts w:asciiTheme="minorHAnsi" w:hAnsiTheme="minorHAnsi" w:cstheme="minorHAnsi"/>
                <w:i/>
                <w:sz w:val="22"/>
                <w:szCs w:val="22"/>
                <w:lang w:eastAsia="en-GB"/>
              </w:rPr>
              <w:fldChar w:fldCharType="begin">
                <w:fldData xml:space="preserve">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MyNDYtMjAwNDA5MDAwLTAwMDE4JmFw
b3M7LCBmYWxzZSk7IHdpbmRvdy5sb2NhdGlvbi5hc3NpZ24oJmFwb3M7aHR0cHM6Ly9qb3VybmFs
cy5sd3cuY29tL2NjbWpvdXJuYWwvcGFnZXMvbG9naW4uYXNweD9SZXR1cm5Vcmw9JTJmY2Ntam91
cm5hbCUyZkFic3RyYWN0JTJmMjAwNCUyZjA5MDAwJTJmUHJhY3RpY2VfcGFyYW1ldGVyc19mb3Jf
aGVtb2R5bmFtaWNfc3VwcG9ydF9vZi4xOC5hc3B4JmFwb3M7KTt9ZnVuY3Rpb24gc2xpZGVTaG93
X05hdmlnYXRlVG9VcmwodXJsVG9OYXZpZ2F0ZSkgeyAkKCZhcG9zOyNBcnRpY2xlSW1hZ2VNb2Rh
bCZhcG9zOykubW9kYWwoJmFwb3M7aGlkZSZhcG9zOyk7IGxvZ0NvdW50ZXJEYXRhSW1hZ2VHYWxs
ZXJ5QnlBTigmYXBvczswMDAwMzI0Ni0yMDA0MDkwMDAtMDAwMTg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Y2Ntam91cm5hbC9wYWdlcy9sb2dpbi5hc3B4P1JldHVyblVybD0lMmZjY21qb3VybmFsJTJmQWJz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5LjAw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g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Q3JpdGljYWwgQ2FyZSBNZWRpY2luZS4mYXBvczs7IH1mdW5jdGlv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DwvaXNibj48YWNjZXNz
aW9uLW51bT4wMDAwMzI0Ni0yMDA0MDkwMDAtMDAwMTg8L2FjY2Vzc2lvbi1udW0+PHVybHM+PHJl
bGF0ZWQtdXJscz48dXJsPmh0dHBzOi8vam91cm5hbHMubHd3LmNvbS9jY21qb3VybmFsL0Z1bGx0
ZXh0LzIwMDQvMDkwMDAvUHJhY3RpY2VfcGFyYW1ldGVyc19mb3JfaGVtb2R5bmFtaWNfc3VwcG9y
dF9vZi4xOC5hc3B4PC91cmw+PC9yZWxhdGVkLXVybHM+PC91cmxzPjxlbGVjdHJvbmljLXJlc291
cmNlLW51bT4xMC4xMDk3LzAxLkNjbS4wMDAwMTM5NzYxLjA1NDkyLkQ2PC9lbGVjdHJvbmljLXJl
c291cmNlLW51bT48L3JlY29yZD48L0NpdGU+PC9FbmROb3RlPgB=
</w:fldData>
              </w:fldChar>
            </w:r>
            <w:r>
              <w:rPr>
                <w:rFonts w:asciiTheme="minorHAnsi" w:hAnsiTheme="minorHAnsi" w:cstheme="minorHAnsi"/>
                <w:i/>
                <w:sz w:val="22"/>
                <w:szCs w:val="22"/>
                <w:lang w:eastAsia="en-GB"/>
              </w:rPr>
              <w:instrText xml:space="preserve"> ADDIN EN.CITE.DATA </w:instrText>
            </w:r>
            <w:r>
              <w:rPr>
                <w:rFonts w:asciiTheme="minorHAnsi" w:hAnsiTheme="minorHAnsi" w:cstheme="minorHAnsi"/>
                <w:i/>
                <w:sz w:val="22"/>
                <w:szCs w:val="22"/>
                <w:lang w:eastAsia="en-GB"/>
              </w:rPr>
            </w:r>
            <w:r>
              <w:rPr>
                <w:rFonts w:asciiTheme="minorHAnsi" w:hAnsiTheme="minorHAnsi" w:cstheme="minorHAnsi"/>
                <w:i/>
                <w:sz w:val="22"/>
                <w:szCs w:val="22"/>
                <w:lang w:eastAsia="en-GB"/>
              </w:rPr>
              <w:fldChar w:fldCharType="end"/>
            </w:r>
            <w:r>
              <w:rPr>
                <w:rFonts w:asciiTheme="minorHAnsi" w:hAnsiTheme="minorHAnsi" w:cstheme="minorHAnsi"/>
                <w:i/>
                <w:sz w:val="22"/>
                <w:szCs w:val="22"/>
                <w:lang w:eastAsia="en-GB"/>
              </w:rPr>
            </w:r>
            <w:r>
              <w:rPr>
                <w:rFonts w:asciiTheme="minorHAnsi" w:hAnsiTheme="minorHAnsi" w:cstheme="minorHAnsi"/>
                <w:i/>
                <w:sz w:val="22"/>
                <w:szCs w:val="22"/>
                <w:lang w:eastAsia="en-GB"/>
              </w:rPr>
              <w:fldChar w:fldCharType="separate"/>
            </w:r>
            <w:r w:rsidRPr="00531B28">
              <w:rPr>
                <w:rFonts w:asciiTheme="minorHAnsi" w:hAnsiTheme="minorHAnsi" w:cstheme="minorHAnsi"/>
                <w:b w:val="0"/>
                <w:bCs w:val="0"/>
                <w:i/>
                <w:noProof/>
                <w:sz w:val="22"/>
                <w:szCs w:val="22"/>
                <w:lang w:eastAsia="en-GB"/>
              </w:rPr>
              <w:t>[20]</w:t>
            </w:r>
            <w:r>
              <w:rPr>
                <w:rFonts w:asciiTheme="minorHAnsi" w:hAnsiTheme="minorHAnsi" w:cstheme="minorHAnsi"/>
                <w:i/>
                <w:sz w:val="22"/>
                <w:szCs w:val="22"/>
                <w:lang w:eastAsia="en-GB"/>
              </w:rPr>
              <w:fldChar w:fldCharType="end"/>
            </w:r>
          </w:p>
        </w:tc>
        <w:tc>
          <w:tcPr>
            <w:tcW w:w="2551" w:type="dxa"/>
          </w:tcPr>
          <w:p w14:paraId="2D87780A"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250-500ml boluses over 15min titrated to clinical endpoints and cardiac measures of fluid responsiveness. No ceiling given (liberal).</w:t>
            </w:r>
          </w:p>
        </w:tc>
        <w:tc>
          <w:tcPr>
            <w:tcW w:w="2552" w:type="dxa"/>
          </w:tcPr>
          <w:p w14:paraId="4114DEAA"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No additional specific guidance.</w:t>
            </w:r>
          </w:p>
        </w:tc>
        <w:tc>
          <w:tcPr>
            <w:tcW w:w="2693" w:type="dxa"/>
          </w:tcPr>
          <w:p w14:paraId="58AF0117"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No additional specific guidance.</w:t>
            </w:r>
          </w:p>
        </w:tc>
      </w:tr>
      <w:tr w:rsidR="00F210F1" w:rsidRPr="00B70C9D" w14:paraId="2D36D429" w14:textId="77777777" w:rsidTr="005A4DBC">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tcPr>
          <w:p w14:paraId="6F24D811"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proofErr w:type="spellStart"/>
            <w:r w:rsidRPr="001F7576">
              <w:rPr>
                <w:rFonts w:asciiTheme="minorHAnsi" w:hAnsiTheme="minorHAnsi" w:cstheme="minorHAnsi"/>
                <w:b w:val="0"/>
                <w:i/>
                <w:sz w:val="22"/>
                <w:szCs w:val="22"/>
                <w:lang w:eastAsia="en-GB"/>
              </w:rPr>
              <w:t>Misango</w:t>
            </w:r>
            <w:proofErr w:type="spellEnd"/>
          </w:p>
          <w:p w14:paraId="7381F7DD"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2017)</w:t>
            </w:r>
            <w:r w:rsidRPr="001F7576">
              <w:rPr>
                <w:rFonts w:asciiTheme="minorHAnsi" w:hAnsiTheme="minorHAnsi" w:cstheme="minorHAnsi"/>
                <w:i/>
                <w:sz w:val="22"/>
                <w:szCs w:val="22"/>
                <w:lang w:eastAsia="en-GB"/>
              </w:rPr>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Pr="001F7576">
              <w:rPr>
                <w:rFonts w:asciiTheme="minorHAnsi" w:hAnsiTheme="minorHAnsi" w:cstheme="minorHAnsi"/>
                <w:b w:val="0"/>
                <w:i/>
                <w:sz w:val="22"/>
                <w:szCs w:val="22"/>
                <w:lang w:eastAsia="en-GB"/>
              </w:rPr>
              <w:instrText xml:space="preserve"> ADDIN EN.CITE </w:instrText>
            </w:r>
            <w:r w:rsidRPr="001F7576">
              <w:rPr>
                <w:rFonts w:asciiTheme="minorHAnsi" w:hAnsiTheme="minorHAnsi" w:cstheme="minorHAnsi"/>
                <w:i/>
                <w:sz w:val="22"/>
                <w:szCs w:val="22"/>
                <w:lang w:eastAsia="en-GB"/>
              </w:rPr>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Pr="001F7576">
              <w:rPr>
                <w:rFonts w:asciiTheme="minorHAnsi" w:hAnsiTheme="minorHAnsi" w:cstheme="minorHAnsi"/>
                <w:b w:val="0"/>
                <w:i/>
                <w:sz w:val="22"/>
                <w:szCs w:val="22"/>
                <w:lang w:eastAsia="en-GB"/>
              </w:rPr>
              <w:instrText xml:space="preserve"> ADDIN EN.CITE.DATA </w:instrText>
            </w:r>
            <w:r w:rsidRPr="001F7576">
              <w:rPr>
                <w:rFonts w:asciiTheme="minorHAnsi" w:hAnsiTheme="minorHAnsi" w:cstheme="minorHAnsi"/>
                <w:i/>
                <w:sz w:val="22"/>
                <w:szCs w:val="22"/>
                <w:lang w:eastAsia="en-GB"/>
              </w:rPr>
            </w:r>
            <w:r w:rsidRPr="001F7576">
              <w:rPr>
                <w:rFonts w:asciiTheme="minorHAnsi" w:hAnsiTheme="minorHAnsi" w:cstheme="minorHAnsi"/>
                <w:i/>
                <w:sz w:val="22"/>
                <w:szCs w:val="22"/>
                <w:lang w:eastAsia="en-GB"/>
              </w:rPr>
              <w:fldChar w:fldCharType="end"/>
            </w:r>
            <w:r w:rsidRPr="001F7576">
              <w:rPr>
                <w:rFonts w:asciiTheme="minorHAnsi" w:hAnsiTheme="minorHAnsi" w:cstheme="minorHAnsi"/>
                <w:i/>
                <w:sz w:val="22"/>
                <w:szCs w:val="22"/>
                <w:lang w:eastAsia="en-GB"/>
              </w:rPr>
            </w:r>
            <w:r w:rsidRPr="001F7576">
              <w:rPr>
                <w:rFonts w:asciiTheme="minorHAnsi" w:hAnsiTheme="minorHAnsi" w:cstheme="minorHAnsi"/>
                <w:i/>
                <w:sz w:val="22"/>
                <w:szCs w:val="22"/>
                <w:lang w:eastAsia="en-GB"/>
              </w:rPr>
              <w:fldChar w:fldCharType="separate"/>
            </w:r>
            <w:r w:rsidRPr="001F7576">
              <w:rPr>
                <w:rFonts w:asciiTheme="minorHAnsi" w:hAnsiTheme="minorHAnsi" w:cstheme="minorHAnsi"/>
                <w:b w:val="0"/>
                <w:i/>
                <w:noProof/>
                <w:sz w:val="22"/>
                <w:szCs w:val="22"/>
                <w:lang w:eastAsia="en-GB"/>
              </w:rPr>
              <w:t>[15]</w:t>
            </w:r>
            <w:r w:rsidRPr="001F7576">
              <w:rPr>
                <w:rFonts w:asciiTheme="minorHAnsi" w:hAnsiTheme="minorHAnsi" w:cstheme="minorHAnsi"/>
                <w:i/>
                <w:sz w:val="22"/>
                <w:szCs w:val="22"/>
                <w:lang w:eastAsia="en-GB"/>
              </w:rPr>
              <w:fldChar w:fldCharType="end"/>
            </w:r>
          </w:p>
        </w:tc>
        <w:tc>
          <w:tcPr>
            <w:tcW w:w="2551" w:type="dxa"/>
          </w:tcPr>
          <w:p w14:paraId="5C0EC482"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rPr>
              <w:t>30ml/kg crystalloid over 3 hours, continue if fluid responsive.</w:t>
            </w:r>
          </w:p>
        </w:tc>
        <w:tc>
          <w:tcPr>
            <w:tcW w:w="2552" w:type="dxa"/>
          </w:tcPr>
          <w:p w14:paraId="3D95865E"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Peripheral perfusion guided therapy.</w:t>
            </w:r>
          </w:p>
        </w:tc>
        <w:tc>
          <w:tcPr>
            <w:tcW w:w="2693" w:type="dxa"/>
          </w:tcPr>
          <w:p w14:paraId="2C50A781"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Peripheral perfusion guided therapy. Clinical examination to detect overload.</w:t>
            </w:r>
          </w:p>
        </w:tc>
      </w:tr>
      <w:tr w:rsidR="00F210F1" w:rsidRPr="00B70C9D" w14:paraId="7DA0ED1C" w14:textId="77777777" w:rsidTr="005A4DBC">
        <w:trPr>
          <w:trHeight w:val="314"/>
        </w:trPr>
        <w:tc>
          <w:tcPr>
            <w:cnfStyle w:val="001000000000" w:firstRow="0" w:lastRow="0" w:firstColumn="1" w:lastColumn="0" w:oddVBand="0" w:evenVBand="0" w:oddHBand="0" w:evenHBand="0" w:firstRowFirstColumn="0" w:firstRowLastColumn="0" w:lastRowFirstColumn="0" w:lastRowLastColumn="0"/>
            <w:tcW w:w="1418" w:type="dxa"/>
            <w:noWrap/>
          </w:tcPr>
          <w:p w14:paraId="2B75E9A2"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 xml:space="preserve">Moller (2016) </w:t>
            </w:r>
            <w:r w:rsidRPr="001F7576">
              <w:rPr>
                <w:rFonts w:asciiTheme="minorHAnsi" w:hAnsiTheme="minorHAnsi" w:cstheme="minorHAnsi"/>
                <w:i/>
                <w:sz w:val="22"/>
                <w:szCs w:val="22"/>
                <w:lang w:eastAsia="en-GB"/>
              </w:rPr>
              <w:fldChar w:fldCharType="begin">
                <w:fldData xml:space="preserve">PEVuZE5vdGU+PENpdGU+PEF1dGhvcj5Nb2xsZXI8L0F1dGhvcj48WWVhcj4yMDE2PC9ZZWFyPjxS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</w:fldData>
              </w:fldChar>
            </w:r>
            <w:r w:rsidRPr="001F7576">
              <w:rPr>
                <w:rFonts w:asciiTheme="minorHAnsi" w:hAnsiTheme="minorHAnsi" w:cstheme="minorHAnsi"/>
                <w:b w:val="0"/>
                <w:i/>
                <w:sz w:val="22"/>
                <w:szCs w:val="22"/>
                <w:lang w:eastAsia="en-GB"/>
              </w:rPr>
              <w:instrText xml:space="preserve"> ADDIN EN.CITE </w:instrText>
            </w:r>
            <w:r w:rsidRPr="001F7576">
              <w:rPr>
                <w:rFonts w:asciiTheme="minorHAnsi" w:hAnsiTheme="minorHAnsi" w:cstheme="minorHAnsi"/>
                <w:i/>
                <w:sz w:val="22"/>
                <w:szCs w:val="22"/>
                <w:lang w:eastAsia="en-GB"/>
              </w:rPr>
              <w:fldChar w:fldCharType="begin">
                <w:fldData xml:space="preserve">PEVuZE5vdGU+PENpdGU+PEF1dGhvcj5Nb2xsZXI8L0F1dGhvcj48WWVhcj4yMDE2PC9ZZWFyPjxS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</w:fldData>
              </w:fldChar>
            </w:r>
            <w:r w:rsidRPr="001F7576">
              <w:rPr>
                <w:rFonts w:asciiTheme="minorHAnsi" w:hAnsiTheme="minorHAnsi" w:cstheme="minorHAnsi"/>
                <w:b w:val="0"/>
                <w:i/>
                <w:sz w:val="22"/>
                <w:szCs w:val="22"/>
                <w:lang w:eastAsia="en-GB"/>
              </w:rPr>
              <w:instrText xml:space="preserve"> ADDIN EN.CITE.DATA </w:instrText>
            </w:r>
            <w:r w:rsidRPr="001F7576">
              <w:rPr>
                <w:rFonts w:asciiTheme="minorHAnsi" w:hAnsiTheme="minorHAnsi" w:cstheme="minorHAnsi"/>
                <w:i/>
                <w:sz w:val="22"/>
                <w:szCs w:val="22"/>
                <w:lang w:eastAsia="en-GB"/>
              </w:rPr>
            </w:r>
            <w:r w:rsidRPr="001F7576">
              <w:rPr>
                <w:rFonts w:asciiTheme="minorHAnsi" w:hAnsiTheme="minorHAnsi" w:cstheme="minorHAnsi"/>
                <w:i/>
                <w:sz w:val="22"/>
                <w:szCs w:val="22"/>
                <w:lang w:eastAsia="en-GB"/>
              </w:rPr>
              <w:fldChar w:fldCharType="end"/>
            </w:r>
            <w:r w:rsidRPr="001F7576">
              <w:rPr>
                <w:rFonts w:asciiTheme="minorHAnsi" w:hAnsiTheme="minorHAnsi" w:cstheme="minorHAnsi"/>
                <w:i/>
                <w:sz w:val="22"/>
                <w:szCs w:val="22"/>
                <w:lang w:eastAsia="en-GB"/>
              </w:rPr>
            </w:r>
            <w:r w:rsidRPr="001F7576">
              <w:rPr>
                <w:rFonts w:asciiTheme="minorHAnsi" w:hAnsiTheme="minorHAnsi" w:cstheme="minorHAnsi"/>
                <w:i/>
                <w:sz w:val="22"/>
                <w:szCs w:val="22"/>
                <w:lang w:eastAsia="en-GB"/>
              </w:rPr>
              <w:fldChar w:fldCharType="separate"/>
            </w:r>
            <w:r w:rsidRPr="001F7576">
              <w:rPr>
                <w:rFonts w:asciiTheme="minorHAnsi" w:hAnsiTheme="minorHAnsi" w:cstheme="minorHAnsi"/>
                <w:b w:val="0"/>
                <w:i/>
                <w:noProof/>
                <w:sz w:val="22"/>
                <w:szCs w:val="22"/>
                <w:lang w:eastAsia="en-GB"/>
              </w:rPr>
              <w:t>[17]</w:t>
            </w:r>
            <w:r w:rsidRPr="001F7576">
              <w:rPr>
                <w:rFonts w:asciiTheme="minorHAnsi" w:hAnsiTheme="minorHAnsi" w:cstheme="minorHAnsi"/>
                <w:i/>
                <w:sz w:val="22"/>
                <w:szCs w:val="22"/>
                <w:lang w:eastAsia="en-GB"/>
              </w:rPr>
              <w:fldChar w:fldCharType="end"/>
            </w:r>
          </w:p>
        </w:tc>
        <w:tc>
          <w:tcPr>
            <w:tcW w:w="7796" w:type="dxa"/>
            <w:gridSpan w:val="3"/>
            <w:shd w:val="clear" w:color="auto" w:fill="E7E6E6" w:themeFill="background2"/>
          </w:tcPr>
          <w:p w14:paraId="6590C34A"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eastAsia="en-GB"/>
              </w:rPr>
            </w:pPr>
            <w:r w:rsidRPr="00B70C9D">
              <w:rPr>
                <w:rFonts w:asciiTheme="minorHAnsi" w:hAnsiTheme="minorHAnsi" w:cstheme="minorHAnsi"/>
                <w:i/>
                <w:sz w:val="22"/>
                <w:szCs w:val="22"/>
                <w:lang w:eastAsia="en-GB"/>
              </w:rPr>
              <w:t>Guideline on choice of first-line vasopressor, no specific recommendations relevant to the clinical scenarios.</w:t>
            </w:r>
          </w:p>
        </w:tc>
      </w:tr>
      <w:tr w:rsidR="00F210F1" w:rsidRPr="00B70C9D" w14:paraId="31FD3DC2" w14:textId="77777777" w:rsidTr="005A4DBC">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B53559"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NICE</w:t>
            </w:r>
          </w:p>
          <w:p w14:paraId="3FCC59A5"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2016)</w:t>
            </w:r>
            <w:r w:rsidRPr="001F7576">
              <w:rPr>
                <w:rFonts w:asciiTheme="minorHAnsi" w:hAnsiTheme="minorHAnsi" w:cstheme="minorHAnsi"/>
                <w:i/>
                <w:sz w:val="22"/>
                <w:szCs w:val="22"/>
                <w:lang w:eastAsia="en-GB"/>
              </w:rPr>
              <w:fldChar w:fldCharType="begin"/>
            </w:r>
            <w:r w:rsidRPr="001F7576">
              <w:rPr>
                <w:rFonts w:asciiTheme="minorHAnsi" w:hAnsiTheme="minorHAnsi" w:cstheme="minorHAnsi"/>
                <w:b w:val="0"/>
                <w:i/>
                <w:sz w:val="22"/>
                <w:szCs w:val="22"/>
                <w:lang w:eastAsia="en-GB"/>
              </w:rPr>
              <w:instrText xml:space="preserve"> ADDIN EN.CITE &lt;EndNote&gt;&lt;Cite&gt;&lt;Author&gt;National Institute for Health and Care Excellence&lt;/Author&gt;&lt;Year&gt;2016&lt;/Year&gt;&lt;RecNum&gt;7&lt;/RecNum&gt;&lt;DisplayText&gt;[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EndNote&gt;</w:instrText>
            </w:r>
            <w:r w:rsidRPr="001F7576">
              <w:rPr>
                <w:rFonts w:asciiTheme="minorHAnsi" w:hAnsiTheme="minorHAnsi" w:cstheme="minorHAnsi"/>
                <w:i/>
                <w:sz w:val="22"/>
                <w:szCs w:val="22"/>
                <w:lang w:eastAsia="en-GB"/>
              </w:rPr>
              <w:fldChar w:fldCharType="separate"/>
            </w:r>
            <w:r w:rsidRPr="001F7576">
              <w:rPr>
                <w:rFonts w:asciiTheme="minorHAnsi" w:hAnsiTheme="minorHAnsi" w:cstheme="minorHAnsi"/>
                <w:b w:val="0"/>
                <w:i/>
                <w:noProof/>
                <w:sz w:val="22"/>
                <w:szCs w:val="22"/>
                <w:lang w:eastAsia="en-GB"/>
              </w:rPr>
              <w:t>[16]</w:t>
            </w:r>
            <w:r w:rsidRPr="001F7576">
              <w:rPr>
                <w:rFonts w:asciiTheme="minorHAnsi" w:hAnsiTheme="minorHAnsi" w:cstheme="minorHAnsi"/>
                <w:i/>
                <w:sz w:val="22"/>
                <w:szCs w:val="22"/>
                <w:lang w:eastAsia="en-GB"/>
              </w:rPr>
              <w:fldChar w:fldCharType="end"/>
            </w:r>
          </w:p>
        </w:tc>
        <w:tc>
          <w:tcPr>
            <w:tcW w:w="2551" w:type="dxa"/>
          </w:tcPr>
          <w:p w14:paraId="1D97DF44"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No definitive guide without lactate.</w:t>
            </w:r>
          </w:p>
        </w:tc>
        <w:tc>
          <w:tcPr>
            <w:tcW w:w="2552" w:type="dxa"/>
          </w:tcPr>
          <w:p w14:paraId="665D02C0"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rPr>
              <w:t>500ml crystalloid over &lt;15 minutes. Seek senior help at 2L.</w:t>
            </w:r>
          </w:p>
        </w:tc>
        <w:tc>
          <w:tcPr>
            <w:tcW w:w="2693" w:type="dxa"/>
          </w:tcPr>
          <w:p w14:paraId="193F71CB"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 xml:space="preserve">500ml bolus in response to high lactate, as in Scenario B. No specific guidance regarding fluid overload. </w:t>
            </w:r>
          </w:p>
        </w:tc>
      </w:tr>
      <w:tr w:rsidR="00F210F1" w:rsidRPr="00B70C9D" w14:paraId="3D67F029" w14:textId="77777777" w:rsidTr="005A4DBC">
        <w:trPr>
          <w:trHeight w:val="314"/>
        </w:trPr>
        <w:tc>
          <w:tcPr>
            <w:cnfStyle w:val="001000000000" w:firstRow="0" w:lastRow="0" w:firstColumn="1" w:lastColumn="0" w:oddVBand="0" w:evenVBand="0" w:oddHBand="0" w:evenHBand="0" w:firstRowFirstColumn="0" w:firstRowLastColumn="0" w:lastRowFirstColumn="0" w:lastRowLastColumn="0"/>
            <w:tcW w:w="1418" w:type="dxa"/>
            <w:noWrap/>
          </w:tcPr>
          <w:p w14:paraId="5B36FA1E"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proofErr w:type="spellStart"/>
            <w:r w:rsidRPr="001F7576">
              <w:rPr>
                <w:rFonts w:asciiTheme="minorHAnsi" w:hAnsiTheme="minorHAnsi" w:cstheme="minorHAnsi"/>
                <w:b w:val="0"/>
                <w:i/>
                <w:sz w:val="22"/>
                <w:szCs w:val="22"/>
                <w:lang w:eastAsia="en-GB"/>
              </w:rPr>
              <w:t>Perner</w:t>
            </w:r>
            <w:proofErr w:type="spellEnd"/>
            <w:r w:rsidRPr="001F7576">
              <w:rPr>
                <w:rFonts w:asciiTheme="minorHAnsi" w:hAnsiTheme="minorHAnsi" w:cstheme="minorHAnsi"/>
                <w:b w:val="0"/>
                <w:i/>
                <w:sz w:val="22"/>
                <w:szCs w:val="22"/>
                <w:lang w:eastAsia="en-GB"/>
              </w:rPr>
              <w:t xml:space="preserve"> (2014) </w:t>
            </w:r>
            <w:r w:rsidRPr="001F7576">
              <w:rPr>
                <w:rFonts w:asciiTheme="minorHAnsi" w:hAnsiTheme="minorHAnsi" w:cstheme="minorHAnsi"/>
                <w:i/>
                <w:sz w:val="22"/>
                <w:szCs w:val="22"/>
                <w:lang w:eastAsia="en-GB"/>
              </w:rPr>
              <w:fldChar w:fldCharType="begin"/>
            </w:r>
            <w:r w:rsidRPr="001F7576">
              <w:rPr>
                <w:rFonts w:asciiTheme="minorHAnsi" w:hAnsiTheme="minorHAnsi" w:cstheme="minorHAnsi"/>
                <w:b w:val="0"/>
                <w:i/>
                <w:sz w:val="22"/>
                <w:szCs w:val="22"/>
                <w:lang w:eastAsia="en-GB"/>
              </w:rPr>
              <w:instrText xml:space="preserve"> ADDIN EN.CITE &lt;EndNote&gt;&lt;Cite&gt;&lt;Author&gt;Perner&lt;/Author&gt;&lt;Year&gt;2015&lt;/Year&gt;&lt;RecNum&gt;8&lt;/RecNum&gt;&lt;DisplayText&gt;[18]&lt;/DisplayText&gt;&lt;record&gt;&lt;rec-number&gt;8&lt;/rec-number&gt;&lt;foreign-keys&gt;&lt;key app="EN" db-id="2299fdxzhesdwue5xvov52puvx5092ffsxt9" timestamp="1569377788"&gt;8&lt;/key&gt;&lt;/foreign-keys&gt;&lt;ref-type name="Journal Article"&gt;17&lt;/ref-type&gt;&lt;contributors&gt;&lt;authors&gt;&lt;author&gt;Perner, A.&lt;/author&gt;&lt;author&gt;Junttila, E.&lt;/author&gt;&lt;author&gt;Haney, M.&lt;/author&gt;&lt;author&gt;Hreinsson, K.&lt;/author&gt;&lt;author&gt;Kvale, R.&lt;/author&gt;&lt;author&gt;Vandvik, P. O.&lt;/author&gt;&lt;author&gt;Moller, M. H.&lt;/author&gt;&lt;/authors&gt;&lt;/contributors&gt;&lt;auth-address&gt;Department of Intensive Care, Rigshospitalet, Copenhagen University Hospital, Copenhagen, Denmark.&lt;/auth-address&gt;&lt;titles&gt;&lt;title&gt;Scandinavian clinical practice guideline on choice of fluid in resuscitation of critically ill patients with acute circulatory failure&lt;/title&gt;&lt;secondary-title&gt;Acta Anaesthesiol Scand&lt;/secondary-title&gt;&lt;alt-title&gt;Acta anaesthesiologica Scandinavica&lt;/alt-title&gt;&lt;/titles&gt;&lt;pages&gt;274-85&lt;/pages&gt;&lt;volume&gt;59&lt;/volume&gt;&lt;number&gt;3&lt;/number&gt;&lt;edition&gt;2014/11/05&lt;/edition&gt;&lt;keywords&gt;&lt;keyword&gt;Albumins/therapeutic use&lt;/keyword&gt;&lt;keyword&gt;Colloids/*therapeutic use&lt;/keyword&gt;&lt;keyword&gt;Critical Care/*methods&lt;/keyword&gt;&lt;keyword&gt;Crystalloid Solutions&lt;/keyword&gt;&lt;keyword&gt;Fluid Therapy/*methods&lt;/keyword&gt;&lt;keyword&gt;Gelatin/therapeutic use&lt;/keyword&gt;&lt;keyword&gt;Humans&lt;/keyword&gt;&lt;keyword&gt;Hydroxyethyl Starch Derivatives/therapeutic use&lt;/keyword&gt;&lt;keyword&gt;Isotonic Solutions/*therapeutic use&lt;/keyword&gt;&lt;keyword&gt;Resuscitation/*methods&lt;/keyword&gt;&lt;keyword&gt;Scandinavian and Nordic Countries&lt;/keyword&gt;&lt;keyword&gt;Societies, Medical&lt;/keyword&gt;&lt;/keywords&gt;&lt;dates&gt;&lt;year&gt;2015&lt;/year&gt;&lt;pub-dates&gt;&lt;date&gt;Mar&lt;/date&gt;&lt;/pub-dates&gt;&lt;/dates&gt;&lt;isbn&gt;0001-5172&lt;/isbn&gt;&lt;accession-num&gt;25363535&lt;/accession-num&gt;&lt;urls&gt;&lt;/urls&gt;&lt;electronic-resource-num&gt;10.1111/aas.12429&lt;/electronic-resource-num&gt;&lt;remote-database-provider&gt;NLM&lt;/remote-database-provider&gt;&lt;language&gt;eng&lt;/language&gt;&lt;/record&gt;&lt;/Cite&gt;&lt;/EndNote&gt;</w:instrText>
            </w:r>
            <w:r w:rsidRPr="001F7576">
              <w:rPr>
                <w:rFonts w:asciiTheme="minorHAnsi" w:hAnsiTheme="minorHAnsi" w:cstheme="minorHAnsi"/>
                <w:i/>
                <w:sz w:val="22"/>
                <w:szCs w:val="22"/>
                <w:lang w:eastAsia="en-GB"/>
              </w:rPr>
              <w:fldChar w:fldCharType="separate"/>
            </w:r>
            <w:r w:rsidRPr="001F7576">
              <w:rPr>
                <w:rFonts w:asciiTheme="minorHAnsi" w:hAnsiTheme="minorHAnsi" w:cstheme="minorHAnsi"/>
                <w:b w:val="0"/>
                <w:i/>
                <w:noProof/>
                <w:sz w:val="22"/>
                <w:szCs w:val="22"/>
                <w:lang w:eastAsia="en-GB"/>
              </w:rPr>
              <w:t>[18]</w:t>
            </w:r>
            <w:r w:rsidRPr="001F7576">
              <w:rPr>
                <w:rFonts w:asciiTheme="minorHAnsi" w:hAnsiTheme="minorHAnsi" w:cstheme="minorHAnsi"/>
                <w:i/>
                <w:sz w:val="22"/>
                <w:szCs w:val="22"/>
                <w:lang w:eastAsia="en-GB"/>
              </w:rPr>
              <w:fldChar w:fldCharType="end"/>
            </w:r>
          </w:p>
        </w:tc>
        <w:tc>
          <w:tcPr>
            <w:tcW w:w="7796" w:type="dxa"/>
            <w:gridSpan w:val="3"/>
            <w:shd w:val="clear" w:color="auto" w:fill="E7E6E6" w:themeFill="background2"/>
          </w:tcPr>
          <w:p w14:paraId="6726250A"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i/>
                <w:sz w:val="22"/>
                <w:szCs w:val="22"/>
                <w:lang w:eastAsia="en-GB"/>
              </w:rPr>
              <w:t>Guideline on choice of resuscitation fluid, general recommendation for use of crystalloid over other fluid types; no other specific recommendations relevant to the clinical scenarios.</w:t>
            </w:r>
          </w:p>
        </w:tc>
      </w:tr>
      <w:tr w:rsidR="00F210F1" w:rsidRPr="00B70C9D" w14:paraId="043EC487" w14:textId="77777777" w:rsidTr="005A4DBC">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753494"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Reinhart</w:t>
            </w:r>
          </w:p>
          <w:p w14:paraId="466EE9E2"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2010)</w:t>
            </w:r>
            <w:r w:rsidRPr="001F7576" w:rsidDel="00A6655C">
              <w:rPr>
                <w:rFonts w:asciiTheme="minorHAnsi" w:hAnsiTheme="minorHAnsi" w:cstheme="minorHAnsi"/>
                <w:b w:val="0"/>
                <w:i/>
                <w:sz w:val="22"/>
                <w:szCs w:val="22"/>
                <w:lang w:eastAsia="en-GB"/>
              </w:rPr>
              <w:t xml:space="preserve"> </w:t>
            </w:r>
            <w:r w:rsidRPr="001F7576">
              <w:rPr>
                <w:rFonts w:asciiTheme="minorHAnsi" w:hAnsiTheme="minorHAnsi" w:cstheme="minorHAnsi"/>
                <w:i/>
                <w:sz w:val="22"/>
                <w:szCs w:val="22"/>
                <w:lang w:eastAsia="en-GB"/>
              </w:rPr>
              <w:fldChar w:fldCharType="begin"/>
            </w:r>
            <w:r w:rsidRPr="001F7576">
              <w:rPr>
                <w:rFonts w:asciiTheme="minorHAnsi" w:hAnsiTheme="minorHAnsi" w:cstheme="minorHAnsi"/>
                <w:b w:val="0"/>
                <w:i/>
                <w:sz w:val="22"/>
                <w:szCs w:val="22"/>
                <w:lang w:eastAsia="en-GB"/>
              </w:rPr>
              <w:instrText xml:space="preserve"> ADDIN EN.CITE &lt;EndNote&gt;&lt;Cite&gt;&lt;Author&gt;Reinhart&lt;/Author&gt;&lt;Year&gt;2006&lt;/Year&gt;&lt;RecNum&gt;94&lt;/RecNum&gt;&lt;DisplayText&gt;[23]&lt;/DisplayText&gt;&lt;record&gt;&lt;rec-number&gt;94&lt;/rec-number&gt;&lt;foreign-keys&gt;&lt;key app="EN" db-id="w2drztaf3reza8exrd35e5d1xtfs5tdt2xd0" timestamp="1515096958"&gt;94&lt;/key&gt;&lt;/foreign-keys&gt;&lt;ref-type name="Journal Article"&gt;17&lt;/ref-type&gt;&lt;contributors&gt;&lt;authors&gt;&lt;author&gt;Reinhart, K.&lt;/author&gt;&lt;author&gt;Brunkhorst, F. M.&lt;/author&gt;&lt;/authors&gt;&lt;/contributors&gt;&lt;titles&gt;&lt;title&gt;Diagnosis and therapy of sepsis - Guidelines of the German Sepsis Society Inc. and the German Interdisciplinary Association for Intensive and Emergency Medicine&lt;/title&gt;&lt;secondary-title&gt;Anasthesiologie &amp;amp; Intensivmedizin&lt;/secondary-title&gt;&lt;/titles&gt;&lt;periodical&gt;&lt;full-title&gt;Anasthesiologie &amp;amp; Intensivmedizin&lt;/full-title&gt;&lt;/periodical&gt;&lt;pages&gt;S157-S179&lt;/pages&gt;&lt;volume&gt;47&lt;/volume&gt;&lt;dates&gt;&lt;year&gt;2006&lt;/year&gt;&lt;pub-dates&gt;&lt;date&gt;Nov&lt;/date&gt;&lt;/pub-dates&gt;&lt;/dates&gt;&lt;isbn&gt;0170-5334&lt;/isbn&gt;&lt;accession-num&gt;WOS:000242352300001&lt;/accession-num&gt;&lt;urls&gt;&lt;related-urls&gt;&lt;url&gt;&amp;lt;Go to ISI&amp;gt;://WOS:000242352300001&lt;/url&gt;&lt;/related-urls&gt;&lt;/urls&gt;&lt;/record&gt;&lt;/Cite&gt;&lt;/EndNote&gt;</w:instrText>
            </w:r>
            <w:r w:rsidRPr="001F7576">
              <w:rPr>
                <w:rFonts w:asciiTheme="minorHAnsi" w:hAnsiTheme="minorHAnsi" w:cstheme="minorHAnsi"/>
                <w:i/>
                <w:sz w:val="22"/>
                <w:szCs w:val="22"/>
                <w:lang w:eastAsia="en-GB"/>
              </w:rPr>
              <w:fldChar w:fldCharType="separate"/>
            </w:r>
            <w:r w:rsidRPr="001F7576">
              <w:rPr>
                <w:rFonts w:asciiTheme="minorHAnsi" w:hAnsiTheme="minorHAnsi" w:cstheme="minorHAnsi"/>
                <w:b w:val="0"/>
                <w:i/>
                <w:noProof/>
                <w:sz w:val="22"/>
                <w:szCs w:val="22"/>
                <w:lang w:eastAsia="en-GB"/>
              </w:rPr>
              <w:t>[23]</w:t>
            </w:r>
            <w:r w:rsidRPr="001F7576">
              <w:rPr>
                <w:rFonts w:asciiTheme="minorHAnsi" w:hAnsiTheme="minorHAnsi" w:cstheme="minorHAnsi"/>
                <w:i/>
                <w:sz w:val="22"/>
                <w:szCs w:val="22"/>
                <w:lang w:eastAsia="en-GB"/>
              </w:rPr>
              <w:fldChar w:fldCharType="end"/>
            </w:r>
          </w:p>
        </w:tc>
        <w:tc>
          <w:tcPr>
            <w:tcW w:w="2551" w:type="dxa"/>
          </w:tcPr>
          <w:p w14:paraId="280F4DF5"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70C9D">
              <w:rPr>
                <w:rFonts w:asciiTheme="minorHAnsi" w:hAnsiTheme="minorHAnsi" w:cstheme="minorHAnsi"/>
                <w:sz w:val="22"/>
                <w:szCs w:val="22"/>
              </w:rPr>
              <w:t>500-1000ml crystalloid over 30min</w:t>
            </w:r>
          </w:p>
          <w:p w14:paraId="6E2E7516"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p>
        </w:tc>
        <w:tc>
          <w:tcPr>
            <w:tcW w:w="2552" w:type="dxa"/>
          </w:tcPr>
          <w:p w14:paraId="074EB8F8"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Repeat bolus according to response, central monitoring. Target lactate.</w:t>
            </w:r>
          </w:p>
        </w:tc>
        <w:tc>
          <w:tcPr>
            <w:tcW w:w="2693" w:type="dxa"/>
          </w:tcPr>
          <w:p w14:paraId="721AABD3"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Continue</w:t>
            </w:r>
            <w:r>
              <w:rPr>
                <w:rFonts w:asciiTheme="minorHAnsi" w:hAnsiTheme="minorHAnsi" w:cstheme="minorHAnsi"/>
                <w:sz w:val="22"/>
                <w:szCs w:val="22"/>
                <w:lang w:eastAsia="en-GB"/>
              </w:rPr>
              <w:t xml:space="preserve"> and</w:t>
            </w:r>
            <w:r w:rsidRPr="00B70C9D">
              <w:rPr>
                <w:rFonts w:asciiTheme="minorHAnsi" w:hAnsiTheme="minorHAnsi" w:cstheme="minorHAnsi"/>
                <w:sz w:val="22"/>
                <w:szCs w:val="22"/>
                <w:lang w:eastAsia="en-GB"/>
              </w:rPr>
              <w:t xml:space="preserve"> monitor central pressures</w:t>
            </w:r>
          </w:p>
        </w:tc>
      </w:tr>
      <w:tr w:rsidR="00F210F1" w:rsidRPr="00B70C9D" w14:paraId="07CBF0CA" w14:textId="77777777" w:rsidTr="005A4DBC">
        <w:trPr>
          <w:trHeight w:val="31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70620B8"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Rhodes</w:t>
            </w:r>
          </w:p>
          <w:p w14:paraId="41221D18" w14:textId="77777777"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2016)</w:t>
            </w:r>
            <w:r w:rsidRPr="001F7576">
              <w:rPr>
                <w:rFonts w:asciiTheme="minorHAnsi" w:hAnsiTheme="minorHAnsi" w:cstheme="minorHAnsi"/>
                <w:i/>
                <w:sz w:val="22"/>
                <w:szCs w:val="22"/>
                <w:lang w:eastAsia="en-GB"/>
              </w:rPr>
              <w:fldChar w:fldCharType="begin"/>
            </w:r>
            <w:r w:rsidRPr="001F7576">
              <w:rPr>
                <w:rFonts w:asciiTheme="minorHAnsi" w:hAnsiTheme="minorHAnsi" w:cstheme="minorHAnsi"/>
                <w:b w:val="0"/>
                <w:i/>
                <w:sz w:val="22"/>
                <w:szCs w:val="22"/>
                <w:lang w:eastAsia="en-GB"/>
              </w:rPr>
              <w:instrText xml:space="preserve"> ADDIN EN.CITE &lt;EndNote&gt;&lt;Cite&gt;&lt;Author&gt;Rhodes&lt;/Author&gt;&lt;Year&gt;2017&lt;/Year&gt;&lt;RecNum&gt;12&lt;/RecNum&gt;&lt;DisplayText&gt;[9]&lt;/DisplayText&gt;&lt;record&gt;&lt;rec-number&gt;12&lt;/rec-number&gt;&lt;foreign-keys&gt;&lt;key app="EN" db-id="2299fdxzhesdwue5xvov52puvx5092ffsxt9" timestamp="1569377789"&gt;12&lt;/key&gt;&lt;/foreign-keys&gt;&lt;ref-type name="Journal Article"&gt;17&lt;/ref-type&gt;&lt;contributors&gt;&lt;authors&gt;&lt;author&gt;Rhodes, Andrew&lt;/author&gt;&lt;author&gt;Evans, Laura E&lt;/author&gt;&lt;author&gt;Alhazzani, Waleed&lt;/author&gt;&lt;author&gt;Levy, Mitchell M&lt;/author&gt;&lt;author&gt;Antonelli, Massimo&lt;/author&gt;&lt;author&gt;Ferrer, Ricard&lt;/author&gt;&lt;author&gt;Kumar, Anand&lt;/author&gt;&lt;author&gt;Sevransky, Jonathan E&lt;/author&gt;&lt;author&gt;Sprung, Charles L&lt;/author&gt;&lt;author&gt;Nunnally, Mark E&lt;/author&gt;&lt;/authors&gt;&lt;/contributors&gt;&lt;titles&gt;&lt;title&gt;Surviving sepsis campaign: international guidelines for management of sepsis and septic shock: 2016&lt;/title&gt;&lt;secondary-title&gt;Intensive care medicine&lt;/secondary-title&gt;&lt;/titles&gt;&lt;pages&gt;304-377&lt;/pages&gt;&lt;volume&gt;43&lt;/volume&gt;&lt;number&gt;3&lt;/number&gt;&lt;dates&gt;&lt;year&gt;2017&lt;/year&gt;&lt;/dates&gt;&lt;isbn&gt;0342-4642&lt;/isbn&gt;&lt;urls&gt;&lt;/urls&gt;&lt;/record&gt;&lt;/Cite&gt;&lt;/EndNote&gt;</w:instrText>
            </w:r>
            <w:r w:rsidRPr="001F7576">
              <w:rPr>
                <w:rFonts w:asciiTheme="minorHAnsi" w:hAnsiTheme="minorHAnsi" w:cstheme="minorHAnsi"/>
                <w:i/>
                <w:sz w:val="22"/>
                <w:szCs w:val="22"/>
                <w:lang w:eastAsia="en-GB"/>
              </w:rPr>
              <w:fldChar w:fldCharType="separate"/>
            </w:r>
            <w:r w:rsidRPr="001F7576">
              <w:rPr>
                <w:rFonts w:asciiTheme="minorHAnsi" w:hAnsiTheme="minorHAnsi" w:cstheme="minorHAnsi"/>
                <w:b w:val="0"/>
                <w:i/>
                <w:noProof/>
                <w:sz w:val="22"/>
                <w:szCs w:val="22"/>
                <w:lang w:eastAsia="en-GB"/>
              </w:rPr>
              <w:t>[9]</w:t>
            </w:r>
            <w:r w:rsidRPr="001F7576">
              <w:rPr>
                <w:rFonts w:asciiTheme="minorHAnsi" w:hAnsiTheme="minorHAnsi" w:cstheme="minorHAnsi"/>
                <w:i/>
                <w:sz w:val="22"/>
                <w:szCs w:val="22"/>
                <w:lang w:eastAsia="en-GB"/>
              </w:rPr>
              <w:fldChar w:fldCharType="end"/>
            </w:r>
          </w:p>
        </w:tc>
        <w:tc>
          <w:tcPr>
            <w:tcW w:w="2551" w:type="dxa"/>
          </w:tcPr>
          <w:p w14:paraId="54C2EB13"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rPr>
              <w:t>30ml/kg crystalloid over 3 hours</w:t>
            </w:r>
          </w:p>
        </w:tc>
        <w:tc>
          <w:tcPr>
            <w:tcW w:w="2552" w:type="dxa"/>
          </w:tcPr>
          <w:p w14:paraId="54C10B12"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Repeat bolus according to response, including invasive and non-invasive monitoring. Target lactate. No volume ceiling given.</w:t>
            </w:r>
          </w:p>
        </w:tc>
        <w:tc>
          <w:tcPr>
            <w:tcW w:w="2693" w:type="dxa"/>
          </w:tcPr>
          <w:p w14:paraId="0CD2A335"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lang w:eastAsia="en-GB"/>
              </w:rPr>
              <w:t>Clinical reassessment to detect pulmonary oedema</w:t>
            </w:r>
          </w:p>
        </w:tc>
      </w:tr>
      <w:tr w:rsidR="00F210F1" w:rsidRPr="00B70C9D" w14:paraId="573158E9" w14:textId="77777777" w:rsidTr="005A4DBC">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noWrap/>
          </w:tcPr>
          <w:p w14:paraId="35E12244" w14:textId="35408FE8" w:rsidR="00F210F1" w:rsidRPr="001F7576" w:rsidRDefault="00F210F1" w:rsidP="005A4DBC">
            <w:p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b w:val="0"/>
                <w:i/>
                <w:sz w:val="22"/>
                <w:szCs w:val="22"/>
                <w:lang w:eastAsia="en-GB"/>
              </w:rPr>
            </w:pPr>
            <w:r w:rsidRPr="001F7576">
              <w:rPr>
                <w:rFonts w:asciiTheme="minorHAnsi" w:hAnsiTheme="minorHAnsi" w:cstheme="minorHAnsi"/>
                <w:b w:val="0"/>
                <w:i/>
                <w:sz w:val="22"/>
                <w:szCs w:val="22"/>
                <w:lang w:eastAsia="en-GB"/>
              </w:rPr>
              <w:t xml:space="preserve">WHO (2011) </w:t>
            </w:r>
            <w:r w:rsidRPr="001F7576">
              <w:rPr>
                <w:rFonts w:asciiTheme="minorHAnsi" w:hAnsiTheme="minorHAnsi" w:cstheme="minorHAnsi"/>
                <w:i/>
                <w:sz w:val="22"/>
                <w:szCs w:val="22"/>
                <w:lang w:eastAsia="en-GB"/>
              </w:rPr>
              <w:fldChar w:fldCharType="begin"/>
            </w:r>
            <w:r w:rsidR="00003651">
              <w:rPr>
                <w:rFonts w:asciiTheme="minorHAnsi" w:hAnsiTheme="minorHAnsi" w:cstheme="minorHAnsi"/>
                <w:i/>
                <w:sz w:val="22"/>
                <w:szCs w:val="22"/>
                <w:lang w:eastAsia="en-GB"/>
              </w:rPr>
              <w:instrText xml:space="preserve"> ADDIN EN.CITE &lt;EndNote&gt;&lt;Cite&gt;&lt;Author&gt;World Health Organization&lt;/Author&gt;&lt;Year&gt;2011&lt;/Year&gt;&lt;RecNum&gt;11&lt;/RecNum&gt;&lt;DisplayText&gt;[25]&lt;/DisplayText&gt;&lt;record&gt;&lt;rec-number&gt;11&lt;/rec-number&gt;&lt;foreign-keys&gt;&lt;key app="EN" db-id="2299fdxzhesdwue5xvov52puvx5092ffsxt9" timestamp="1569377789"&gt;11&lt;/key&gt;&lt;/foreign-keys&gt;&lt;ref-type name="Book"&gt;6&lt;/ref-type&gt;&lt;contributors&gt;&lt;authors&gt;&lt;author&gt;World Health Organization,&lt;/author&gt;&lt;/authors&gt;&lt;/contributors&gt;&lt;titles&gt;&lt;title&gt;Integrated Management of Adolescent and Adult Illness (IMAI), District Clinician Manual Volume 1: Hospital care for adolescents and adults&lt;/title&gt;&lt;/titles&gt;&lt;dates&gt;&lt;year&gt;2011&lt;/year&gt;&lt;/dates&gt;&lt;pub-location&gt;Geneva, Switzerland&lt;/pub-location&gt;&lt;publisher&gt;World Health Organization&lt;/publisher&gt;&lt;urls&gt;&lt;related-urls&gt;&lt;url&gt;http://www.who.int/influenza/patient_care/DCM_Volume_1.pdf&lt;/url&gt;&lt;/related-urls&gt;&lt;/urls&gt;&lt;/record&gt;&lt;/Cite&gt;&lt;/EndNote&gt;</w:instrText>
            </w:r>
            <w:r w:rsidRPr="001F7576">
              <w:rPr>
                <w:rFonts w:asciiTheme="minorHAnsi" w:hAnsiTheme="minorHAnsi" w:cstheme="minorHAnsi"/>
                <w:i/>
                <w:sz w:val="22"/>
                <w:szCs w:val="22"/>
                <w:lang w:eastAsia="en-GB"/>
              </w:rPr>
              <w:fldChar w:fldCharType="separate"/>
            </w:r>
            <w:r w:rsidR="00003651" w:rsidRPr="00003651">
              <w:rPr>
                <w:rFonts w:asciiTheme="minorHAnsi" w:hAnsiTheme="minorHAnsi" w:cstheme="minorHAnsi"/>
                <w:b w:val="0"/>
                <w:i/>
                <w:noProof/>
                <w:sz w:val="22"/>
                <w:szCs w:val="22"/>
                <w:lang w:eastAsia="en-GB"/>
              </w:rPr>
              <w:t>[25]</w:t>
            </w:r>
            <w:r w:rsidRPr="001F7576">
              <w:rPr>
                <w:rFonts w:asciiTheme="minorHAnsi" w:hAnsiTheme="minorHAnsi" w:cstheme="minorHAnsi"/>
                <w:i/>
                <w:sz w:val="22"/>
                <w:szCs w:val="22"/>
                <w:lang w:eastAsia="en-GB"/>
              </w:rPr>
              <w:fldChar w:fldCharType="end"/>
            </w:r>
          </w:p>
        </w:tc>
        <w:tc>
          <w:tcPr>
            <w:tcW w:w="2551" w:type="dxa"/>
          </w:tcPr>
          <w:p w14:paraId="18EC5CFA"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70C9D">
              <w:rPr>
                <w:rFonts w:asciiTheme="minorHAnsi" w:hAnsiTheme="minorHAnsi" w:cstheme="minorHAnsi"/>
                <w:sz w:val="22"/>
                <w:szCs w:val="22"/>
              </w:rPr>
              <w:t>1000 mL crystalloid immediately, continued at 20 ml/kg/hr (max 60 ml/kg in first 2 hours).</w:t>
            </w:r>
          </w:p>
          <w:p w14:paraId="3EB7A73B"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2552" w:type="dxa"/>
          </w:tcPr>
          <w:p w14:paraId="2697560E"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B70C9D">
              <w:rPr>
                <w:rFonts w:asciiTheme="minorHAnsi" w:hAnsiTheme="minorHAnsi" w:cstheme="minorHAnsi"/>
                <w:sz w:val="22"/>
                <w:szCs w:val="22"/>
              </w:rPr>
              <w:t>Between 2-6 hours, fluid at 5-10ml/kg/hr if SBP &lt;90 and signs of poor perfusion continue.</w:t>
            </w:r>
          </w:p>
        </w:tc>
        <w:tc>
          <w:tcPr>
            <w:tcW w:w="2693" w:type="dxa"/>
          </w:tcPr>
          <w:p w14:paraId="16CD25D7" w14:textId="77777777" w:rsidR="00F210F1" w:rsidRPr="00B70C9D" w:rsidRDefault="00F210F1" w:rsidP="005A4DBC">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eastAsia="en-GB"/>
              </w:rPr>
            </w:pPr>
            <w:r w:rsidRPr="00B70C9D">
              <w:rPr>
                <w:rFonts w:asciiTheme="minorHAnsi" w:hAnsiTheme="minorHAnsi" w:cstheme="minorHAnsi"/>
                <w:sz w:val="22"/>
                <w:szCs w:val="22"/>
              </w:rPr>
              <w:t>Alert for signs of fluid overload (increased JVP, increasing crackles/rales): reduce rate if present.</w:t>
            </w:r>
          </w:p>
        </w:tc>
      </w:tr>
    </w:tbl>
    <w:p w14:paraId="74D56B25" w14:textId="215984A3" w:rsidR="00C07E37" w:rsidRDefault="00C07E37" w:rsidP="001D6F6A"/>
    <w:p w14:paraId="7E0F83A6" w14:textId="77777777" w:rsidR="00702226" w:rsidRDefault="00702226" w:rsidP="00702226">
      <w:r>
        <w:rPr>
          <w:noProof/>
          <w:lang w:eastAsia="en-GB"/>
        </w:rPr>
        <w:lastRenderedPageBreak/>
        <w:drawing>
          <wp:inline distT="0" distB="0" distL="0" distR="0" wp14:anchorId="771AD07E" wp14:editId="70C2D919">
            <wp:extent cx="5731510" cy="42621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Clinical Scenario Summary.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62120"/>
                    </a:xfrm>
                    <a:prstGeom prst="rect">
                      <a:avLst/>
                    </a:prstGeom>
                  </pic:spPr>
                </pic:pic>
              </a:graphicData>
            </a:graphic>
          </wp:inline>
        </w:drawing>
      </w:r>
    </w:p>
    <w:p w14:paraId="3A7C66C0" w14:textId="343A62FA" w:rsidR="00C07E37" w:rsidRPr="001D6F6A" w:rsidRDefault="001D471D" w:rsidP="00702226">
      <w:r>
        <w:t xml:space="preserve">Scenario B describes the ongoing resuscitation of a previously healthy adult patient, presenting with symptoms of pneumonia and displaying definite evidence of hypovolemia </w:t>
      </w:r>
      <w:r>
        <w:rPr>
          <w:i/>
        </w:rPr>
        <w:t xml:space="preserve">(tachycardia, systolic hypotension </w:t>
      </w:r>
      <w:r w:rsidR="00A566B3">
        <w:rPr>
          <w:i/>
        </w:rPr>
        <w:t>&lt;</w:t>
      </w:r>
      <w:r>
        <w:rPr>
          <w:i/>
        </w:rPr>
        <w:t>90mmHg)</w:t>
      </w:r>
      <w:r>
        <w:t xml:space="preserve"> and tissue hypoperfusion </w:t>
      </w:r>
      <w:r>
        <w:rPr>
          <w:i/>
        </w:rPr>
        <w:t>(serum lactate &gt;4mmol/L)</w:t>
      </w:r>
      <w:r w:rsidR="005C7A43">
        <w:t>, demonstrating refractory haemodynamic instability following intravenous administration of 2500ml of crystalloid.</w:t>
      </w:r>
      <w:r w:rsidR="00817F59">
        <w:t xml:space="preserve"> </w:t>
      </w:r>
    </w:p>
    <w:p w14:paraId="19AA214E" w14:textId="2DCF30FE" w:rsidR="005C220D" w:rsidRDefault="005C220D" w:rsidP="00702226">
      <w:r w:rsidRPr="00AA2C0F">
        <w:t xml:space="preserve">Scenario C </w:t>
      </w:r>
      <w:r w:rsidR="00817F59" w:rsidRPr="00AA2C0F">
        <w:t xml:space="preserve">describes </w:t>
      </w:r>
      <w:r w:rsidR="00C07E37">
        <w:t xml:space="preserve">the initial resuscitation, as well as criteria for terminating fluid therapy, in an elderly patient with </w:t>
      </w:r>
      <w:r w:rsidRPr="00AA2C0F">
        <w:t xml:space="preserve">suspected infection </w:t>
      </w:r>
      <w:r w:rsidR="00C07E37">
        <w:t>and evidence of possible hypovol</w:t>
      </w:r>
      <w:r w:rsidR="00EC5D3C">
        <w:t>a</w:t>
      </w:r>
      <w:r w:rsidR="00C07E37">
        <w:t xml:space="preserve">emia </w:t>
      </w:r>
      <w:r w:rsidR="00C07E37" w:rsidRPr="00AA2C0F">
        <w:rPr>
          <w:i/>
        </w:rPr>
        <w:t>(</w:t>
      </w:r>
      <w:r w:rsidR="00C07E37">
        <w:rPr>
          <w:i/>
        </w:rPr>
        <w:t xml:space="preserve">tachycardia, </w:t>
      </w:r>
      <w:r w:rsidR="00C07E37" w:rsidRPr="00AA2C0F">
        <w:rPr>
          <w:i/>
        </w:rPr>
        <w:t xml:space="preserve">systolic blood pressure </w:t>
      </w:r>
      <w:r w:rsidR="00A566B3">
        <w:rPr>
          <w:i/>
        </w:rPr>
        <w:t>&lt;</w:t>
      </w:r>
      <w:r w:rsidR="00C07E37" w:rsidRPr="00AA2C0F">
        <w:rPr>
          <w:i/>
        </w:rPr>
        <w:t>100mmHg in the context of known hypertension)</w:t>
      </w:r>
      <w:r w:rsidR="00C07E37">
        <w:t xml:space="preserve">, </w:t>
      </w:r>
      <w:r w:rsidRPr="00AA2C0F">
        <w:t xml:space="preserve">raised </w:t>
      </w:r>
      <w:r w:rsidR="00D44D1A">
        <w:t xml:space="preserve">serum </w:t>
      </w:r>
      <w:r w:rsidRPr="00AA2C0F">
        <w:t xml:space="preserve">lactate and </w:t>
      </w:r>
      <w:r w:rsidR="00D44D1A">
        <w:t xml:space="preserve">presenting </w:t>
      </w:r>
      <w:r w:rsidRPr="00AA2C0F">
        <w:t>comorbidities suggesting likely fluid intolerance (</w:t>
      </w:r>
      <w:r w:rsidR="00D44D1A">
        <w:t xml:space="preserve">history of </w:t>
      </w:r>
      <w:r w:rsidRPr="00AA2C0F">
        <w:t>congestive cardiac failure)</w:t>
      </w:r>
      <w:r w:rsidR="00D44D1A">
        <w:t>.</w:t>
      </w:r>
    </w:p>
    <w:p w14:paraId="0DAB3EFD" w14:textId="70FD0801" w:rsidR="00E95E39" w:rsidRDefault="007429BA" w:rsidP="00702226">
      <w:r>
        <w:t>Three guidelines gave recommendations that were insufficiently specific to apply to</w:t>
      </w:r>
      <w:r w:rsidR="00ED017B">
        <w:t xml:space="preserve"> any of</w:t>
      </w:r>
      <w:r>
        <w:t xml:space="preserve"> the pre-described clinical scenarios </w:t>
      </w:r>
      <w:r w:rsidR="000E672F">
        <w:fldChar w:fldCharType="begin">
          <w:fldData xml:space="preserve">PEVuZE5vdGU+PENpdGU+PEF1dGhvcj5DZWNjb25pPC9BdXRob3I+PFllYXI+MjAxNDwvWWVhcj48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</w:fldData>
        </w:fldChar>
      </w:r>
      <w:r w:rsidR="00531B28">
        <w:instrText xml:space="preserve"> ADDIN EN.CITE </w:instrText>
      </w:r>
      <w:r w:rsidR="00531B28">
        <w:fldChar w:fldCharType="begin">
          <w:fldData xml:space="preserve">PEVuZE5vdGU+PENpdGU+PEF1dGhvcj5DZWNjb25pPC9BdXRob3I+PFllYXI+MjAxNDwvWWVhcj48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</w:fldData>
        </w:fldChar>
      </w:r>
      <w:r w:rsidR="00531B28">
        <w:instrText xml:space="preserve"> ADDIN EN.CITE.DATA </w:instrText>
      </w:r>
      <w:r w:rsidR="00531B28">
        <w:fldChar w:fldCharType="end"/>
      </w:r>
      <w:r w:rsidR="000E672F">
        <w:fldChar w:fldCharType="separate"/>
      </w:r>
      <w:r w:rsidR="00531B28">
        <w:rPr>
          <w:noProof/>
        </w:rPr>
        <w:t>[17-19]</w:t>
      </w:r>
      <w:r w:rsidR="000E672F">
        <w:fldChar w:fldCharType="end"/>
      </w:r>
      <w:r>
        <w:t xml:space="preserve">. </w:t>
      </w:r>
      <w:r w:rsidR="000A2851">
        <w:t xml:space="preserve">Of the remaining seven, all </w:t>
      </w:r>
      <w:r w:rsidR="00AA2C0F">
        <w:t>except</w:t>
      </w:r>
      <w:r w:rsidR="000A2851">
        <w:t xml:space="preserve"> the NICE </w:t>
      </w:r>
      <w:r w:rsidR="000A2851">
        <w:lastRenderedPageBreak/>
        <w:t>guidelines recommended fluid resuscitation with crystalloid in Scenario A. The NICE guidelines do not provide a definitive guide</w:t>
      </w:r>
      <w:r w:rsidR="001F7576">
        <w:t xml:space="preserve"> to initiating therapy</w:t>
      </w:r>
      <w:r w:rsidR="000A2851">
        <w:t xml:space="preserve"> without a lactate measurement </w:t>
      </w:r>
      <w:r w:rsidR="000E672F">
        <w:fldChar w:fldCharType="begin"/>
      </w:r>
      <w:r w:rsidR="00531B28">
        <w:instrText xml:space="preserve"> ADDIN EN.CITE &lt;EndNote&gt;&lt;Cite&gt;&lt;Author&gt;National Institute for Health and Care Excellence&lt;/Author&gt;&lt;Year&gt;2016&lt;/Year&gt;&lt;RecNum&gt;7&lt;/RecNum&gt;&lt;DisplayText&gt;[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EndNote&gt;</w:instrText>
      </w:r>
      <w:r w:rsidR="000E672F">
        <w:fldChar w:fldCharType="separate"/>
      </w:r>
      <w:r w:rsidR="00531B28">
        <w:rPr>
          <w:noProof/>
        </w:rPr>
        <w:t>[16]</w:t>
      </w:r>
      <w:r w:rsidR="000E672F">
        <w:fldChar w:fldCharType="end"/>
      </w:r>
      <w:r w:rsidR="000A2851">
        <w:t xml:space="preserve">. </w:t>
      </w:r>
      <w:r w:rsidR="00ED017B">
        <w:t xml:space="preserve">In Scenario B, following non-response to initial fluid resuscitation, </w:t>
      </w:r>
      <w:r w:rsidR="00EC5D3C">
        <w:t>two</w:t>
      </w:r>
      <w:r w:rsidR="00ED017B">
        <w:t xml:space="preserve"> guidelines do not provide additional specific guidance, beyond their initial recommendations to resuscitate liberally with crystalloid </w:t>
      </w:r>
      <w:r w:rsidR="000E672F">
        <w:fldChar w:fldCharType="begin">
          <w:fldData xml:space="preserve">M1NLSEZRVk5HdW41bDJCa2JmcTRiWkxxUXhzU2VhZFRES05VOEZjNXpndi1McGNqMmVNX3h1V000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zLTE3VDA1OjQwOjAyLjU1NzU4ODdaJnF1b3Q7KSAtIG5ldyBEYXRlKCksIHNp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</w:fldData>
        </w:fldChar>
      </w:r>
      <w:r w:rsidR="00531B28">
        <w:instrText xml:space="preserve"> ADDIN EN.CITE </w:instrText>
      </w:r>
      <w:r w:rsidR="00531B28">
        <w:fldChar w:fldCharType="begin">
          <w:fldData xml:space="preserve">PEVuZE5vdGU+PENpdGU+PEF1dGhvcj5EdW5zZXI8L0F1dGhvcj48WWVhcj4yMDEyPC9ZZWFyPjxS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RpY2luZTwvZnVsbC10aXRsZT48L2FsdC1wZXJpb2RpY2FsPjxwYWdlcz41NTct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==
</w:fldData>
        </w:fldChar>
      </w:r>
      <w:r w:rsidR="00531B28">
        <w:instrText xml:space="preserve"> ADDIN EN.CITE.DATA </w:instrText>
      </w:r>
      <w:r w:rsidR="00531B28">
        <w:fldChar w:fldCharType="end"/>
      </w:r>
      <w:r w:rsidR="00531B28">
        <w:fldChar w:fldCharType="begin">
          <w:fldData xml:space="preserve">aUJYYVd4cmFXNXpKeXdnSnpBd01EQXpNalEyTFRJd01EUXdPVEF3TUMwd01EQXhPQ2NzSUNjbkxD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==
</w:fldData>
        </w:fldChar>
      </w:r>
      <w:r w:rsidR="00531B28">
        <w:instrText xml:space="preserve"> ADDIN EN.CITE.DATA </w:instrText>
      </w:r>
      <w:r w:rsidR="00531B28">
        <w:fldChar w:fldCharType="end"/>
      </w:r>
      <w:r w:rsidR="00531B28">
        <w:fldChar w:fldCharType="begin">
          <w:fldData xml:space="preserve">M1NLSEZRVk5HdW41bDJCa2JmcTRiWkxxUXhzU2VhZFRES05VOEZjNXpndi1McGNqMmVNX3h1V000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zLTE3VDA1OjQwOjAyLjU1NzU4ODdaJnF1b3Q7KSAtIG5ldyBEYXRlKCksIHNp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</w:fldData>
        </w:fldChar>
      </w:r>
      <w:r w:rsidR="00531B28">
        <w:instrText xml:space="preserve"> ADDIN EN.CITE.DATA </w:instrText>
      </w:r>
      <w:r w:rsidR="00531B28">
        <w:fldChar w:fldCharType="end"/>
      </w:r>
      <w:r w:rsidR="000E672F">
        <w:fldChar w:fldCharType="separate"/>
      </w:r>
      <w:r w:rsidR="00531B28">
        <w:rPr>
          <w:noProof/>
        </w:rPr>
        <w:t>[20, 22]</w:t>
      </w:r>
      <w:r w:rsidR="000E672F">
        <w:fldChar w:fldCharType="end"/>
      </w:r>
      <w:r w:rsidR="00ED017B">
        <w:t xml:space="preserve">. Of the five that do make recommendations, </w:t>
      </w:r>
      <w:r w:rsidR="00EC5D3C">
        <w:t>three</w:t>
      </w:r>
      <w:r w:rsidR="00ED017B">
        <w:t xml:space="preserve"> recommend repeat boluses</w:t>
      </w:r>
      <w:r w:rsidR="00A13864">
        <w:t xml:space="preserve"> </w:t>
      </w:r>
      <w:r w:rsidR="000E672F">
        <w:fldChar w:fldCharType="begin">
          <w:fldData xml:space="preserve">PEVuZE5vdGU+PENpdGU+PEF1dGhvcj5OYXRpb25hbCBJbnN0aXR1dGUgZm9yIEhlYWx0aCBhbmQg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</w:fldData>
        </w:fldChar>
      </w:r>
      <w:r w:rsidR="00531B28">
        <w:instrText xml:space="preserve"> ADDIN EN.CITE </w:instrText>
      </w:r>
      <w:r w:rsidR="00531B28">
        <w:fldChar w:fldCharType="begin">
          <w:fldData xml:space="preserve">PEVuZE5vdGU+PENpdGU+PEF1dGhvcj5OYXRpb25hbCBJbnN0aXR1dGUgZm9yIEhlYWx0aCBhbmQg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</w:fldData>
        </w:fldChar>
      </w:r>
      <w:r w:rsidR="00531B28">
        <w:instrText xml:space="preserve"> ADDIN EN.CITE.DATA </w:instrText>
      </w:r>
      <w:r w:rsidR="00531B28">
        <w:fldChar w:fldCharType="end"/>
      </w:r>
      <w:r w:rsidR="000E672F">
        <w:fldChar w:fldCharType="separate"/>
      </w:r>
      <w:r w:rsidR="00531B28">
        <w:rPr>
          <w:noProof/>
        </w:rPr>
        <w:t>[9, 16, 23]</w:t>
      </w:r>
      <w:r w:rsidR="000E672F">
        <w:fldChar w:fldCharType="end"/>
      </w:r>
      <w:r w:rsidR="00A13864">
        <w:t xml:space="preserve"> whilst</w:t>
      </w:r>
      <w:r w:rsidR="00ED017B">
        <w:t xml:space="preserve"> the WHO </w:t>
      </w:r>
      <w:r w:rsidR="00A13864">
        <w:t xml:space="preserve">guideline recommends continuing infusion at 5-10 ml/kg/hr </w:t>
      </w:r>
      <w:r w:rsidR="000E672F">
        <w:fldChar w:fldCharType="begin"/>
      </w:r>
      <w:r w:rsidR="00003651">
        <w:instrText xml:space="preserve"> ADDIN EN.CITE &lt;EndNote&gt;&lt;Cite&gt;&lt;Author&gt;World Health Organization&lt;/Author&gt;&lt;Year&gt;2011&lt;/Year&gt;&lt;RecNum&gt;11&lt;/RecNum&gt;&lt;DisplayText&gt;[25]&lt;/DisplayText&gt;&lt;record&gt;&lt;rec-number&gt;11&lt;/rec-number&gt;&lt;foreign-keys&gt;&lt;key app="EN" db-id="2299fdxzhesdwue5xvov52puvx5092ffsxt9" timestamp="1569377789"&gt;11&lt;/key&gt;&lt;/foreign-keys&gt;&lt;ref-type name="Book"&gt;6&lt;/ref-type&gt;&lt;contributors&gt;&lt;authors&gt;&lt;author&gt;World Health Organization,&lt;/author&gt;&lt;/authors&gt;&lt;/contributors&gt;&lt;titles&gt;&lt;title&gt;Integrated Management of Adolescent and Adult Illness (IMAI), District Clinician Manual Volume 1: Hospital care for adolescents and adults&lt;/title&gt;&lt;/titles&gt;&lt;dates&gt;&lt;year&gt;2011&lt;/year&gt;&lt;/dates&gt;&lt;pub-location&gt;Geneva, Switzerland&lt;/pub-location&gt;&lt;publisher&gt;World Health Organization&lt;/publisher&gt;&lt;urls&gt;&lt;related-urls&gt;&lt;url&gt;http://www.who.int/influenza/patient_care/DCM_Volume_1.pdf&lt;/url&gt;&lt;/related-urls&gt;&lt;/urls&gt;&lt;/record&gt;&lt;/Cite&gt;&lt;/EndNote&gt;</w:instrText>
      </w:r>
      <w:r w:rsidR="000E672F">
        <w:fldChar w:fldCharType="separate"/>
      </w:r>
      <w:r w:rsidR="00003651">
        <w:rPr>
          <w:noProof/>
        </w:rPr>
        <w:t>[25]</w:t>
      </w:r>
      <w:r w:rsidR="000E672F">
        <w:fldChar w:fldCharType="end"/>
      </w:r>
      <w:r w:rsidR="00A13864">
        <w:t xml:space="preserve">. The </w:t>
      </w:r>
      <w:proofErr w:type="spellStart"/>
      <w:r w:rsidR="00A13864">
        <w:t>Misango</w:t>
      </w:r>
      <w:proofErr w:type="spellEnd"/>
      <w:r w:rsidR="00A13864">
        <w:t xml:space="preserve"> et al. guidelines for resource-limited settings provide a more general recommendation to continue fluid resuscitation to target clinical surrogate markers of peripheral perfusion </w:t>
      </w:r>
      <w:r w:rsidR="000E672F">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00531B28">
        <w:instrText xml:space="preserve"> ADDIN EN.CITE </w:instrText>
      </w:r>
      <w:r w:rsidR="00531B28">
        <w:fldChar w:fldCharType="begin">
          <w:fldData xml:space="preserve">PEVuZE5vdGU+PENpdGU+PEF1dGhvcj5NaXNhbmdvPC9BdXRob3I+PFllYXI+MjAxNzwvWWVhcj48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</w:fldData>
        </w:fldChar>
      </w:r>
      <w:r w:rsidR="00531B28">
        <w:instrText xml:space="preserve"> ADDIN EN.CITE.DATA </w:instrText>
      </w:r>
      <w:r w:rsidR="00531B28">
        <w:fldChar w:fldCharType="end"/>
      </w:r>
      <w:r w:rsidR="000E672F">
        <w:fldChar w:fldCharType="separate"/>
      </w:r>
      <w:r w:rsidR="00531B28">
        <w:rPr>
          <w:noProof/>
        </w:rPr>
        <w:t>[15]</w:t>
      </w:r>
      <w:r w:rsidR="000E672F">
        <w:fldChar w:fldCharType="end"/>
      </w:r>
      <w:r w:rsidR="00A13864">
        <w:t xml:space="preserve">. </w:t>
      </w:r>
      <w:r w:rsidR="00171BA3">
        <w:t xml:space="preserve">Considered against Scenario C, designed to assess recommendations in the management of a patient with likely fluid intolerance, </w:t>
      </w:r>
      <w:r w:rsidR="00EC5D3C">
        <w:t>two</w:t>
      </w:r>
      <w:r w:rsidR="00171BA3">
        <w:t xml:space="preserve"> guidelines do not provide any specific guidance regarding termination of fluid therapy in the context of clinical volume overload </w:t>
      </w:r>
      <w:r w:rsidR="000E672F">
        <w:fldChar w:fldCharType="begin">
          <w:fldData xml:space="preserve">b3Q7ZW4tVVMmcXVvdDssIGNsaWVudFNlcnZlclRpbWVEZWx0YTogbmV3IERhdGUoJnF1b3Q7MjAx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E4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==
</w:fldData>
        </w:fldChar>
      </w:r>
      <w:r w:rsidR="00531B28">
        <w:instrText xml:space="preserve"> ADDIN EN.CITE </w:instrText>
      </w:r>
      <w:r w:rsidR="00531B28">
        <w:fldChar w:fldCharType="begin">
          <w:fldData xml:space="preserve">PEVuZE5vdGU+PENpdGU+PEF1dGhvcj5OYXRpb25hbCBJbnN0aXR1dGUgZm9yIEhlYWx0aCBhbmQg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==
</w:fldData>
        </w:fldChar>
      </w:r>
      <w:r w:rsidR="00531B28">
        <w:instrText xml:space="preserve"> ADDIN EN.CITE.DATA </w:instrText>
      </w:r>
      <w:r w:rsidR="00531B28">
        <w:fldChar w:fldCharType="end"/>
      </w:r>
      <w:r w:rsidR="00531B28">
        <w:fldChar w:fldCharType="begin">
          <w:fldData xml:space="preserve">QkRiMnhzWldGbmRXVmtaQUlERDJRV0FnSUJEdzhXQWg4Q0JSMURiMnhzWldGbmRXVW5jeUJGTFcx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==
</w:fldData>
        </w:fldChar>
      </w:r>
      <w:r w:rsidR="00531B28">
        <w:instrText xml:space="preserve"> ADDIN EN.CITE.DATA </w:instrText>
      </w:r>
      <w:r w:rsidR="00531B28">
        <w:fldChar w:fldCharType="end"/>
      </w:r>
      <w:r w:rsidR="00531B28">
        <w:fldChar w:fldCharType="begin">
          <w:fldData xml:space="preserve">b3Q7ZW4tVVMmcXVvdDssIGNsaWVudFNlcnZlclRpbWVEZWx0YTogbmV3IERhdGUoJnF1b3Q7MjAx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E4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==
</w:fldData>
        </w:fldChar>
      </w:r>
      <w:r w:rsidR="00531B28">
        <w:instrText xml:space="preserve"> ADDIN EN.CITE.DATA </w:instrText>
      </w:r>
      <w:r w:rsidR="00531B28">
        <w:fldChar w:fldCharType="end"/>
      </w:r>
      <w:r w:rsidR="000E672F">
        <w:fldChar w:fldCharType="separate"/>
      </w:r>
      <w:r w:rsidR="00531B28">
        <w:rPr>
          <w:noProof/>
        </w:rPr>
        <w:t>[16, 20]</w:t>
      </w:r>
      <w:r w:rsidR="000E672F">
        <w:fldChar w:fldCharType="end"/>
      </w:r>
      <w:r w:rsidR="00171BA3">
        <w:t xml:space="preserve">. </w:t>
      </w:r>
      <w:r w:rsidR="00720AB0">
        <w:t xml:space="preserve">Four of the remaining five guidelines recommend clinical re-assessment to detect fluid overload and/or pulmonary oedema </w:t>
      </w:r>
      <w:r w:rsidR="000E672F">
        <w:fldChar w:fldCharType="begin">
          <w:fldData xml:space="preserve">PEVuZE5vdGU+PENpdGU+PEF1dGhvcj5EdW5zZXI8L0F1dGhvcj48WWVhcj4yMDEyPC9ZZWFyPjxS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aWNpbmU8L2Z1bGwtdGl0bGU+PC9hbHQtcGVyaW9kaWNhbD48cGFn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</w:fldData>
        </w:fldChar>
      </w:r>
      <w:r w:rsidR="00003651">
        <w:instrText xml:space="preserve"> ADDIN EN.CITE </w:instrText>
      </w:r>
      <w:r w:rsidR="00003651">
        <w:fldChar w:fldCharType="begin">
          <w:fldData xml:space="preserve">PEVuZE5vdGU+PENpdGU+PEF1dGhvcj5EdW5zZXI8L0F1dGhvcj48WWVhcj4yMDEyPC9ZZWFyPjxS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aWNpbmU8L2Z1bGwtdGl0bGU+PC9hbHQtcGVyaW9kaWNhbD48cGFn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</w:fldData>
        </w:fldChar>
      </w:r>
      <w:r w:rsidR="00003651">
        <w:instrText xml:space="preserve"> ADDIN EN.CITE.DATA </w:instrText>
      </w:r>
      <w:r w:rsidR="00003651">
        <w:fldChar w:fldCharType="end"/>
      </w:r>
      <w:r w:rsidR="000E672F">
        <w:fldChar w:fldCharType="separate"/>
      </w:r>
      <w:r w:rsidR="00003651">
        <w:rPr>
          <w:noProof/>
        </w:rPr>
        <w:t>[9, 15, 22, 25]</w:t>
      </w:r>
      <w:r w:rsidR="000E672F">
        <w:fldChar w:fldCharType="end"/>
      </w:r>
      <w:r w:rsidR="00720AB0">
        <w:t xml:space="preserve">, with the WHO guideline recommending a reduction in the rate of fluid infusion if clinical signs of overload are present. The Reinhart et al. guideline recommends monitoring of central </w:t>
      </w:r>
      <w:r w:rsidR="00C55EA0">
        <w:t xml:space="preserve">venous </w:t>
      </w:r>
      <w:r w:rsidR="00720AB0">
        <w:t xml:space="preserve">pressure alone to detect volume overload </w:t>
      </w:r>
      <w:r w:rsidR="000E672F">
        <w:fldChar w:fldCharType="begin"/>
      </w:r>
      <w:r w:rsidR="00531B28">
        <w:instrText xml:space="preserve"> ADDIN EN.CITE &lt;EndNote&gt;&lt;Cite&gt;&lt;Author&gt;Reinhart&lt;/Author&gt;&lt;Year&gt;2006&lt;/Year&gt;&lt;RecNum&gt;94&lt;/RecNum&gt;&lt;DisplayText&gt;[23]&lt;/DisplayText&gt;&lt;record&gt;&lt;rec-number&gt;94&lt;/rec-number&gt;&lt;foreign-keys&gt;&lt;key app="EN" db-id="w2drztaf3reza8exrd35e5d1xtfs5tdt2xd0" timestamp="1515096958"&gt;94&lt;/key&gt;&lt;/foreign-keys&gt;&lt;ref-type name="Journal Article"&gt;17&lt;/ref-type&gt;&lt;contributors&gt;&lt;authors&gt;&lt;author&gt;Reinhart, K.&lt;/author&gt;&lt;author&gt;Brunkhorst, F. M.&lt;/author&gt;&lt;/authors&gt;&lt;/contributors&gt;&lt;titles&gt;&lt;title&gt;Diagnosis and therapy of sepsis - Guidelines of the German Sepsis Society Inc. and the German Interdisciplinary Association for Intensive and Emergency Medicine&lt;/title&gt;&lt;secondary-title&gt;Anasthesiologie &amp;amp; Intensivmedizin&lt;/secondary-title&gt;&lt;/titles&gt;&lt;periodical&gt;&lt;full-title&gt;Anasthesiologie &amp;amp; Intensivmedizin&lt;/full-title&gt;&lt;/periodical&gt;&lt;pages&gt;S157-S179&lt;/pages&gt;&lt;volume&gt;47&lt;/volume&gt;&lt;dates&gt;&lt;year&gt;2006&lt;/year&gt;&lt;pub-dates&gt;&lt;date&gt;Nov&lt;/date&gt;&lt;/pub-dates&gt;&lt;/dates&gt;&lt;isbn&gt;0170-5334&lt;/isbn&gt;&lt;accession-num&gt;WOS:000242352300001&lt;/accession-num&gt;&lt;urls&gt;&lt;related-urls&gt;&lt;url&gt;&amp;lt;Go to ISI&amp;gt;://WOS:000242352300001&lt;/url&gt;&lt;/related-urls&gt;&lt;/urls&gt;&lt;/record&gt;&lt;/Cite&gt;&lt;/EndNote&gt;</w:instrText>
      </w:r>
      <w:r w:rsidR="000E672F">
        <w:fldChar w:fldCharType="separate"/>
      </w:r>
      <w:r w:rsidR="00531B28">
        <w:rPr>
          <w:noProof/>
        </w:rPr>
        <w:t>[23]</w:t>
      </w:r>
      <w:r w:rsidR="000E672F">
        <w:fldChar w:fldCharType="end"/>
      </w:r>
      <w:r w:rsidR="00720AB0">
        <w:t>.</w:t>
      </w:r>
    </w:p>
    <w:p w14:paraId="276B96F3" w14:textId="77777777" w:rsidR="0087200D" w:rsidRDefault="00E95E39" w:rsidP="00702226">
      <w:r>
        <w:t>None of the guidelines suggested any refinement for patients with malnutrition.</w:t>
      </w:r>
    </w:p>
    <w:p w14:paraId="286FBB14" w14:textId="427BEE23" w:rsidR="00E461E5" w:rsidRDefault="00E461E5">
      <w:r>
        <w:br w:type="page"/>
      </w:r>
    </w:p>
    <w:p w14:paraId="04222AAB" w14:textId="1BFF046D" w:rsidR="00075C35" w:rsidRDefault="00075C35" w:rsidP="00012FFF">
      <w:pPr>
        <w:pStyle w:val="Heading1"/>
      </w:pPr>
      <w:r>
        <w:lastRenderedPageBreak/>
        <w:t>Discussion</w:t>
      </w:r>
    </w:p>
    <w:p w14:paraId="6112C4E7" w14:textId="635E9598" w:rsidR="00DD48E7" w:rsidRDefault="004C1431" w:rsidP="004C1431">
      <w:r>
        <w:t xml:space="preserve">We </w:t>
      </w:r>
      <w:r w:rsidR="009F7BEB">
        <w:t xml:space="preserve">identified ten individual </w:t>
      </w:r>
      <w:r>
        <w:t>guidelines which might be used by clinicians to guide fluid therapy in sepsis</w:t>
      </w:r>
      <w:r w:rsidR="00130A68">
        <w:t xml:space="preserve"> in LIC</w:t>
      </w:r>
      <w:r>
        <w:t>.</w:t>
      </w:r>
      <w:r w:rsidR="009F7BEB">
        <w:t xml:space="preserve"> </w:t>
      </w:r>
      <w:bookmarkStart w:id="4" w:name="_Hlk37581989"/>
      <w:r>
        <w:t>The contents of recommendations demonstrate a general shift</w:t>
      </w:r>
      <w:r w:rsidR="00EC5D3C">
        <w:t xml:space="preserve"> over time</w:t>
      </w:r>
      <w:r>
        <w:t xml:space="preserve"> in evidence </w:t>
      </w:r>
      <w:r w:rsidR="00ED0AE9">
        <w:t xml:space="preserve">and practice </w:t>
      </w:r>
      <w:r>
        <w:t>in a number of ways: 1) crystalloid</w:t>
      </w:r>
      <w:r w:rsidR="00ED0AE9">
        <w:t xml:space="preserve"> superiority over colloid; 2) lower initial volumes accompanied by dynamic monitoring of response; </w:t>
      </w:r>
      <w:r w:rsidR="00B70D38">
        <w:t>3) shift away from CVP and SvO</w:t>
      </w:r>
      <w:r w:rsidR="00B70D38">
        <w:rPr>
          <w:vertAlign w:val="subscript"/>
        </w:rPr>
        <w:t>2</w:t>
      </w:r>
      <w:r w:rsidR="00B70D38">
        <w:t xml:space="preserve"> monitoring as a proxy target for treatment, </w:t>
      </w:r>
      <w:r w:rsidR="00B70D38" w:rsidRPr="00702226">
        <w:t xml:space="preserve">towards the dynamic assessment of markers of </w:t>
      </w:r>
      <w:r w:rsidR="002D29B5" w:rsidRPr="00702226">
        <w:t xml:space="preserve">tissue perfusion and </w:t>
      </w:r>
      <w:r w:rsidR="00B70D38" w:rsidRPr="00702226">
        <w:t>end organ damage</w:t>
      </w:r>
      <w:r w:rsidR="002D29B5" w:rsidRPr="00702226">
        <w:t>;</w:t>
      </w:r>
      <w:r w:rsidR="00B70D38" w:rsidRPr="00702226">
        <w:t xml:space="preserve"> </w:t>
      </w:r>
      <w:r w:rsidR="00ED0AE9">
        <w:t>4) the use of a breadth of clinical signs and markers of end organ damage to promote treatment escalation</w:t>
      </w:r>
      <w:r w:rsidR="007F5B27">
        <w:t>; 5) robust superiority evidence for nor</w:t>
      </w:r>
      <w:r w:rsidR="009F7BEB">
        <w:t xml:space="preserve">epinephrine </w:t>
      </w:r>
      <w:r w:rsidR="007F5B27">
        <w:t>as first line pressor in septic shock.</w:t>
      </w:r>
    </w:p>
    <w:bookmarkEnd w:id="4"/>
    <w:p w14:paraId="6DEE3EEC" w14:textId="4515FBA7" w:rsidR="0058522E" w:rsidRPr="00AA2C0F" w:rsidRDefault="00DB6AE0" w:rsidP="004C1431">
      <w:pPr>
        <w:rPr>
          <w:i/>
        </w:rPr>
      </w:pPr>
      <w:r>
        <w:t xml:space="preserve">The performance of guidelines against </w:t>
      </w:r>
      <w:r w:rsidR="00EA2A05">
        <w:t xml:space="preserve">AGREE-II </w:t>
      </w:r>
      <w:r>
        <w:t xml:space="preserve">criteria varied widely, with overall average scores ranging from 34.8% to 83.0%. </w:t>
      </w:r>
      <w:r w:rsidR="004A7DDC" w:rsidRPr="00AA2C0F">
        <w:t>Most guidelines performed well in terms of</w:t>
      </w:r>
      <w:r w:rsidR="00ED0D53">
        <w:t xml:space="preserve"> specifically</w:t>
      </w:r>
      <w:r w:rsidR="00ED0D53" w:rsidRPr="0058522E">
        <w:t xml:space="preserve"> defining</w:t>
      </w:r>
      <w:r w:rsidR="004A7DDC" w:rsidRPr="00AA2C0F">
        <w:t xml:space="preserve"> their objectives and target population</w:t>
      </w:r>
      <w:r w:rsidR="00991D92">
        <w:t xml:space="preserve"> and</w:t>
      </w:r>
      <w:r w:rsidR="004A7DDC" w:rsidRPr="00AA2C0F">
        <w:t xml:space="preserve"> </w:t>
      </w:r>
      <w:r w:rsidR="00ED0D53">
        <w:t xml:space="preserve">providing a clear and </w:t>
      </w:r>
      <w:r w:rsidR="004A7DDC" w:rsidRPr="00AA2C0F">
        <w:t xml:space="preserve">unambiguous presentation of </w:t>
      </w:r>
      <w:r w:rsidR="00ED0D53">
        <w:t xml:space="preserve">their </w:t>
      </w:r>
      <w:r w:rsidR="004A7DDC" w:rsidRPr="00AA2C0F">
        <w:t>final recommendations.</w:t>
      </w:r>
      <w:r w:rsidR="00846CFC">
        <w:t xml:space="preserve"> </w:t>
      </w:r>
      <w:r w:rsidR="00EA2A05">
        <w:t xml:space="preserve">Stakeholder involvement was minimal except within </w:t>
      </w:r>
      <w:r w:rsidR="00846CFC">
        <w:t>NICE and</w:t>
      </w:r>
      <w:r w:rsidR="00ED0D53">
        <w:t xml:space="preserve"> Surviving Sepsis Campaign</w:t>
      </w:r>
      <w:r w:rsidR="00846CFC">
        <w:t xml:space="preserve"> guidelines</w:t>
      </w:r>
      <w:r w:rsidR="00ED0D53">
        <w:t xml:space="preserve">, both </w:t>
      </w:r>
      <w:r w:rsidR="00846CFC">
        <w:t>of which included lay representatives on their guideline development committees and allowed for stakeholder feedback and comment prior to publication</w:t>
      </w:r>
      <w:r w:rsidR="00EA2A05">
        <w:t xml:space="preserve"> </w:t>
      </w:r>
      <w:r w:rsidR="000E672F">
        <w:fldChar w:fldCharType="begin"/>
      </w:r>
      <w:r w:rsidR="00531B28">
        <w:instrText xml:space="preserve"> ADDIN EN.CITE &lt;EndNote&gt;&lt;Cite&gt;&lt;Author&gt;National Institute for Health and Care Excellence&lt;/Author&gt;&lt;Year&gt;2016&lt;/Year&gt;&lt;RecNum&gt;7&lt;/RecNum&gt;&lt;DisplayText&gt;[9, 16]&lt;/DisplayText&gt;&lt;record&gt;&lt;rec-number&gt;7&lt;/rec-number&gt;&lt;foreign-keys&gt;&lt;key app="EN" db-id="2299fdxzhesdwue5xvov52puvx5092ffsxt9" timestamp="1569377787"&gt;7&lt;/key&gt;&lt;/foreign-keys&gt;&lt;ref-type name="Report"&gt;27&lt;/ref-type&gt;&lt;contributors&gt;&lt;authors&gt;&lt;author&gt;National Institute for Health and Care Excellence,.&lt;/author&gt;&lt;/authors&gt;&lt;/contributors&gt;&lt;titles&gt;&lt;title&gt;Sepsis: recognition, diagnosis and early management&lt;/title&gt;&lt;/titles&gt;&lt;number&gt;NG51&lt;/number&gt;&lt;dates&gt;&lt;year&gt;2016&lt;/year&gt;&lt;/dates&gt;&lt;pub-location&gt;UK&lt;/pub-location&gt;&lt;publisher&gt;NICE&lt;/publisher&gt;&lt;urls&gt;&lt;/urls&gt;&lt;/record&gt;&lt;/Cite&gt;&lt;Cite&gt;&lt;Author&gt;Rhodes&lt;/Author&gt;&lt;Year&gt;2017&lt;/Year&gt;&lt;RecNum&gt;12&lt;/RecNum&gt;&lt;record&gt;&lt;rec-number&gt;12&lt;/rec-number&gt;&lt;foreign-keys&gt;&lt;key app="EN" db-id="2299fdxzhesdwue5xvov52puvx5092ffsxt9" timestamp="1569377789"&gt;12&lt;/key&gt;&lt;/foreign-keys&gt;&lt;ref-type name="Journal Article"&gt;17&lt;/ref-type&gt;&lt;contributors&gt;&lt;authors&gt;&lt;author&gt;Rhodes, Andrew&lt;/author&gt;&lt;author&gt;Evans, Laura E&lt;/author&gt;&lt;author&gt;Alhazzani, Waleed&lt;/author&gt;&lt;author&gt;Levy, Mitchell M&lt;/author&gt;&lt;author&gt;Antonelli, Massimo&lt;/author&gt;&lt;author&gt;Ferrer, Ricard&lt;/author&gt;&lt;author&gt;Kumar, Anand&lt;/author&gt;&lt;author&gt;Sevransky, Jonathan E&lt;/author&gt;&lt;author&gt;Sprung, Charles L&lt;/author&gt;&lt;author&gt;Nunnally, Mark E&lt;/author&gt;&lt;/authors&gt;&lt;/contributors&gt;&lt;titles&gt;&lt;title&gt;Surviving sepsis campaign: international guidelines for management of sepsis and septic shock: 2016&lt;/title&gt;&lt;secondary-title&gt;Intensive care medicine&lt;/secondary-title&gt;&lt;/titles&gt;&lt;pages&gt;304-377&lt;/pages&gt;&lt;volume&gt;43&lt;/volume&gt;&lt;number&gt;3&lt;/number&gt;&lt;dates&gt;&lt;year&gt;2017&lt;/year&gt;&lt;/dates&gt;&lt;isbn&gt;0342-4642&lt;/isbn&gt;&lt;urls&gt;&lt;/urls&gt;&lt;/record&gt;&lt;/Cite&gt;&lt;/EndNote&gt;</w:instrText>
      </w:r>
      <w:r w:rsidR="000E672F">
        <w:fldChar w:fldCharType="separate"/>
      </w:r>
      <w:r w:rsidR="00531B28">
        <w:rPr>
          <w:noProof/>
        </w:rPr>
        <w:t>[9, 16]</w:t>
      </w:r>
      <w:r w:rsidR="000E672F">
        <w:fldChar w:fldCharType="end"/>
      </w:r>
      <w:r w:rsidR="00846CFC">
        <w:t xml:space="preserve">. </w:t>
      </w:r>
      <w:r w:rsidR="00EA2A05">
        <w:t xml:space="preserve">We also identified a concerning </w:t>
      </w:r>
      <w:r w:rsidR="00846CFC">
        <w:t xml:space="preserve">lack of </w:t>
      </w:r>
      <w:r w:rsidR="00EA2A05">
        <w:t xml:space="preserve">explicit </w:t>
      </w:r>
      <w:r w:rsidR="00846CFC">
        <w:t xml:space="preserve">consideration of real-world “applicability”, with few guidelines providing explicit guidance on implementing published recommendations or considering the likely resource implications of doing so. </w:t>
      </w:r>
      <w:r w:rsidR="00EA2A05">
        <w:t>T</w:t>
      </w:r>
      <w:r w:rsidR="0058522E">
        <w:t>hese omissions may be particularly relevant to applying guideline recommendations in LIC, where the front-line impact of sparse resources may be particularly acute.</w:t>
      </w:r>
    </w:p>
    <w:p w14:paraId="7E12B685" w14:textId="09A77853" w:rsidR="00ED0AE9" w:rsidRDefault="00ED0AE9" w:rsidP="004C1431">
      <w:r>
        <w:t>Recommendations for guidelines were almost universally derived from evidence in High Income Countries. With t</w:t>
      </w:r>
      <w:r w:rsidR="007F5B27">
        <w:t>hree</w:t>
      </w:r>
      <w:r>
        <w:t xml:space="preserve"> notable exceptions</w:t>
      </w:r>
      <w:r w:rsidR="007F5B27">
        <w:t xml:space="preserve"> in which it was explicit that guidelines were aimed at LIC</w:t>
      </w:r>
      <w:r w:rsidR="00C05659">
        <w:t xml:space="preserve"> </w:t>
      </w:r>
      <w:r w:rsidR="000E672F">
        <w:fldChar w:fldCharType="begin">
          <w:fldData xml:space="preserve">PEVuZE5vdGU+PENpdGU+PEF1dGhvcj5EdW5zZXI8L0F1dGhvcj48WWVhcj4yMDEyPC9ZZWFyPjxS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aWNpbmU8L2Z1bGwtdGl0bGU+PC9hbHQtcGVyaW9kaWNhbD48cGFnZXM+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</w:fldData>
        </w:fldChar>
      </w:r>
      <w:r w:rsidR="00531B28">
        <w:instrText xml:space="preserve"> ADDIN EN.CITE </w:instrText>
      </w:r>
      <w:r w:rsidR="00531B28">
        <w:fldChar w:fldCharType="begin">
          <w:fldData xml:space="preserve">PEVuZE5vdGU+PENpdGU+PEF1dGhvcj5EdW5zZXI8L0F1dGhvcj48WWVhcj4yMDEyPC9ZZWFyPjxS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aWNpbmU8L2Z1bGwtdGl0bGU+PC9hbHQtcGVyaW9kaWNhbD48cGFnZXM+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</w:fldData>
        </w:fldChar>
      </w:r>
      <w:r w:rsidR="00531B28">
        <w:instrText xml:space="preserve"> ADDIN EN.CITE.DATA </w:instrText>
      </w:r>
      <w:r w:rsidR="00531B28">
        <w:fldChar w:fldCharType="end"/>
      </w:r>
      <w:r w:rsidR="000E672F">
        <w:fldChar w:fldCharType="separate"/>
      </w:r>
      <w:r w:rsidR="00531B28">
        <w:rPr>
          <w:noProof/>
        </w:rPr>
        <w:t>[15, 21, 22]</w:t>
      </w:r>
      <w:r w:rsidR="000E672F">
        <w:fldChar w:fldCharType="end"/>
      </w:r>
      <w:r w:rsidR="00C05659">
        <w:t>,</w:t>
      </w:r>
      <w:r w:rsidR="007F5B27">
        <w:t xml:space="preserve"> the</w:t>
      </w:r>
      <w:r w:rsidR="000A0FAC">
        <w:t xml:space="preserve">re was a </w:t>
      </w:r>
      <w:r w:rsidR="007F5B27">
        <w:t xml:space="preserve">presumption of access to Intensive Care </w:t>
      </w:r>
      <w:r w:rsidR="000A0FAC">
        <w:t>facilities</w:t>
      </w:r>
      <w:r w:rsidR="00991D92">
        <w:t xml:space="preserve"> and</w:t>
      </w:r>
      <w:r w:rsidR="007F5B27">
        <w:t xml:space="preserve"> </w:t>
      </w:r>
      <w:r w:rsidR="007F5B27">
        <w:lastRenderedPageBreak/>
        <w:t>the recommendations were not refined for areas in which high level medical support (ventilation and renal replacement therapy) was not available.</w:t>
      </w:r>
    </w:p>
    <w:p w14:paraId="761C9B07" w14:textId="21F17E0C" w:rsidR="00EB2688" w:rsidRDefault="00EB2688" w:rsidP="004C1431">
      <w:r>
        <w:t>Refinement of treatment protocols at the level of the patient was apparent in the widespread recommendation of a</w:t>
      </w:r>
      <w:r w:rsidR="0058522E">
        <w:t>n</w:t>
      </w:r>
      <w:r>
        <w:t xml:space="preserve"> “assess-do-reassess” process for fluids. The measures by which these assessments were ideally made ranged from broadly applicable clinical findings to more recent suggestion of therapy tailored to cardiac output and fluid responsiveness (assessed by ultrasound or another more invasive method).</w:t>
      </w:r>
      <w:r w:rsidR="000C7E91">
        <w:t xml:space="preserve"> Such methods have been used </w:t>
      </w:r>
      <w:r w:rsidR="00130A68">
        <w:t xml:space="preserve">in middle income countries as </w:t>
      </w:r>
      <w:r w:rsidR="000C7E91">
        <w:t xml:space="preserve">part of the ANDROMEDA </w:t>
      </w:r>
      <w:r w:rsidR="00130A68">
        <w:t xml:space="preserve">study, although limited to regional </w:t>
      </w:r>
      <w:r w:rsidR="000C7E91">
        <w:t>units</w:t>
      </w:r>
      <w:r w:rsidR="00C05659">
        <w:t xml:space="preserve"> </w:t>
      </w:r>
      <w:r w:rsidR="000E672F">
        <w:fldChar w:fldCharType="begin">
          <w:fldData xml:space="preserve">PEVuZE5vdGU+PENpdGU+PEF1dGhvcj5IZXJuw6FuZGV6PC9BdXRob3I+PFllYXI+MjAxODwvWWVh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</w:fldData>
        </w:fldChar>
      </w:r>
      <w:r w:rsidR="00003651">
        <w:instrText xml:space="preserve"> ADDIN EN.CITE </w:instrText>
      </w:r>
      <w:r w:rsidR="00003651">
        <w:fldChar w:fldCharType="begin">
          <w:fldData xml:space="preserve">PEVuZE5vdGU+PENpdGU+PEF1dGhvcj5IZXJuw6FuZGV6PC9BdXRob3I+PFllYXI+MjAxODwvWWVh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</w:fldData>
        </w:fldChar>
      </w:r>
      <w:r w:rsidR="00003651">
        <w:instrText xml:space="preserve"> ADDIN EN.CITE.DATA </w:instrText>
      </w:r>
      <w:r w:rsidR="00003651">
        <w:fldChar w:fldCharType="end"/>
      </w:r>
      <w:r w:rsidR="000E672F">
        <w:fldChar w:fldCharType="separate"/>
      </w:r>
      <w:r w:rsidR="00003651">
        <w:rPr>
          <w:noProof/>
        </w:rPr>
        <w:t>[27]</w:t>
      </w:r>
      <w:r w:rsidR="000E672F">
        <w:fldChar w:fldCharType="end"/>
      </w:r>
      <w:r w:rsidR="00C05659">
        <w:t>.</w:t>
      </w:r>
      <w:r w:rsidR="000C7E91">
        <w:t xml:space="preserve"> Ultrasound may therefore have a place if training and hardware provision can be met. We note the use of capillary refill and lactate in the same study which might provide accessible ways of refining care at an individual level, with the suggestion that cap</w:t>
      </w:r>
      <w:r w:rsidR="00C05659">
        <w:t>illary</w:t>
      </w:r>
      <w:r w:rsidR="000C7E91">
        <w:t xml:space="preserve"> refill would perform at least as well as monitoring</w:t>
      </w:r>
      <w:r w:rsidR="00EC5D3C">
        <w:t xml:space="preserve"> of serum lactate</w:t>
      </w:r>
      <w:r w:rsidR="000C7E91">
        <w:t xml:space="preserve"> in these situations.</w:t>
      </w:r>
    </w:p>
    <w:p w14:paraId="63C55FAA" w14:textId="2666FC21" w:rsidR="000C7E91" w:rsidRDefault="000C7E91" w:rsidP="004C1431">
      <w:r>
        <w:t xml:space="preserve">We identified some aetiology-specific recommendations, specifically from </w:t>
      </w:r>
      <w:proofErr w:type="spellStart"/>
      <w:r>
        <w:t>Misango</w:t>
      </w:r>
      <w:proofErr w:type="spellEnd"/>
      <w:r>
        <w:t xml:space="preserve"> </w:t>
      </w:r>
      <w:r w:rsidRPr="000C7E91">
        <w:rPr>
          <w:i/>
        </w:rPr>
        <w:t>et al.</w:t>
      </w:r>
      <w:r>
        <w:t xml:space="preserve"> </w:t>
      </w:r>
      <w:r w:rsidR="00C55EA0">
        <w:t xml:space="preserve">and the WHO guideline, both of which </w:t>
      </w:r>
      <w:r>
        <w:t xml:space="preserve">noted that malaria and dengue represented special circumstances. Caution was noted in guidelines from HIC for those at risk of cardiovascular decompensation with high fluid volumes. It is possible, although untested, that in LIC other patient characteristics might provide </w:t>
      </w:r>
      <w:r w:rsidR="006C4782">
        <w:t xml:space="preserve">ways of refining treatment pathways where facilities are </w:t>
      </w:r>
      <w:r w:rsidR="0007321A">
        <w:t>limited</w:t>
      </w:r>
      <w:r w:rsidR="006C4782">
        <w:t xml:space="preserve">. Evidence from treatment of </w:t>
      </w:r>
      <w:proofErr w:type="spellStart"/>
      <w:r w:rsidR="006C4782">
        <w:t>mycobacteraemic</w:t>
      </w:r>
      <w:proofErr w:type="spellEnd"/>
      <w:r w:rsidR="006C4782">
        <w:t xml:space="preserve"> sepsis</w:t>
      </w:r>
      <w:r w:rsidR="00977202">
        <w:t>, which is common</w:t>
      </w:r>
      <w:r w:rsidR="006C4782">
        <w:t xml:space="preserve"> in sub-Saharan Africa</w:t>
      </w:r>
      <w:r w:rsidR="00C05659">
        <w:t xml:space="preserve"> </w:t>
      </w:r>
      <w:r w:rsidR="000E672F">
        <w:fldChar w:fldCharType="begin"/>
      </w:r>
      <w:r w:rsidR="00531B28">
        <w:instrText xml:space="preserve"> ADDIN EN.CITE &lt;EndNote&gt;&lt;Cite&gt;&lt;Author&gt;Lewis&lt;/Author&gt;&lt;Year&gt;2019&lt;/Year&gt;&lt;RecNum&gt;2&lt;/RecNum&gt;&lt;DisplayText&gt;[4]&lt;/DisplayText&gt;&lt;record&gt;&lt;rec-number&gt;2&lt;/rec-number&gt;&lt;foreign-keys&gt;&lt;key app="EN" db-id="2299fdxzhesdwue5xvov52puvx5092ffsxt9" timestamp="1569377785"&gt;2&lt;/key&gt;&lt;/foreign-keys&gt;&lt;ref-type name="Journal Article"&gt;17&lt;/ref-type&gt;&lt;contributors&gt;&lt;authors&gt;&lt;author&gt;Lewis, Joseph M.&lt;/author&gt;&lt;author&gt;Feasey, Nicholas A.&lt;/author&gt;&lt;author&gt;Rylance, Jamie&lt;/author&gt;&lt;/authors&gt;&lt;/contributors&gt;&lt;titles&gt;&lt;title&gt;Aetiology and outcomes of sepsis in adults in sub-Saharan Africa: a systematic review and meta-analysis&lt;/title&gt;&lt;secondary-title&gt;Critical Care&lt;/secondary-title&gt;&lt;/titles&gt;&lt;pages&gt;212&lt;/pages&gt;&lt;volume&gt;23&lt;/volume&gt;&lt;number&gt;1&lt;/number&gt;&lt;dates&gt;&lt;year&gt;2019&lt;/year&gt;&lt;pub-dates&gt;&lt;date&gt;June 11&lt;/date&gt;&lt;/pub-dates&gt;&lt;/dates&gt;&lt;isbn&gt;1364-8535&lt;/isbn&gt;&lt;label&gt;Lewis2019&lt;/label&gt;&lt;work-type&gt;journal article&lt;/work-type&gt;&lt;urls&gt;&lt;related-urls&gt;&lt;url&gt;https://doi.org/10.1186/s13054-019-2501-y&lt;/url&gt;&lt;/related-urls&gt;&lt;/urls&gt;&lt;electronic-resource-num&gt;10.1186/s13054-019-2501-y&lt;/electronic-resource-num&gt;&lt;/record&gt;&lt;/Cite&gt;&lt;/EndNote&gt;</w:instrText>
      </w:r>
      <w:r w:rsidR="000E672F">
        <w:fldChar w:fldCharType="separate"/>
      </w:r>
      <w:r w:rsidR="00531B28">
        <w:rPr>
          <w:noProof/>
        </w:rPr>
        <w:t>[4]</w:t>
      </w:r>
      <w:r w:rsidR="000E672F">
        <w:fldChar w:fldCharType="end"/>
      </w:r>
      <w:r w:rsidR="006C4782">
        <w:t xml:space="preserve"> suggests a relative intolerance to fluids</w:t>
      </w:r>
      <w:r w:rsidR="00C05659">
        <w:t>.</w:t>
      </w:r>
      <w:r w:rsidR="006C4782">
        <w:t xml:space="preserve"> Similarly, HIV is associated with high rates of diastolic heart failure</w:t>
      </w:r>
      <w:r w:rsidR="00977202">
        <w:t xml:space="preserve"> (43% of those on established antiretroviral therapy</w:t>
      </w:r>
      <w:r w:rsidR="00C05659">
        <w:t xml:space="preserve"> </w:t>
      </w:r>
      <w:r w:rsidR="000E672F">
        <w:fldChar w:fldCharType="begin">
          <w:fldData xml:space="preserve">PEVuZE5vdGU+PENpdGU+PEF1dGhvcj5DZXJyYXRvPC9BdXRob3I+PFllYXI+MjAxMzwvWWVhcj48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</w:fldData>
        </w:fldChar>
      </w:r>
      <w:r w:rsidR="00003651">
        <w:instrText xml:space="preserve"> ADDIN EN.CITE </w:instrText>
      </w:r>
      <w:r w:rsidR="00003651">
        <w:fldChar w:fldCharType="begin">
          <w:fldData xml:space="preserve">PEVuZE5vdGU+PENpdGU+PEF1dGhvcj5DZXJyYXRvPC9BdXRob3I+PFllYXI+MjAxMzwvWWVhcj48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</w:fldData>
        </w:fldChar>
      </w:r>
      <w:r w:rsidR="00003651">
        <w:instrText xml:space="preserve"> ADDIN EN.CITE.DATA </w:instrText>
      </w:r>
      <w:r w:rsidR="00003651">
        <w:fldChar w:fldCharType="end"/>
      </w:r>
      <w:r w:rsidR="000E672F">
        <w:fldChar w:fldCharType="separate"/>
      </w:r>
      <w:r w:rsidR="00003651">
        <w:rPr>
          <w:noProof/>
        </w:rPr>
        <w:t>[28]</w:t>
      </w:r>
      <w:r w:rsidR="000E672F">
        <w:fldChar w:fldCharType="end"/>
      </w:r>
      <w:r w:rsidR="00977202">
        <w:t>)</w:t>
      </w:r>
      <w:r w:rsidR="00991D92">
        <w:t xml:space="preserve"> and</w:t>
      </w:r>
      <w:r w:rsidR="006C4782">
        <w:t xml:space="preserve"> in areas in of high seroprevalence this may become relevant in </w:t>
      </w:r>
      <w:r w:rsidR="00130A68">
        <w:t xml:space="preserve">the majority </w:t>
      </w:r>
      <w:r w:rsidR="006C4782">
        <w:t>of admitted patients.</w:t>
      </w:r>
    </w:p>
    <w:p w14:paraId="3A0AE7BE" w14:textId="6BC90B9F" w:rsidR="001A199C" w:rsidRDefault="000C7E91" w:rsidP="007F5B27">
      <w:r>
        <w:t>Relatedly, t</w:t>
      </w:r>
      <w:r w:rsidR="007F5B27">
        <w:t xml:space="preserve">here was a lack of specific </w:t>
      </w:r>
      <w:r w:rsidR="00C55EA0">
        <w:t>recommendations made in the guidelines</w:t>
      </w:r>
      <w:r w:rsidR="007F5B27">
        <w:t xml:space="preserve"> after the initial fluid bolus and stabilisation period. This is</w:t>
      </w:r>
      <w:r w:rsidR="00C55EA0">
        <w:t>, perhaps,</w:t>
      </w:r>
      <w:r w:rsidR="007F5B27">
        <w:t xml:space="preserve"> understandable given the highly </w:t>
      </w:r>
      <w:r w:rsidR="007F5B27">
        <w:lastRenderedPageBreak/>
        <w:t>divergent outcome pathways patients may follow</w:t>
      </w:r>
      <w:r w:rsidR="00C55EA0">
        <w:t>. However,</w:t>
      </w:r>
      <w:r w:rsidR="007F5B27">
        <w:t xml:space="preserve"> evidence that de-escalation of fluid therapy has benefits in morbidity might be more widely recognised if this </w:t>
      </w:r>
      <w:r w:rsidR="00BE0193">
        <w:t>issue</w:t>
      </w:r>
      <w:r w:rsidR="007F5B27">
        <w:t xml:space="preserve"> wa</w:t>
      </w:r>
      <w:r w:rsidR="00BE0193">
        <w:t>s addressed in published sepsis guidelines</w:t>
      </w:r>
      <w:r w:rsidR="007F5B27">
        <w:t>.</w:t>
      </w:r>
      <w:r w:rsidR="00EB2688">
        <w:t xml:space="preserve"> </w:t>
      </w:r>
      <w:r w:rsidR="007F5B27">
        <w:t>Beyond the use of fluids, centrally given nor</w:t>
      </w:r>
      <w:r w:rsidR="009F7BEB">
        <w:t>epinephr</w:t>
      </w:r>
      <w:r w:rsidR="007F5B27">
        <w:t>ine was almost unanimously agreed to be the best initial vasoactive agent. This gives rise to a clinical deficit in Low</w:t>
      </w:r>
      <w:r w:rsidR="00DD48E7">
        <w:t>-</w:t>
      </w:r>
      <w:r w:rsidR="007F5B27">
        <w:t>Income Countries in which central venous access is rare and potentially dangerous.</w:t>
      </w:r>
    </w:p>
    <w:p w14:paraId="12A498C3" w14:textId="1ACFD331" w:rsidR="00DD48E7" w:rsidRDefault="00DD48E7" w:rsidP="007F5B27">
      <w:r>
        <w:t>We have adopted strict protocols in this systematic review, including dual extraction and synthesis. Another strength is the use of the validated AGREE II tools to describe the guideline development in multiple domains. Lastly, we have endeavoured to objectively measure the bedside utility by assessing the guidelines against structured clinical scenarios</w:t>
      </w:r>
      <w:r w:rsidR="00991D92">
        <w:t xml:space="preserve"> and</w:t>
      </w:r>
      <w:r>
        <w:t xml:space="preserve"> believe that this novel method represents a further dimension in which to gauge the worth of the guidelines.</w:t>
      </w:r>
    </w:p>
    <w:p w14:paraId="59549059" w14:textId="3EBC11DD" w:rsidR="007F5B27" w:rsidRDefault="007F5B27" w:rsidP="007F5B27">
      <w:r>
        <w:t>We have described guidelines over almost two decades</w:t>
      </w:r>
      <w:r w:rsidR="00991D92">
        <w:t xml:space="preserve"> and</w:t>
      </w:r>
      <w:r w:rsidR="00EB2688">
        <w:t xml:space="preserve"> have summarised data agnostic of the year of publication; it is reasonable to believe that more recent recommendations are better supported by evidence</w:t>
      </w:r>
      <w:r w:rsidR="00991D92">
        <w:t xml:space="preserve"> and</w:t>
      </w:r>
      <w:r w:rsidR="00EB2688">
        <w:t xml:space="preserve"> are therefore superior. This emphasises the need for explicit dates for update or retirement of all guidelines. We are also unable to map which guidelines are currently used</w:t>
      </w:r>
      <w:r w:rsidR="00991D92">
        <w:t xml:space="preserve"> and</w:t>
      </w:r>
      <w:r w:rsidR="00EB2688">
        <w:t xml:space="preserve"> how discrepancies are resolved at the level of the hospital or clinician. Our search did not include local hospital policies</w:t>
      </w:r>
      <w:r w:rsidR="00991D92">
        <w:t xml:space="preserve"> and</w:t>
      </w:r>
      <w:r w:rsidR="00EB2688">
        <w:t xml:space="preserve"> our assumption that these are likely to be related to one of the published guidelines may not be correct.</w:t>
      </w:r>
    </w:p>
    <w:p w14:paraId="025F9D16" w14:textId="4B81753A" w:rsidR="00EB2688" w:rsidRDefault="00EB2688" w:rsidP="007F5B27">
      <w:r>
        <w:t xml:space="preserve">We have also assumed that codifying patient presentation and the markers by which they are assessed can be done without resort to “physician impression and tailored therapy”. This tension is present in all guidelines, but we </w:t>
      </w:r>
      <w:r w:rsidR="00C05659">
        <w:t xml:space="preserve">feel </w:t>
      </w:r>
      <w:r>
        <w:t>there is considerable evidence that systematising care is beneficial for patient outcomes.</w:t>
      </w:r>
      <w:r w:rsidR="000A114D">
        <w:t xml:space="preserve"> </w:t>
      </w:r>
      <w:r w:rsidR="00DB3DBC">
        <w:t xml:space="preserve">Improving the specificity of assessment, </w:t>
      </w:r>
      <w:r w:rsidR="00DB3DBC">
        <w:lastRenderedPageBreak/>
        <w:t>perhaps using decision support aids, could help clinicians and health service managers in remote and underserved areas.</w:t>
      </w:r>
    </w:p>
    <w:p w14:paraId="407B193F" w14:textId="223F315A" w:rsidR="000B39ED" w:rsidRDefault="000B39ED" w:rsidP="000B39ED">
      <w:pPr>
        <w:pStyle w:val="Heading1"/>
      </w:pPr>
      <w:r>
        <w:t>Conclusions</w:t>
      </w:r>
    </w:p>
    <w:p w14:paraId="6D712D9B" w14:textId="77777777" w:rsidR="00E95E7A" w:rsidRDefault="00773BCE">
      <w:r>
        <w:t xml:space="preserve">Guideline development is a major undertaking. We have noted the robust methodology, including systematic reviews incorporated into the </w:t>
      </w:r>
      <w:r w:rsidR="001F7576">
        <w:t xml:space="preserve">2 </w:t>
      </w:r>
      <w:r>
        <w:t>largest</w:t>
      </w:r>
      <w:r w:rsidR="00E95E7A">
        <w:t xml:space="preserve"> and best funded</w:t>
      </w:r>
      <w:r>
        <w:t xml:space="preserve"> programme</w:t>
      </w:r>
      <w:r w:rsidR="00E95E7A">
        <w:t>s;</w:t>
      </w:r>
      <w:r>
        <w:t xml:space="preserve"> the </w:t>
      </w:r>
      <w:r w:rsidR="00E95E7A">
        <w:t xml:space="preserve">NICE and </w:t>
      </w:r>
      <w:r>
        <w:t xml:space="preserve">Surviving Sepsis Campaign </w:t>
      </w:r>
      <w:r w:rsidR="00E95E7A">
        <w:t>g</w:t>
      </w:r>
      <w:r>
        <w:t>uidelines</w:t>
      </w:r>
      <w:r w:rsidR="00E8708F">
        <w:t xml:space="preserve">. </w:t>
      </w:r>
    </w:p>
    <w:p w14:paraId="642ED948" w14:textId="5840A8EA" w:rsidR="00B32F93" w:rsidRDefault="00E8708F">
      <w:pPr>
        <w:sectPr w:rsidR="00B32F93" w:rsidSect="006452BC">
          <w:pgSz w:w="11906" w:h="16838" w:code="9"/>
          <w:pgMar w:top="1440" w:right="1440" w:bottom="1440" w:left="1440" w:header="720" w:footer="720" w:gutter="0"/>
          <w:cols w:space="720"/>
          <w:docGrid w:linePitch="326"/>
        </w:sectPr>
      </w:pPr>
      <w:r>
        <w:t xml:space="preserve">Given the burden of sepsis in </w:t>
      </w:r>
      <w:r w:rsidR="00AD2FF5">
        <w:t xml:space="preserve">sub-Saharan Africa and across </w:t>
      </w:r>
      <w:r w:rsidR="00773BCE">
        <w:t>LIC,</w:t>
      </w:r>
      <w:r w:rsidR="00E95E7A">
        <w:t xml:space="preserve"> together with</w:t>
      </w:r>
      <w:r w:rsidR="00773BCE">
        <w:t xml:space="preserve"> </w:t>
      </w:r>
      <w:r>
        <w:t xml:space="preserve">the significant </w:t>
      </w:r>
      <w:r w:rsidR="00E95E7A">
        <w:t>heterogeneity</w:t>
      </w:r>
      <w:r>
        <w:t xml:space="preserve"> in clinical practice</w:t>
      </w:r>
      <w:r w:rsidR="00991D92">
        <w:t xml:space="preserve"> and</w:t>
      </w:r>
      <w:r>
        <w:t xml:space="preserve"> the emergence of data whic</w:t>
      </w:r>
      <w:r w:rsidR="00233CE7">
        <w:t>h suggest we should re-evaluate guidelines in contexts without intensive care</w:t>
      </w:r>
      <w:r w:rsidR="00E95E7A">
        <w:t>, we feel further high-quality, evidence-based and implementable recommendations for fluid management strategies in patient with sepsis in resource-limited settings are urgently required</w:t>
      </w:r>
      <w:r w:rsidR="00233CE7">
        <w:t>.</w:t>
      </w:r>
      <w:r w:rsidR="00E95E7A">
        <w:t xml:space="preserve"> </w:t>
      </w:r>
      <w:r w:rsidR="00233CE7">
        <w:t xml:space="preserve"> This could be </w:t>
      </w:r>
      <w:r w:rsidR="00E95E7A">
        <w:t>incorporated into</w:t>
      </w:r>
      <w:r w:rsidR="00233CE7">
        <w:t xml:space="preserve"> ongoing international efforts to make </w:t>
      </w:r>
      <w:r w:rsidR="00E95E7A">
        <w:t>sepsis</w:t>
      </w:r>
      <w:r w:rsidR="00233CE7">
        <w:t xml:space="preserve"> guidelines truly global.</w:t>
      </w:r>
    </w:p>
    <w:p w14:paraId="71840704" w14:textId="4EBEE245" w:rsidR="000B39ED" w:rsidRDefault="000B39ED" w:rsidP="000B39ED">
      <w:pPr>
        <w:pStyle w:val="Heading1"/>
      </w:pPr>
      <w:r>
        <w:lastRenderedPageBreak/>
        <w:t>List of abbreviations</w:t>
      </w:r>
    </w:p>
    <w:p w14:paraId="2D3102D5" w14:textId="77777777" w:rsidR="0031514C" w:rsidRDefault="0031514C" w:rsidP="0031514C">
      <w:r>
        <w:t>BP – blood pressure</w:t>
      </w:r>
    </w:p>
    <w:p w14:paraId="17DB2885" w14:textId="6E5E27FD" w:rsidR="0031514C" w:rsidRDefault="0031514C" w:rsidP="0031514C">
      <w:r>
        <w:t>CVP – central venous pressure</w:t>
      </w:r>
    </w:p>
    <w:p w14:paraId="4DAE26CB" w14:textId="77777777" w:rsidR="0031514C" w:rsidRDefault="0031514C" w:rsidP="0031514C">
      <w:r>
        <w:t>HIC – high-income countries</w:t>
      </w:r>
    </w:p>
    <w:p w14:paraId="2D132798" w14:textId="77777777" w:rsidR="0031514C" w:rsidRDefault="0031514C" w:rsidP="0031514C">
      <w:r>
        <w:t>HIV – human immunodeficiency virus</w:t>
      </w:r>
    </w:p>
    <w:p w14:paraId="52E2B0A2" w14:textId="77777777" w:rsidR="0031514C" w:rsidRDefault="0031514C" w:rsidP="0031514C">
      <w:r>
        <w:t>LIC – low-income countries</w:t>
      </w:r>
    </w:p>
    <w:p w14:paraId="5D9F1C74" w14:textId="77777777" w:rsidR="0031514C" w:rsidRDefault="0031514C" w:rsidP="0031514C">
      <w:r>
        <w:t>MAP – mean arterial pressure</w:t>
      </w:r>
    </w:p>
    <w:p w14:paraId="3C1373AB" w14:textId="7B2CDF0C" w:rsidR="0031514C" w:rsidRDefault="0031514C" w:rsidP="0031514C">
      <w:r>
        <w:t>NICE – National Institute for Health and Care Excellence (UK)</w:t>
      </w:r>
    </w:p>
    <w:p w14:paraId="514945AE" w14:textId="77777777" w:rsidR="0031514C" w:rsidRDefault="0031514C" w:rsidP="0031514C">
      <w:r>
        <w:t>SSA – sub-Saharan Africa</w:t>
      </w:r>
    </w:p>
    <w:p w14:paraId="030306E5" w14:textId="77777777" w:rsidR="0031514C" w:rsidRDefault="0031514C" w:rsidP="0031514C">
      <w:r>
        <w:t>SSC – Surviving Sepsis Campaign</w:t>
      </w:r>
    </w:p>
    <w:p w14:paraId="262C3B23" w14:textId="77777777" w:rsidR="0031514C" w:rsidRPr="003502FA" w:rsidRDefault="0031514C" w:rsidP="0031514C">
      <w:r>
        <w:t>SvO</w:t>
      </w:r>
      <w:r w:rsidRPr="00AA2C0F">
        <w:rPr>
          <w:vertAlign w:val="subscript"/>
        </w:rPr>
        <w:t>2</w:t>
      </w:r>
      <w:r>
        <w:rPr>
          <w:vertAlign w:val="subscript"/>
        </w:rPr>
        <w:t xml:space="preserve"> </w:t>
      </w:r>
      <w:r>
        <w:t>– mixed venous oxygen saturation</w:t>
      </w:r>
    </w:p>
    <w:p w14:paraId="211B7615" w14:textId="3058E9A8" w:rsidR="000B39ED" w:rsidRDefault="0031514C" w:rsidP="0031514C">
      <w:r>
        <w:t>WHO – World Health Organization</w:t>
      </w:r>
    </w:p>
    <w:p w14:paraId="5E08B16A" w14:textId="0E8B121E" w:rsidR="0031514C" w:rsidRDefault="0031514C" w:rsidP="0031514C"/>
    <w:p w14:paraId="0842BDE0" w14:textId="037AFDF7" w:rsidR="0031514C" w:rsidRDefault="0031514C" w:rsidP="0031514C"/>
    <w:p w14:paraId="206D9A10" w14:textId="27BC2D88" w:rsidR="0031514C" w:rsidRDefault="0031514C" w:rsidP="0031514C"/>
    <w:p w14:paraId="792B8C73" w14:textId="16B81403" w:rsidR="0031514C" w:rsidRDefault="0031514C" w:rsidP="0031514C"/>
    <w:p w14:paraId="2EE470DC" w14:textId="0CCA837D" w:rsidR="0031514C" w:rsidRDefault="0031514C" w:rsidP="0031514C"/>
    <w:p w14:paraId="50230489" w14:textId="6A71E976" w:rsidR="0031514C" w:rsidRDefault="0031514C" w:rsidP="0031514C"/>
    <w:p w14:paraId="2F165113" w14:textId="77777777" w:rsidR="0031514C" w:rsidRDefault="0031514C" w:rsidP="0031514C"/>
    <w:p w14:paraId="00E23B12" w14:textId="44A24AC6" w:rsidR="00F6534E" w:rsidRDefault="00F6534E" w:rsidP="000E672F">
      <w:pPr>
        <w:pStyle w:val="Heading1"/>
      </w:pPr>
      <w:r>
        <w:lastRenderedPageBreak/>
        <w:t>Declarations</w:t>
      </w:r>
    </w:p>
    <w:p w14:paraId="7482C8A7" w14:textId="209CC48D" w:rsidR="00F6534E" w:rsidRDefault="00BD613E" w:rsidP="00BD613E">
      <w:pPr>
        <w:pStyle w:val="Heading2"/>
      </w:pPr>
      <w:r>
        <w:t>Ethics approval and consent to participate</w:t>
      </w:r>
    </w:p>
    <w:p w14:paraId="392D1B5B" w14:textId="05B450F5" w:rsidR="00BD613E" w:rsidRDefault="00BD613E" w:rsidP="00BD613E">
      <w:r>
        <w:t>Not applicable.</w:t>
      </w:r>
    </w:p>
    <w:p w14:paraId="17A07B87" w14:textId="2F38D519" w:rsidR="00BD613E" w:rsidRDefault="00BD613E" w:rsidP="00BD613E">
      <w:pPr>
        <w:pStyle w:val="Heading2"/>
      </w:pPr>
      <w:r>
        <w:t>Consent for publication</w:t>
      </w:r>
    </w:p>
    <w:p w14:paraId="3253FBA5" w14:textId="71928C89" w:rsidR="00BD613E" w:rsidRDefault="00BD613E" w:rsidP="00BD613E">
      <w:r>
        <w:t>Not applicable.</w:t>
      </w:r>
    </w:p>
    <w:p w14:paraId="66870E0A" w14:textId="1A7B38A8" w:rsidR="00BD613E" w:rsidRDefault="00BD613E" w:rsidP="00BD613E">
      <w:pPr>
        <w:pStyle w:val="Heading2"/>
      </w:pPr>
      <w:r>
        <w:t>Availability of data and materials</w:t>
      </w:r>
    </w:p>
    <w:p w14:paraId="04394D6A" w14:textId="1E265331" w:rsidR="00BD613E" w:rsidRDefault="00BD613E" w:rsidP="00BD613E">
      <w:r>
        <w:t>Data sharing is not applicable to this article as no datasets were generated or analysed during the current study.</w:t>
      </w:r>
    </w:p>
    <w:p w14:paraId="42C2B8DA" w14:textId="77777777" w:rsidR="00BD613E" w:rsidRDefault="00BD613E" w:rsidP="00BD613E">
      <w:pPr>
        <w:pStyle w:val="Heading2"/>
      </w:pPr>
      <w:r>
        <w:t xml:space="preserve">Competing </w:t>
      </w:r>
      <w:r w:rsidRPr="007452E2">
        <w:t>interests</w:t>
      </w:r>
    </w:p>
    <w:p w14:paraId="3131136B" w14:textId="77C282F3" w:rsidR="00BD613E" w:rsidRDefault="005218E3" w:rsidP="00BD613E">
      <w:r>
        <w:t xml:space="preserve">Authors BS, SA, SB and JR </w:t>
      </w:r>
      <w:r w:rsidR="00BD613E">
        <w:t>declare that they have no competing interests.</w:t>
      </w:r>
    </w:p>
    <w:p w14:paraId="26384E26" w14:textId="5F0B0112" w:rsidR="005218E3" w:rsidRDefault="005218E3" w:rsidP="00BD613E">
      <w:r>
        <w:t>Author SJ declares no financial competing interests, however wishes to declare that he sits on the Surviving Sepsis Campaign guideline committee.</w:t>
      </w:r>
    </w:p>
    <w:p w14:paraId="41683BDF" w14:textId="77777777" w:rsidR="00BD613E" w:rsidRDefault="00BD613E" w:rsidP="00BD613E">
      <w:pPr>
        <w:pStyle w:val="Heading2"/>
      </w:pPr>
      <w:r>
        <w:t>Funding</w:t>
      </w:r>
    </w:p>
    <w:p w14:paraId="51B5AADA" w14:textId="2AE1563C" w:rsidR="00BD613E" w:rsidRPr="00BD613E" w:rsidRDefault="00BD613E" w:rsidP="00BD613E">
      <w:r w:rsidRPr="00D520B0">
        <w:t>This article was funded by a DFID/MRC/</w:t>
      </w:r>
      <w:proofErr w:type="spellStart"/>
      <w:r w:rsidRPr="00D520B0">
        <w:t>Wellcome</w:t>
      </w:r>
      <w:proofErr w:type="spellEnd"/>
      <w:r w:rsidRPr="00D520B0">
        <w:t xml:space="preserve"> Joint Global Health Trials </w:t>
      </w:r>
      <w:r>
        <w:t xml:space="preserve">grant </w:t>
      </w:r>
      <w:r w:rsidRPr="00D520B0">
        <w:t>(MR/P020577/1). Additional funding was received by the National Institute for Health Research using Official Development Assistance (ODA) funding (the African Research Collaboration on Sepsis,</w:t>
      </w:r>
      <w:r>
        <w:t xml:space="preserve"> </w:t>
      </w:r>
      <w:r w:rsidRPr="00D520B0">
        <w:t>17/63/42). The views expressed are those of the author(s) and not necessarily those of the NHS, the NIHR or the Department of Health and Social Care.</w:t>
      </w:r>
    </w:p>
    <w:p w14:paraId="0D692959" w14:textId="77777777" w:rsidR="00F6534E" w:rsidRDefault="00F6534E" w:rsidP="00BD613E">
      <w:pPr>
        <w:pStyle w:val="Heading2"/>
      </w:pPr>
      <w:r>
        <w:t>Author contributions</w:t>
      </w:r>
    </w:p>
    <w:p w14:paraId="3463AA9F" w14:textId="59E37689" w:rsidR="00F6534E" w:rsidRDefault="00F6534E" w:rsidP="00F6534E">
      <w:r>
        <w:t>BS, SA, SB</w:t>
      </w:r>
      <w:r w:rsidR="00BD613E">
        <w:t xml:space="preserve"> and </w:t>
      </w:r>
      <w:r>
        <w:t>JR designed the study</w:t>
      </w:r>
      <w:r w:rsidR="00BD613E">
        <w:t>. BS, SA and JR extracted and analysed the data. BS and JR undertook the AGREE-II assessment of guideline quality and were the major contributors in writing the manuscript. SA</w:t>
      </w:r>
      <w:r w:rsidR="005218E3">
        <w:t>, SJ and JR</w:t>
      </w:r>
      <w:r w:rsidR="00BD613E">
        <w:t xml:space="preserve"> designed the case scenarios to assess </w:t>
      </w:r>
      <w:r w:rsidR="00BD613E">
        <w:lastRenderedPageBreak/>
        <w:t>applicability of recommendations. All authors contributed to clinical review of the manuscript.</w:t>
      </w:r>
    </w:p>
    <w:p w14:paraId="625EC9AC" w14:textId="0CD52681" w:rsidR="00BD613E" w:rsidRDefault="00BD613E" w:rsidP="00BD613E">
      <w:pPr>
        <w:pStyle w:val="Heading2"/>
      </w:pPr>
      <w:r>
        <w:t>Acknowledgements</w:t>
      </w:r>
    </w:p>
    <w:p w14:paraId="6832D07E" w14:textId="42F6848F" w:rsidR="005218E3" w:rsidRPr="005218E3" w:rsidRDefault="005218E3" w:rsidP="008D762A">
      <w:r>
        <w:t>This section deliberately left blank.</w:t>
      </w:r>
    </w:p>
    <w:p w14:paraId="2E29A298" w14:textId="46E558B4" w:rsidR="00BD613E" w:rsidRDefault="00BD613E" w:rsidP="00BD613E">
      <w:pPr>
        <w:pStyle w:val="Heading2"/>
      </w:pPr>
      <w:r>
        <w:t>Authors’ information</w:t>
      </w:r>
    </w:p>
    <w:p w14:paraId="6788DA4A" w14:textId="5CAD72B0" w:rsidR="00BD613E" w:rsidRDefault="00BD613E" w:rsidP="00BD613E">
      <w:r>
        <w:t>This section deliberately left blank.</w:t>
      </w:r>
    </w:p>
    <w:p w14:paraId="0515A4C1" w14:textId="781DF1E4" w:rsidR="00BD613E" w:rsidRDefault="00BD613E" w:rsidP="00BD613E">
      <w:pPr>
        <w:pStyle w:val="Heading2"/>
      </w:pPr>
      <w:r>
        <w:t>Footnotes</w:t>
      </w:r>
    </w:p>
    <w:p w14:paraId="40FB18D7" w14:textId="77777777" w:rsidR="00BD613E" w:rsidRDefault="00BD613E" w:rsidP="00BD613E">
      <w:r>
        <w:t>This section deliberately left blank.</w:t>
      </w:r>
    </w:p>
    <w:p w14:paraId="2FD5B988" w14:textId="77777777" w:rsidR="00BD613E" w:rsidRPr="00BD613E" w:rsidRDefault="00BD613E" w:rsidP="00BD613E"/>
    <w:p w14:paraId="19B344F5" w14:textId="252B8628" w:rsidR="00F6534E" w:rsidRDefault="00F6534E" w:rsidP="00F6534E"/>
    <w:p w14:paraId="11C67A76" w14:textId="0654C7C1" w:rsidR="00AB021C" w:rsidRDefault="00AB021C" w:rsidP="00F6534E"/>
    <w:p w14:paraId="7D7FE424" w14:textId="2E603FA7" w:rsidR="00AB021C" w:rsidRDefault="00AB021C" w:rsidP="00F6534E"/>
    <w:p w14:paraId="3D76A5D6" w14:textId="0BC4D71D" w:rsidR="00AB021C" w:rsidRDefault="00AB021C" w:rsidP="00F6534E"/>
    <w:p w14:paraId="197D3B3F" w14:textId="67E57814" w:rsidR="00AB021C" w:rsidRDefault="00AB021C" w:rsidP="00F6534E"/>
    <w:p w14:paraId="693C8542" w14:textId="51D127B1" w:rsidR="002E6409" w:rsidRDefault="002E6409" w:rsidP="00F6534E"/>
    <w:p w14:paraId="5FEC8EA9" w14:textId="1129CFAD" w:rsidR="002E6409" w:rsidRDefault="002E6409" w:rsidP="00F6534E"/>
    <w:p w14:paraId="0C10D101" w14:textId="7C2ECCD4" w:rsidR="002E6409" w:rsidRDefault="002E6409" w:rsidP="00F6534E"/>
    <w:p w14:paraId="2A74ED6F" w14:textId="77777777" w:rsidR="002E6409" w:rsidRDefault="002E6409" w:rsidP="00F6534E"/>
    <w:p w14:paraId="376613B6" w14:textId="620EED7B" w:rsidR="00AB021C" w:rsidRDefault="00AB021C" w:rsidP="00F6534E"/>
    <w:p w14:paraId="708DD860" w14:textId="7F55B410" w:rsidR="00003651" w:rsidRPr="00003651" w:rsidRDefault="000E672F" w:rsidP="006C0268">
      <w:pPr>
        <w:pStyle w:val="Heading1"/>
        <w:rPr>
          <w:noProof/>
        </w:rPr>
      </w:pPr>
      <w:r>
        <w:rPr>
          <w:rFonts w:ascii="Times New Roman" w:hAnsi="Times New Roman" w:cs="Times New Roman"/>
          <w:sz w:val="24"/>
          <w:szCs w:val="24"/>
          <w:lang w:val="en-US"/>
        </w:rPr>
        <w:lastRenderedPageBreak/>
        <w:fldChar w:fldCharType="begin"/>
      </w:r>
      <w:r>
        <w:instrText xml:space="preserve"> ADDIN EN.REFLIST </w:instrText>
      </w:r>
      <w:r>
        <w:rPr>
          <w:rFonts w:ascii="Times New Roman" w:hAnsi="Times New Roman" w:cs="Times New Roman"/>
          <w:sz w:val="24"/>
          <w:szCs w:val="24"/>
          <w:lang w:val="en-US"/>
        </w:rPr>
        <w:fldChar w:fldCharType="separate"/>
      </w:r>
      <w:r w:rsidR="00003651" w:rsidRPr="00003651">
        <w:rPr>
          <w:noProof/>
        </w:rPr>
        <w:t>References</w:t>
      </w:r>
    </w:p>
    <w:p w14:paraId="0976ABC3" w14:textId="77777777" w:rsidR="00003651" w:rsidRPr="00003651" w:rsidRDefault="00003651" w:rsidP="00003651">
      <w:pPr>
        <w:pStyle w:val="EndNoteBibliography"/>
        <w:spacing w:after="0"/>
        <w:ind w:left="720" w:hanging="720"/>
        <w:rPr>
          <w:noProof/>
        </w:rPr>
      </w:pPr>
      <w:r w:rsidRPr="00003651">
        <w:rPr>
          <w:noProof/>
        </w:rPr>
        <w:t>1.</w:t>
      </w:r>
      <w:r w:rsidRPr="00003651">
        <w:rPr>
          <w:noProof/>
        </w:rPr>
        <w:tab/>
        <w:t xml:space="preserve">Singer, M., et al., </w:t>
      </w:r>
      <w:r w:rsidRPr="00003651">
        <w:rPr>
          <w:i/>
          <w:noProof/>
        </w:rPr>
        <w:t>The Third International Consensus Definitions for Sepsis and Septic Shock (Sepsis-3).</w:t>
      </w:r>
      <w:r w:rsidRPr="00003651">
        <w:rPr>
          <w:noProof/>
        </w:rPr>
        <w:t xml:space="preserve"> Jama, 2016. </w:t>
      </w:r>
      <w:r w:rsidRPr="00003651">
        <w:rPr>
          <w:b/>
          <w:noProof/>
        </w:rPr>
        <w:t>315</w:t>
      </w:r>
      <w:r w:rsidRPr="00003651">
        <w:rPr>
          <w:noProof/>
        </w:rPr>
        <w:t>(8): p. 801-10.</w:t>
      </w:r>
    </w:p>
    <w:p w14:paraId="0FA2E2DE" w14:textId="77777777" w:rsidR="00003651" w:rsidRPr="00003651" w:rsidRDefault="00003651" w:rsidP="00003651">
      <w:pPr>
        <w:pStyle w:val="EndNoteBibliography"/>
        <w:spacing w:after="0"/>
        <w:ind w:left="720" w:hanging="720"/>
        <w:rPr>
          <w:noProof/>
        </w:rPr>
      </w:pPr>
      <w:r w:rsidRPr="00003651">
        <w:rPr>
          <w:noProof/>
        </w:rPr>
        <w:t>2.</w:t>
      </w:r>
      <w:r w:rsidRPr="00003651">
        <w:rPr>
          <w:noProof/>
        </w:rPr>
        <w:tab/>
        <w:t xml:space="preserve">Rudd, K., et al., </w:t>
      </w:r>
      <w:r w:rsidRPr="00003651">
        <w:rPr>
          <w:i/>
          <w:noProof/>
        </w:rPr>
        <w:t>Global, regional, and national sepsis incidence and mortality, 1990-2017: analysis for the Global Burden of Disease Study.</w:t>
      </w:r>
      <w:r w:rsidRPr="00003651">
        <w:rPr>
          <w:noProof/>
        </w:rPr>
        <w:t xml:space="preserve"> Lancet, 2020. </w:t>
      </w:r>
      <w:r w:rsidRPr="00003651">
        <w:rPr>
          <w:b/>
          <w:noProof/>
        </w:rPr>
        <w:t>395</w:t>
      </w:r>
      <w:r w:rsidRPr="00003651">
        <w:rPr>
          <w:noProof/>
        </w:rPr>
        <w:t>: p. 200-11.</w:t>
      </w:r>
    </w:p>
    <w:p w14:paraId="736EE600" w14:textId="7F23FF87" w:rsidR="00003651" w:rsidRPr="00003651" w:rsidRDefault="00003651" w:rsidP="00003651">
      <w:pPr>
        <w:pStyle w:val="EndNoteBibliography"/>
        <w:spacing w:after="0"/>
        <w:ind w:left="720" w:hanging="720"/>
        <w:rPr>
          <w:noProof/>
        </w:rPr>
      </w:pPr>
      <w:r w:rsidRPr="00003651">
        <w:rPr>
          <w:noProof/>
        </w:rPr>
        <w:t>3.</w:t>
      </w:r>
      <w:r w:rsidRPr="00003651">
        <w:rPr>
          <w:noProof/>
        </w:rPr>
        <w:tab/>
        <w:t xml:space="preserve">Institute for Health Metrics and Evaluation (IHME). </w:t>
      </w:r>
      <w:r w:rsidRPr="00003651">
        <w:rPr>
          <w:i/>
          <w:noProof/>
        </w:rPr>
        <w:t>GBD Compare Data Visualization</w:t>
      </w:r>
      <w:r w:rsidRPr="00003651">
        <w:rPr>
          <w:noProof/>
        </w:rPr>
        <w:t xml:space="preserve">. 2018  8th December 2019]; Available from: </w:t>
      </w:r>
      <w:hyperlink r:id="rId14" w:history="1">
        <w:r w:rsidRPr="00003651">
          <w:rPr>
            <w:rStyle w:val="Hyperlink"/>
            <w:noProof/>
          </w:rPr>
          <w:t>http://vizhub.healthdata.org/gbd-compare</w:t>
        </w:r>
      </w:hyperlink>
      <w:r w:rsidRPr="00003651">
        <w:rPr>
          <w:noProof/>
        </w:rPr>
        <w:t>.</w:t>
      </w:r>
    </w:p>
    <w:p w14:paraId="59BF4462" w14:textId="77777777" w:rsidR="00003651" w:rsidRPr="00003651" w:rsidRDefault="00003651" w:rsidP="00003651">
      <w:pPr>
        <w:pStyle w:val="EndNoteBibliography"/>
        <w:spacing w:after="0"/>
        <w:ind w:left="720" w:hanging="720"/>
        <w:rPr>
          <w:noProof/>
        </w:rPr>
      </w:pPr>
      <w:r w:rsidRPr="00003651">
        <w:rPr>
          <w:noProof/>
        </w:rPr>
        <w:t>4.</w:t>
      </w:r>
      <w:r w:rsidRPr="00003651">
        <w:rPr>
          <w:noProof/>
        </w:rPr>
        <w:tab/>
        <w:t xml:space="preserve">Lewis, J.M., N.A. Feasey, and J. Rylance, </w:t>
      </w:r>
      <w:r w:rsidRPr="00003651">
        <w:rPr>
          <w:i/>
          <w:noProof/>
        </w:rPr>
        <w:t>Aetiology and outcomes of sepsis in adults in sub-Saharan Africa: a systematic review and meta-analysis.</w:t>
      </w:r>
      <w:r w:rsidRPr="00003651">
        <w:rPr>
          <w:noProof/>
        </w:rPr>
        <w:t xml:space="preserve"> Critical Care, 2019. </w:t>
      </w:r>
      <w:r w:rsidRPr="00003651">
        <w:rPr>
          <w:b/>
          <w:noProof/>
        </w:rPr>
        <w:t>23</w:t>
      </w:r>
      <w:r w:rsidRPr="00003651">
        <w:rPr>
          <w:noProof/>
        </w:rPr>
        <w:t>(1): p. 212.</w:t>
      </w:r>
    </w:p>
    <w:p w14:paraId="1600D5CC" w14:textId="77777777" w:rsidR="00003651" w:rsidRPr="00003651" w:rsidRDefault="00003651" w:rsidP="00003651">
      <w:pPr>
        <w:pStyle w:val="EndNoteBibliography"/>
        <w:spacing w:after="0"/>
        <w:ind w:left="720" w:hanging="720"/>
        <w:rPr>
          <w:noProof/>
        </w:rPr>
      </w:pPr>
      <w:r w:rsidRPr="00003651">
        <w:rPr>
          <w:noProof/>
        </w:rPr>
        <w:t>5.</w:t>
      </w:r>
      <w:r w:rsidRPr="00003651">
        <w:rPr>
          <w:noProof/>
        </w:rPr>
        <w:tab/>
        <w:t xml:space="preserve">Levy, M.M., et al., </w:t>
      </w:r>
      <w:r w:rsidRPr="00003651">
        <w:rPr>
          <w:i/>
          <w:noProof/>
        </w:rPr>
        <w:t>The Surviving Sepsis Campaign: results of an international guideline-based performance improvement program targeting severe sepsis.</w:t>
      </w:r>
      <w:r w:rsidRPr="00003651">
        <w:rPr>
          <w:noProof/>
        </w:rPr>
        <w:t xml:space="preserve"> Intensive Care Med, 2010. </w:t>
      </w:r>
      <w:r w:rsidRPr="00003651">
        <w:rPr>
          <w:b/>
          <w:noProof/>
        </w:rPr>
        <w:t>36</w:t>
      </w:r>
      <w:r w:rsidRPr="00003651">
        <w:rPr>
          <w:noProof/>
        </w:rPr>
        <w:t>(2): p. 222-31.</w:t>
      </w:r>
    </w:p>
    <w:p w14:paraId="7610EA6D" w14:textId="77777777" w:rsidR="00003651" w:rsidRPr="00003651" w:rsidRDefault="00003651" w:rsidP="00003651">
      <w:pPr>
        <w:pStyle w:val="EndNoteBibliography"/>
        <w:spacing w:after="0"/>
        <w:ind w:left="720" w:hanging="720"/>
        <w:rPr>
          <w:noProof/>
        </w:rPr>
      </w:pPr>
      <w:r w:rsidRPr="00003651">
        <w:rPr>
          <w:noProof/>
        </w:rPr>
        <w:t>6.</w:t>
      </w:r>
      <w:r w:rsidRPr="00003651">
        <w:rPr>
          <w:noProof/>
        </w:rPr>
        <w:tab/>
        <w:t xml:space="preserve">Daniels, R., et al., </w:t>
      </w:r>
      <w:r w:rsidRPr="00003651">
        <w:rPr>
          <w:i/>
          <w:noProof/>
        </w:rPr>
        <w:t>The sepsis six and the severe sepsis resuscitation bundle: a prospective observational cohort study.</w:t>
      </w:r>
      <w:r w:rsidRPr="00003651">
        <w:rPr>
          <w:noProof/>
        </w:rPr>
        <w:t xml:space="preserve"> Emergency Medicine Journal, 2011. </w:t>
      </w:r>
      <w:r w:rsidRPr="00003651">
        <w:rPr>
          <w:b/>
          <w:noProof/>
        </w:rPr>
        <w:t>28</w:t>
      </w:r>
      <w:r w:rsidRPr="00003651">
        <w:rPr>
          <w:noProof/>
        </w:rPr>
        <w:t>(6): p. 507-512.</w:t>
      </w:r>
    </w:p>
    <w:p w14:paraId="13DA580D" w14:textId="77777777" w:rsidR="00003651" w:rsidRPr="00003651" w:rsidRDefault="00003651" w:rsidP="00003651">
      <w:pPr>
        <w:pStyle w:val="EndNoteBibliography"/>
        <w:spacing w:after="0"/>
        <w:ind w:left="720" w:hanging="720"/>
        <w:rPr>
          <w:noProof/>
        </w:rPr>
      </w:pPr>
      <w:r w:rsidRPr="00003651">
        <w:rPr>
          <w:noProof/>
        </w:rPr>
        <w:t>7.</w:t>
      </w:r>
      <w:r w:rsidRPr="00003651">
        <w:rPr>
          <w:noProof/>
        </w:rPr>
        <w:tab/>
        <w:t xml:space="preserve">Dellinger, R.P., et al., </w:t>
      </w:r>
      <w:r w:rsidRPr="00003651">
        <w:rPr>
          <w:i/>
          <w:noProof/>
        </w:rPr>
        <w:t>Surviving Sepsis Campaign: international guidelines for management of severe sepsis and septic shock, 2012.</w:t>
      </w:r>
      <w:r w:rsidRPr="00003651">
        <w:rPr>
          <w:noProof/>
        </w:rPr>
        <w:t xml:space="preserve"> Intensive Care Med, 2013. </w:t>
      </w:r>
      <w:r w:rsidRPr="00003651">
        <w:rPr>
          <w:b/>
          <w:noProof/>
        </w:rPr>
        <w:t>39</w:t>
      </w:r>
      <w:r w:rsidRPr="00003651">
        <w:rPr>
          <w:noProof/>
        </w:rPr>
        <w:t>(2): p. 165-228.</w:t>
      </w:r>
    </w:p>
    <w:p w14:paraId="775E9442" w14:textId="77777777" w:rsidR="00003651" w:rsidRPr="00003651" w:rsidRDefault="00003651" w:rsidP="00003651">
      <w:pPr>
        <w:pStyle w:val="EndNoteBibliography"/>
        <w:spacing w:after="0"/>
        <w:ind w:left="720" w:hanging="720"/>
        <w:rPr>
          <w:noProof/>
        </w:rPr>
      </w:pPr>
      <w:r w:rsidRPr="00003651">
        <w:rPr>
          <w:noProof/>
        </w:rPr>
        <w:t>8.</w:t>
      </w:r>
      <w:r w:rsidRPr="00003651">
        <w:rPr>
          <w:noProof/>
        </w:rPr>
        <w:tab/>
        <w:t xml:space="preserve">Angus, D.C., et al., </w:t>
      </w:r>
      <w:r w:rsidRPr="00003651">
        <w:rPr>
          <w:i/>
          <w:noProof/>
        </w:rPr>
        <w:t>A systematic review and meta-analysis of early goal-directed therapy for septic shock: the ARISE, ProCESS and ProMISe Investigators.</w:t>
      </w:r>
      <w:r w:rsidRPr="00003651">
        <w:rPr>
          <w:noProof/>
        </w:rPr>
        <w:t xml:space="preserve"> Intensive Care Medicine, 2015. </w:t>
      </w:r>
      <w:r w:rsidRPr="00003651">
        <w:rPr>
          <w:b/>
          <w:noProof/>
        </w:rPr>
        <w:t>41</w:t>
      </w:r>
      <w:r w:rsidRPr="00003651">
        <w:rPr>
          <w:noProof/>
        </w:rPr>
        <w:t>(9): p. 1549-1560.</w:t>
      </w:r>
    </w:p>
    <w:p w14:paraId="219638B5" w14:textId="77777777" w:rsidR="00003651" w:rsidRPr="00003651" w:rsidRDefault="00003651" w:rsidP="00003651">
      <w:pPr>
        <w:pStyle w:val="EndNoteBibliography"/>
        <w:spacing w:after="0"/>
        <w:ind w:left="720" w:hanging="720"/>
        <w:rPr>
          <w:noProof/>
        </w:rPr>
      </w:pPr>
      <w:r w:rsidRPr="00003651">
        <w:rPr>
          <w:noProof/>
        </w:rPr>
        <w:t>9.</w:t>
      </w:r>
      <w:r w:rsidRPr="00003651">
        <w:rPr>
          <w:noProof/>
        </w:rPr>
        <w:tab/>
        <w:t xml:space="preserve">Rhodes, A., et al., </w:t>
      </w:r>
      <w:r w:rsidRPr="00003651">
        <w:rPr>
          <w:i/>
          <w:noProof/>
        </w:rPr>
        <w:t>Surviving sepsis campaign: international guidelines for management of sepsis and septic shock: 2016.</w:t>
      </w:r>
      <w:r w:rsidRPr="00003651">
        <w:rPr>
          <w:noProof/>
        </w:rPr>
        <w:t xml:space="preserve"> Intensive care medicine, 2017. </w:t>
      </w:r>
      <w:r w:rsidRPr="00003651">
        <w:rPr>
          <w:b/>
          <w:noProof/>
        </w:rPr>
        <w:t>43</w:t>
      </w:r>
      <w:r w:rsidRPr="00003651">
        <w:rPr>
          <w:noProof/>
        </w:rPr>
        <w:t>(3): p. 304-377.</w:t>
      </w:r>
    </w:p>
    <w:p w14:paraId="75286E8D" w14:textId="77777777" w:rsidR="00003651" w:rsidRPr="00003651" w:rsidRDefault="00003651" w:rsidP="00003651">
      <w:pPr>
        <w:pStyle w:val="EndNoteBibliography"/>
        <w:spacing w:after="0"/>
        <w:ind w:left="720" w:hanging="720"/>
        <w:rPr>
          <w:noProof/>
        </w:rPr>
      </w:pPr>
      <w:r w:rsidRPr="00003651">
        <w:rPr>
          <w:noProof/>
        </w:rPr>
        <w:t>10.</w:t>
      </w:r>
      <w:r w:rsidRPr="00003651">
        <w:rPr>
          <w:noProof/>
        </w:rPr>
        <w:tab/>
        <w:t xml:space="preserve">Maitland, K., et al., </w:t>
      </w:r>
      <w:r w:rsidRPr="00003651">
        <w:rPr>
          <w:i/>
          <w:noProof/>
        </w:rPr>
        <w:t>The FEAST trial of fluid bolus in African children with severe infection.</w:t>
      </w:r>
      <w:r w:rsidRPr="00003651">
        <w:rPr>
          <w:noProof/>
        </w:rPr>
        <w:t xml:space="preserve"> Lancet, 2012. </w:t>
      </w:r>
      <w:r w:rsidRPr="00003651">
        <w:rPr>
          <w:b/>
          <w:noProof/>
        </w:rPr>
        <w:t>379</w:t>
      </w:r>
      <w:r w:rsidRPr="00003651">
        <w:rPr>
          <w:noProof/>
        </w:rPr>
        <w:t>(9816): p. 613; author reply 613-4.</w:t>
      </w:r>
    </w:p>
    <w:p w14:paraId="5D8275CF" w14:textId="77777777" w:rsidR="00003651" w:rsidRPr="00003651" w:rsidRDefault="00003651" w:rsidP="00003651">
      <w:pPr>
        <w:pStyle w:val="EndNoteBibliography"/>
        <w:spacing w:after="0"/>
        <w:ind w:left="720" w:hanging="720"/>
        <w:rPr>
          <w:noProof/>
        </w:rPr>
      </w:pPr>
      <w:r w:rsidRPr="00003651">
        <w:rPr>
          <w:noProof/>
        </w:rPr>
        <w:t>11.</w:t>
      </w:r>
      <w:r w:rsidRPr="00003651">
        <w:rPr>
          <w:noProof/>
        </w:rPr>
        <w:tab/>
        <w:t xml:space="preserve">Andrews, B., et al., </w:t>
      </w:r>
      <w:r w:rsidRPr="00003651">
        <w:rPr>
          <w:i/>
          <w:noProof/>
        </w:rPr>
        <w:t>Simplified severe sepsis protocol: a randomized controlled trial of modified early goal-directed therapy in Zambia.</w:t>
      </w:r>
      <w:r w:rsidRPr="00003651">
        <w:rPr>
          <w:noProof/>
        </w:rPr>
        <w:t xml:space="preserve"> Critical Care Medicine, 2014. </w:t>
      </w:r>
      <w:r w:rsidRPr="00003651">
        <w:rPr>
          <w:b/>
          <w:noProof/>
        </w:rPr>
        <w:t>42</w:t>
      </w:r>
      <w:r w:rsidRPr="00003651">
        <w:rPr>
          <w:noProof/>
        </w:rPr>
        <w:t>(11): p. 2315-24.</w:t>
      </w:r>
    </w:p>
    <w:p w14:paraId="29AB07B3" w14:textId="77777777" w:rsidR="00003651" w:rsidRPr="00003651" w:rsidRDefault="00003651" w:rsidP="00003651">
      <w:pPr>
        <w:pStyle w:val="EndNoteBibliography"/>
        <w:spacing w:after="0"/>
        <w:ind w:left="720" w:hanging="720"/>
        <w:rPr>
          <w:noProof/>
        </w:rPr>
      </w:pPr>
      <w:r w:rsidRPr="00003651">
        <w:rPr>
          <w:noProof/>
        </w:rPr>
        <w:t>12.</w:t>
      </w:r>
      <w:r w:rsidRPr="00003651">
        <w:rPr>
          <w:noProof/>
        </w:rPr>
        <w:tab/>
        <w:t xml:space="preserve">Andrews, B., et al., </w:t>
      </w:r>
      <w:r w:rsidRPr="00003651">
        <w:rPr>
          <w:i/>
          <w:noProof/>
        </w:rPr>
        <w:t>Effect of an early resuscitation protocol on in-hospital mortality among adults with sepsis and hypotension: A randomized clinical trial.</w:t>
      </w:r>
      <w:r w:rsidRPr="00003651">
        <w:rPr>
          <w:noProof/>
        </w:rPr>
        <w:t xml:space="preserve"> JAMA, 2017. </w:t>
      </w:r>
      <w:r w:rsidRPr="00003651">
        <w:rPr>
          <w:b/>
          <w:noProof/>
        </w:rPr>
        <w:t>318</w:t>
      </w:r>
      <w:r w:rsidRPr="00003651">
        <w:rPr>
          <w:noProof/>
        </w:rPr>
        <w:t>(13): p. 1233-1240.</w:t>
      </w:r>
    </w:p>
    <w:p w14:paraId="44A63ED5" w14:textId="77777777" w:rsidR="00003651" w:rsidRPr="00003651" w:rsidRDefault="00003651" w:rsidP="00003651">
      <w:pPr>
        <w:pStyle w:val="EndNoteBibliography"/>
        <w:spacing w:after="0"/>
        <w:ind w:left="720" w:hanging="720"/>
        <w:rPr>
          <w:noProof/>
        </w:rPr>
      </w:pPr>
      <w:r w:rsidRPr="00003651">
        <w:rPr>
          <w:noProof/>
        </w:rPr>
        <w:t>13.</w:t>
      </w:r>
      <w:r w:rsidRPr="00003651">
        <w:rPr>
          <w:noProof/>
        </w:rPr>
        <w:tab/>
        <w:t xml:space="preserve">Baelani, I., et al., </w:t>
      </w:r>
      <w:r w:rsidRPr="00003651">
        <w:rPr>
          <w:i/>
          <w:noProof/>
        </w:rPr>
        <w:t>Availability of critical care resources to treat patients with severe sepsis or septic shock in Africa: a self-reported, continent-wide survey of anaesthesia providers.</w:t>
      </w:r>
      <w:r w:rsidRPr="00003651">
        <w:rPr>
          <w:noProof/>
        </w:rPr>
        <w:t xml:space="preserve"> Critical Care, 2011. </w:t>
      </w:r>
      <w:r w:rsidRPr="00003651">
        <w:rPr>
          <w:b/>
          <w:noProof/>
        </w:rPr>
        <w:t>15</w:t>
      </w:r>
      <w:r w:rsidRPr="00003651">
        <w:rPr>
          <w:noProof/>
        </w:rPr>
        <w:t>: p. R10.</w:t>
      </w:r>
    </w:p>
    <w:p w14:paraId="518F6829" w14:textId="77777777" w:rsidR="00003651" w:rsidRPr="00003651" w:rsidRDefault="00003651" w:rsidP="00003651">
      <w:pPr>
        <w:pStyle w:val="EndNoteBibliography"/>
        <w:spacing w:after="0"/>
        <w:ind w:left="720" w:hanging="720"/>
        <w:rPr>
          <w:noProof/>
        </w:rPr>
      </w:pPr>
      <w:r w:rsidRPr="00003651">
        <w:rPr>
          <w:noProof/>
        </w:rPr>
        <w:t>14.</w:t>
      </w:r>
      <w:r w:rsidRPr="00003651">
        <w:rPr>
          <w:noProof/>
        </w:rPr>
        <w:tab/>
        <w:t xml:space="preserve">Brouwers, M.C., et al., </w:t>
      </w:r>
      <w:r w:rsidRPr="00003651">
        <w:rPr>
          <w:i/>
          <w:noProof/>
        </w:rPr>
        <w:t>AGREE II: advancing guideline development, reporting and evaluation in health care.</w:t>
      </w:r>
      <w:r w:rsidRPr="00003651">
        <w:rPr>
          <w:noProof/>
        </w:rPr>
        <w:t xml:space="preserve"> CMAJ : Canadian Medical Association journal = journal de l'Association medicale canadienne, 2010. </w:t>
      </w:r>
      <w:r w:rsidRPr="00003651">
        <w:rPr>
          <w:b/>
          <w:noProof/>
        </w:rPr>
        <w:t>182</w:t>
      </w:r>
      <w:r w:rsidRPr="00003651">
        <w:rPr>
          <w:noProof/>
        </w:rPr>
        <w:t>(18): p. E839-E842.</w:t>
      </w:r>
    </w:p>
    <w:p w14:paraId="46C1ADD6" w14:textId="77777777" w:rsidR="00003651" w:rsidRPr="00003651" w:rsidRDefault="00003651" w:rsidP="00003651">
      <w:pPr>
        <w:pStyle w:val="EndNoteBibliography"/>
        <w:spacing w:after="0"/>
        <w:ind w:left="720" w:hanging="720"/>
        <w:rPr>
          <w:noProof/>
        </w:rPr>
      </w:pPr>
      <w:r w:rsidRPr="00003651">
        <w:rPr>
          <w:noProof/>
        </w:rPr>
        <w:t>15.</w:t>
      </w:r>
      <w:r w:rsidRPr="00003651">
        <w:rPr>
          <w:noProof/>
        </w:rPr>
        <w:tab/>
        <w:t xml:space="preserve">Misango, D., et al., </w:t>
      </w:r>
      <w:r w:rsidRPr="00003651">
        <w:rPr>
          <w:i/>
          <w:noProof/>
        </w:rPr>
        <w:t>Haemodynamic assessment and support in sepsis and septic shock in resource-limited settings.</w:t>
      </w:r>
      <w:r w:rsidRPr="00003651">
        <w:rPr>
          <w:noProof/>
        </w:rPr>
        <w:t xml:space="preserve"> Trans R Soc Trop Med Hyg, 2017. </w:t>
      </w:r>
      <w:r w:rsidRPr="00003651">
        <w:rPr>
          <w:b/>
          <w:noProof/>
        </w:rPr>
        <w:t>111</w:t>
      </w:r>
      <w:r w:rsidRPr="00003651">
        <w:rPr>
          <w:noProof/>
        </w:rPr>
        <w:t>(11): p. 483-489.</w:t>
      </w:r>
    </w:p>
    <w:p w14:paraId="3F5B3729" w14:textId="77777777" w:rsidR="00003651" w:rsidRPr="00003651" w:rsidRDefault="00003651" w:rsidP="00003651">
      <w:pPr>
        <w:pStyle w:val="EndNoteBibliography"/>
        <w:spacing w:after="0"/>
        <w:ind w:left="720" w:hanging="720"/>
        <w:rPr>
          <w:noProof/>
        </w:rPr>
      </w:pPr>
      <w:r w:rsidRPr="00003651">
        <w:rPr>
          <w:noProof/>
        </w:rPr>
        <w:t>16.</w:t>
      </w:r>
      <w:r w:rsidRPr="00003651">
        <w:rPr>
          <w:noProof/>
        </w:rPr>
        <w:tab/>
        <w:t xml:space="preserve">National Institute for Health and Care Excellence, </w:t>
      </w:r>
      <w:r w:rsidRPr="00003651">
        <w:rPr>
          <w:i/>
          <w:noProof/>
        </w:rPr>
        <w:t>Sepsis: recognition, diagnosis and early management</w:t>
      </w:r>
      <w:r w:rsidRPr="00003651">
        <w:rPr>
          <w:noProof/>
        </w:rPr>
        <w:t>. 2016, NICE: UK.</w:t>
      </w:r>
    </w:p>
    <w:p w14:paraId="2D4FE1EA" w14:textId="77777777" w:rsidR="00003651" w:rsidRPr="00003651" w:rsidRDefault="00003651" w:rsidP="00003651">
      <w:pPr>
        <w:pStyle w:val="EndNoteBibliography"/>
        <w:spacing w:after="0"/>
        <w:ind w:left="720" w:hanging="720"/>
        <w:rPr>
          <w:noProof/>
        </w:rPr>
      </w:pPr>
      <w:r w:rsidRPr="00003651">
        <w:rPr>
          <w:noProof/>
        </w:rPr>
        <w:t>17.</w:t>
      </w:r>
      <w:r w:rsidRPr="00003651">
        <w:rPr>
          <w:noProof/>
        </w:rPr>
        <w:tab/>
        <w:t xml:space="preserve">Moller, M.H., et al., </w:t>
      </w:r>
      <w:r w:rsidRPr="00003651">
        <w:rPr>
          <w:i/>
          <w:noProof/>
        </w:rPr>
        <w:t>Scandinavian SSAI clinical practice guideline on choice of first-line vasopressor for patients with acute circulatory failure.</w:t>
      </w:r>
      <w:r w:rsidRPr="00003651">
        <w:rPr>
          <w:noProof/>
        </w:rPr>
        <w:t xml:space="preserve"> Acta Anaesthesiol Scand, 2016. </w:t>
      </w:r>
      <w:r w:rsidRPr="00003651">
        <w:rPr>
          <w:b/>
          <w:noProof/>
        </w:rPr>
        <w:t>60</w:t>
      </w:r>
      <w:r w:rsidRPr="00003651">
        <w:rPr>
          <w:noProof/>
        </w:rPr>
        <w:t>(10): p. 1347-1366.</w:t>
      </w:r>
    </w:p>
    <w:p w14:paraId="18884474" w14:textId="77777777" w:rsidR="00003651" w:rsidRPr="00003651" w:rsidRDefault="00003651" w:rsidP="00003651">
      <w:pPr>
        <w:pStyle w:val="EndNoteBibliography"/>
        <w:spacing w:after="0"/>
        <w:ind w:left="720" w:hanging="720"/>
        <w:rPr>
          <w:noProof/>
        </w:rPr>
      </w:pPr>
      <w:r w:rsidRPr="00003651">
        <w:rPr>
          <w:noProof/>
        </w:rPr>
        <w:lastRenderedPageBreak/>
        <w:t>18.</w:t>
      </w:r>
      <w:r w:rsidRPr="00003651">
        <w:rPr>
          <w:noProof/>
        </w:rPr>
        <w:tab/>
        <w:t xml:space="preserve">Perner, A., et al., </w:t>
      </w:r>
      <w:r w:rsidRPr="00003651">
        <w:rPr>
          <w:i/>
          <w:noProof/>
        </w:rPr>
        <w:t>Scandinavian clinical practice guideline on choice of fluid in resuscitation of critically ill patients with acute circulatory failure.</w:t>
      </w:r>
      <w:r w:rsidRPr="00003651">
        <w:rPr>
          <w:noProof/>
        </w:rPr>
        <w:t xml:space="preserve"> Acta Anaesthesiol Scand, 2015. </w:t>
      </w:r>
      <w:r w:rsidRPr="00003651">
        <w:rPr>
          <w:b/>
          <w:noProof/>
        </w:rPr>
        <w:t>59</w:t>
      </w:r>
      <w:r w:rsidRPr="00003651">
        <w:rPr>
          <w:noProof/>
        </w:rPr>
        <w:t>(3): p. 274-85.</w:t>
      </w:r>
    </w:p>
    <w:p w14:paraId="093E5796" w14:textId="77777777" w:rsidR="00003651" w:rsidRPr="00003651" w:rsidRDefault="00003651" w:rsidP="00003651">
      <w:pPr>
        <w:pStyle w:val="EndNoteBibliography"/>
        <w:spacing w:after="0"/>
        <w:ind w:left="720" w:hanging="720"/>
        <w:rPr>
          <w:noProof/>
        </w:rPr>
      </w:pPr>
      <w:r w:rsidRPr="00003651">
        <w:rPr>
          <w:noProof/>
        </w:rPr>
        <w:t>19.</w:t>
      </w:r>
      <w:r w:rsidRPr="00003651">
        <w:rPr>
          <w:noProof/>
        </w:rPr>
        <w:tab/>
        <w:t xml:space="preserve">Cecconi, M., et al., </w:t>
      </w:r>
      <w:r w:rsidRPr="00003651">
        <w:rPr>
          <w:i/>
          <w:noProof/>
        </w:rPr>
        <w:t>Consensus on circulatory shock and hemodynamic monitoring. Task force of the European Society of Intensive Care Medicine.</w:t>
      </w:r>
      <w:r w:rsidRPr="00003651">
        <w:rPr>
          <w:noProof/>
        </w:rPr>
        <w:t xml:space="preserve"> Intensive Care Med, 2014. </w:t>
      </w:r>
      <w:r w:rsidRPr="00003651">
        <w:rPr>
          <w:b/>
          <w:noProof/>
        </w:rPr>
        <w:t>40</w:t>
      </w:r>
      <w:r w:rsidRPr="00003651">
        <w:rPr>
          <w:noProof/>
        </w:rPr>
        <w:t>(12): p. 1795-815.</w:t>
      </w:r>
    </w:p>
    <w:p w14:paraId="198EE1A1" w14:textId="77777777" w:rsidR="00003651" w:rsidRPr="00003651" w:rsidRDefault="00003651" w:rsidP="00003651">
      <w:pPr>
        <w:pStyle w:val="EndNoteBibliography"/>
        <w:spacing w:after="0"/>
        <w:ind w:left="720" w:hanging="720"/>
        <w:rPr>
          <w:noProof/>
        </w:rPr>
      </w:pPr>
      <w:r w:rsidRPr="00003651">
        <w:rPr>
          <w:noProof/>
        </w:rPr>
        <w:t>20.</w:t>
      </w:r>
      <w:r w:rsidRPr="00003651">
        <w:rPr>
          <w:noProof/>
        </w:rPr>
        <w:tab/>
        <w:t xml:space="preserve">Hollenberg, S.M., et al., </w:t>
      </w:r>
      <w:r w:rsidRPr="00003651">
        <w:rPr>
          <w:i/>
          <w:noProof/>
        </w:rPr>
        <w:t>Practice parameters for hemodynamic support of sepsis in adult patients: 2004 update.</w:t>
      </w:r>
      <w:r w:rsidRPr="00003651">
        <w:rPr>
          <w:noProof/>
        </w:rPr>
        <w:t xml:space="preserve"> Critical Care Medicine, 2004. </w:t>
      </w:r>
      <w:r w:rsidRPr="00003651">
        <w:rPr>
          <w:b/>
          <w:noProof/>
        </w:rPr>
        <w:t>32</w:t>
      </w:r>
      <w:r w:rsidRPr="00003651">
        <w:rPr>
          <w:noProof/>
        </w:rPr>
        <w:t>(9): p. 1928-1948.</w:t>
      </w:r>
    </w:p>
    <w:p w14:paraId="5A754DCF" w14:textId="77777777" w:rsidR="00003651" w:rsidRPr="00003651" w:rsidRDefault="00003651" w:rsidP="00003651">
      <w:pPr>
        <w:pStyle w:val="EndNoteBibliography"/>
        <w:spacing w:after="0"/>
        <w:ind w:left="720" w:hanging="720"/>
        <w:rPr>
          <w:noProof/>
        </w:rPr>
      </w:pPr>
      <w:r w:rsidRPr="00003651">
        <w:rPr>
          <w:noProof/>
        </w:rPr>
        <w:t>21.</w:t>
      </w:r>
      <w:r w:rsidRPr="00003651">
        <w:rPr>
          <w:noProof/>
        </w:rPr>
        <w:tab/>
        <w:t xml:space="preserve">World Health Organisation, </w:t>
      </w:r>
      <w:r w:rsidRPr="00003651">
        <w:rPr>
          <w:i/>
          <w:noProof/>
        </w:rPr>
        <w:t>Acute care - Integrated Management of Adolescent and Adult Illness</w:t>
      </w:r>
      <w:r w:rsidRPr="00003651">
        <w:rPr>
          <w:noProof/>
        </w:rPr>
        <w:t>. 2009, WHO: Geneva.</w:t>
      </w:r>
    </w:p>
    <w:p w14:paraId="12B95A5E" w14:textId="77777777" w:rsidR="00003651" w:rsidRPr="00003651" w:rsidRDefault="00003651" w:rsidP="00003651">
      <w:pPr>
        <w:pStyle w:val="EndNoteBibliography"/>
        <w:spacing w:after="0"/>
        <w:ind w:left="720" w:hanging="720"/>
        <w:rPr>
          <w:noProof/>
        </w:rPr>
      </w:pPr>
      <w:r w:rsidRPr="00003651">
        <w:rPr>
          <w:noProof/>
        </w:rPr>
        <w:t>22.</w:t>
      </w:r>
      <w:r w:rsidRPr="00003651">
        <w:rPr>
          <w:noProof/>
        </w:rPr>
        <w:tab/>
        <w:t xml:space="preserve">Dunser, M.W., et al., </w:t>
      </w:r>
      <w:r w:rsidRPr="00003651">
        <w:rPr>
          <w:i/>
          <w:noProof/>
        </w:rPr>
        <w:t>Recommendations for sepsis management in resource-limited settings.</w:t>
      </w:r>
      <w:r w:rsidRPr="00003651">
        <w:rPr>
          <w:noProof/>
        </w:rPr>
        <w:t xml:space="preserve"> Intensive Care Med, 2012. </w:t>
      </w:r>
      <w:r w:rsidRPr="00003651">
        <w:rPr>
          <w:b/>
          <w:noProof/>
        </w:rPr>
        <w:t>38</w:t>
      </w:r>
      <w:r w:rsidRPr="00003651">
        <w:rPr>
          <w:noProof/>
        </w:rPr>
        <w:t>(4): p. 557-74.</w:t>
      </w:r>
    </w:p>
    <w:p w14:paraId="469762AA" w14:textId="77777777" w:rsidR="00003651" w:rsidRPr="00003651" w:rsidRDefault="00003651" w:rsidP="00003651">
      <w:pPr>
        <w:pStyle w:val="EndNoteBibliography"/>
        <w:spacing w:after="0"/>
        <w:ind w:left="720" w:hanging="720"/>
        <w:rPr>
          <w:noProof/>
        </w:rPr>
      </w:pPr>
      <w:r w:rsidRPr="00003651">
        <w:rPr>
          <w:noProof/>
        </w:rPr>
        <w:t>23.</w:t>
      </w:r>
      <w:r w:rsidRPr="00003651">
        <w:rPr>
          <w:noProof/>
        </w:rPr>
        <w:tab/>
        <w:t xml:space="preserve">Reinhart, K. and F.M. Brunkhorst, </w:t>
      </w:r>
      <w:r w:rsidRPr="00003651">
        <w:rPr>
          <w:i/>
          <w:noProof/>
        </w:rPr>
        <w:t>Diagnosis and therapy of sepsis - Guidelines of the German Sepsis Society Inc. and the German Interdisciplinary Association for Intensive and Emergency Medicine.</w:t>
      </w:r>
      <w:r w:rsidRPr="00003651">
        <w:rPr>
          <w:noProof/>
        </w:rPr>
        <w:t xml:space="preserve"> Anasthesiologie &amp; Intensivmedizin, 2006. </w:t>
      </w:r>
      <w:r w:rsidRPr="00003651">
        <w:rPr>
          <w:b/>
          <w:noProof/>
        </w:rPr>
        <w:t>47</w:t>
      </w:r>
      <w:r w:rsidRPr="00003651">
        <w:rPr>
          <w:noProof/>
        </w:rPr>
        <w:t>: p. S157-S179.</w:t>
      </w:r>
    </w:p>
    <w:p w14:paraId="3BD99BBF" w14:textId="77777777" w:rsidR="00003651" w:rsidRPr="00003651" w:rsidRDefault="00003651" w:rsidP="00003651">
      <w:pPr>
        <w:pStyle w:val="EndNoteBibliography"/>
        <w:spacing w:after="0"/>
        <w:ind w:left="720" w:hanging="720"/>
        <w:rPr>
          <w:noProof/>
        </w:rPr>
      </w:pPr>
      <w:r w:rsidRPr="00003651">
        <w:rPr>
          <w:noProof/>
        </w:rPr>
        <w:t>24.</w:t>
      </w:r>
      <w:r w:rsidRPr="00003651">
        <w:rPr>
          <w:noProof/>
        </w:rPr>
        <w:tab/>
        <w:t xml:space="preserve">Bone, R.C., et al., </w:t>
      </w:r>
      <w:r w:rsidRPr="00003651">
        <w:rPr>
          <w:i/>
          <w:noProof/>
        </w:rPr>
        <w:t>Definitions for sepsis and organ failure and guidelines for the use of innovative therapies in sepsis. The ACCP/SCCM Consensus Conference Committee. American College of Chest Physicians/Society of Critical Care Medicine.</w:t>
      </w:r>
      <w:r w:rsidRPr="00003651">
        <w:rPr>
          <w:noProof/>
        </w:rPr>
        <w:t xml:space="preserve"> Chest, 1992. </w:t>
      </w:r>
      <w:r w:rsidRPr="00003651">
        <w:rPr>
          <w:b/>
          <w:noProof/>
        </w:rPr>
        <w:t>101</w:t>
      </w:r>
      <w:r w:rsidRPr="00003651">
        <w:rPr>
          <w:noProof/>
        </w:rPr>
        <w:t>(6): p. 1644-55.</w:t>
      </w:r>
    </w:p>
    <w:p w14:paraId="72E8A709" w14:textId="77777777" w:rsidR="00003651" w:rsidRPr="00003651" w:rsidRDefault="00003651" w:rsidP="00003651">
      <w:pPr>
        <w:pStyle w:val="EndNoteBibliography"/>
        <w:spacing w:after="0"/>
        <w:ind w:left="720" w:hanging="720"/>
        <w:rPr>
          <w:noProof/>
        </w:rPr>
      </w:pPr>
      <w:r w:rsidRPr="00003651">
        <w:rPr>
          <w:noProof/>
        </w:rPr>
        <w:t>25.</w:t>
      </w:r>
      <w:r w:rsidRPr="00003651">
        <w:rPr>
          <w:noProof/>
        </w:rPr>
        <w:tab/>
        <w:t xml:space="preserve">World Health Organization, </w:t>
      </w:r>
      <w:r w:rsidRPr="00003651">
        <w:rPr>
          <w:i/>
          <w:noProof/>
        </w:rPr>
        <w:t>Integrated Management of Adolescent and Adult Illness (IMAI), District Clinician Manual Volume 1: Hospital care for adolescents and adults</w:t>
      </w:r>
      <w:r w:rsidRPr="00003651">
        <w:rPr>
          <w:noProof/>
        </w:rPr>
        <w:t>. 2011, Geneva, Switzerland: World Health Organization.</w:t>
      </w:r>
    </w:p>
    <w:p w14:paraId="6916EEB4" w14:textId="77777777" w:rsidR="00003651" w:rsidRPr="00003651" w:rsidRDefault="00003651" w:rsidP="00003651">
      <w:pPr>
        <w:pStyle w:val="EndNoteBibliography"/>
        <w:spacing w:after="0"/>
        <w:ind w:left="720" w:hanging="720"/>
        <w:rPr>
          <w:noProof/>
        </w:rPr>
      </w:pPr>
      <w:r w:rsidRPr="00003651">
        <w:rPr>
          <w:noProof/>
        </w:rPr>
        <w:t>26.</w:t>
      </w:r>
      <w:r w:rsidRPr="00003651">
        <w:rPr>
          <w:noProof/>
        </w:rPr>
        <w:tab/>
        <w:t xml:space="preserve">World Health Organization, </w:t>
      </w:r>
      <w:r w:rsidRPr="00003651">
        <w:rPr>
          <w:i/>
          <w:noProof/>
        </w:rPr>
        <w:t>Integrated Management of Adolescent and Adult Illness: Acute Care</w:t>
      </w:r>
      <w:r w:rsidRPr="00003651">
        <w:rPr>
          <w:noProof/>
        </w:rPr>
        <w:t>. 2009, Geneva, Switzerland: World Health Organization.</w:t>
      </w:r>
    </w:p>
    <w:p w14:paraId="69D77194" w14:textId="77777777" w:rsidR="00003651" w:rsidRPr="00003651" w:rsidRDefault="00003651" w:rsidP="00003651">
      <w:pPr>
        <w:pStyle w:val="EndNoteBibliography"/>
        <w:spacing w:after="0"/>
        <w:ind w:left="720" w:hanging="720"/>
        <w:rPr>
          <w:noProof/>
        </w:rPr>
      </w:pPr>
      <w:r w:rsidRPr="00003651">
        <w:rPr>
          <w:noProof/>
        </w:rPr>
        <w:t>27.</w:t>
      </w:r>
      <w:r w:rsidRPr="00003651">
        <w:rPr>
          <w:noProof/>
        </w:rPr>
        <w:tab/>
        <w:t xml:space="preserve">Hernández, G., et al., </w:t>
      </w:r>
      <w:r w:rsidRPr="00003651">
        <w:rPr>
          <w:i/>
          <w:noProof/>
        </w:rPr>
        <w:t>Early goal-directed therapy using a physiological holistic view: the ANDROMEDA-SHOCK—a randomized controlled trial.</w:t>
      </w:r>
      <w:r w:rsidRPr="00003651">
        <w:rPr>
          <w:noProof/>
        </w:rPr>
        <w:t xml:space="preserve"> Annals of Intensive Care, 2018. </w:t>
      </w:r>
      <w:r w:rsidRPr="00003651">
        <w:rPr>
          <w:b/>
          <w:noProof/>
        </w:rPr>
        <w:t>8</w:t>
      </w:r>
      <w:r w:rsidRPr="00003651">
        <w:rPr>
          <w:noProof/>
        </w:rPr>
        <w:t>(1): p. 52.</w:t>
      </w:r>
    </w:p>
    <w:p w14:paraId="61C08D8E" w14:textId="77777777" w:rsidR="00003651" w:rsidRPr="00003651" w:rsidRDefault="00003651" w:rsidP="00003651">
      <w:pPr>
        <w:pStyle w:val="EndNoteBibliography"/>
        <w:ind w:left="720" w:hanging="720"/>
        <w:rPr>
          <w:noProof/>
        </w:rPr>
      </w:pPr>
      <w:r w:rsidRPr="00003651">
        <w:rPr>
          <w:noProof/>
        </w:rPr>
        <w:t>28.</w:t>
      </w:r>
      <w:r w:rsidRPr="00003651">
        <w:rPr>
          <w:noProof/>
        </w:rPr>
        <w:tab/>
        <w:t xml:space="preserve">Cerrato, E., et al., </w:t>
      </w:r>
      <w:r w:rsidRPr="00003651">
        <w:rPr>
          <w:i/>
          <w:noProof/>
        </w:rPr>
        <w:t>Cardiac dysfunction in pauci symptomatic human immunodeficiency virus patients: a meta-analysis in the highly active antiretroviral therapy era.</w:t>
      </w:r>
      <w:r w:rsidRPr="00003651">
        <w:rPr>
          <w:noProof/>
        </w:rPr>
        <w:t xml:space="preserve"> Eur Heart J, 2013. </w:t>
      </w:r>
      <w:r w:rsidRPr="00003651">
        <w:rPr>
          <w:b/>
          <w:noProof/>
        </w:rPr>
        <w:t>34</w:t>
      </w:r>
      <w:r w:rsidRPr="00003651">
        <w:rPr>
          <w:noProof/>
        </w:rPr>
        <w:t>(19): p. 1432-6.</w:t>
      </w:r>
    </w:p>
    <w:p w14:paraId="06F45244" w14:textId="259860A6" w:rsidR="000E672F" w:rsidRDefault="000E672F" w:rsidP="000E672F">
      <w:r>
        <w:rPr>
          <w:rFonts w:asciiTheme="minorHAnsi" w:hAnsiTheme="minorHAnsi" w:cs="Calibri"/>
          <w:b/>
          <w:sz w:val="20"/>
          <w:szCs w:val="20"/>
        </w:rPr>
        <w:fldChar w:fldCharType="end"/>
      </w:r>
    </w:p>
    <w:p w14:paraId="4D82E5C3" w14:textId="77777777" w:rsidR="009D29AA" w:rsidRDefault="009D29AA"/>
    <w:p w14:paraId="125F76F9" w14:textId="77777777" w:rsidR="002E6409" w:rsidRDefault="002E6409"/>
    <w:p w14:paraId="595565B4" w14:textId="77777777" w:rsidR="002E6409" w:rsidRDefault="002E6409"/>
    <w:p w14:paraId="6D571346" w14:textId="77777777" w:rsidR="002E6409" w:rsidRDefault="002E6409"/>
    <w:p w14:paraId="3D9DB83D" w14:textId="77777777" w:rsidR="002E6409" w:rsidRDefault="002E6409"/>
    <w:p w14:paraId="4E7CFA68" w14:textId="77777777" w:rsidR="002E6409" w:rsidRDefault="002E6409"/>
    <w:p w14:paraId="7D17E86C" w14:textId="77777777" w:rsidR="007C08A3" w:rsidRDefault="002E6409" w:rsidP="002E6409">
      <w:pPr>
        <w:pStyle w:val="Heading1"/>
      </w:pPr>
      <w:r>
        <w:lastRenderedPageBreak/>
        <w:t>Figures</w:t>
      </w:r>
    </w:p>
    <w:p w14:paraId="2093459C" w14:textId="77777777" w:rsidR="007C08A3" w:rsidRDefault="007C08A3" w:rsidP="007C08A3">
      <w:r w:rsidRPr="007C08A3">
        <w:rPr>
          <w:b/>
          <w:bCs/>
        </w:rPr>
        <w:t>Figure 1</w:t>
      </w:r>
      <w:r>
        <w:t xml:space="preserve"> – Title: Literature Search Flowchart</w:t>
      </w:r>
    </w:p>
    <w:p w14:paraId="05B99F47" w14:textId="46C0B4BD" w:rsidR="009C1F66" w:rsidRDefault="007C08A3" w:rsidP="007C08A3">
      <w:r>
        <w:rPr>
          <w:b/>
          <w:bCs/>
        </w:rPr>
        <w:t xml:space="preserve">Figure 2 – </w:t>
      </w:r>
      <w:r>
        <w:t>Title: Summary of Clinical Scenarios</w:t>
      </w:r>
      <w:r w:rsidR="009C1F66">
        <w:br w:type="page"/>
      </w:r>
    </w:p>
    <w:p w14:paraId="18CF46D5" w14:textId="4406DD19" w:rsidR="002E6409" w:rsidRDefault="002E6409" w:rsidP="002E6409">
      <w:pPr>
        <w:pStyle w:val="Heading1"/>
      </w:pPr>
      <w:r>
        <w:lastRenderedPageBreak/>
        <w:t>Tables</w:t>
      </w:r>
    </w:p>
    <w:p w14:paraId="6ECC8456" w14:textId="44E311C7" w:rsidR="00D01353" w:rsidRPr="00D01353" w:rsidRDefault="00D01353" w:rsidP="004208AF">
      <w:pPr>
        <w:rPr>
          <w:i/>
          <w:iCs/>
        </w:rPr>
      </w:pPr>
      <w:r w:rsidRPr="00675CAF">
        <w:rPr>
          <w:b/>
          <w:bCs/>
        </w:rPr>
        <w:t>Box 1</w:t>
      </w:r>
      <w:r>
        <w:t xml:space="preserve">: Search terms </w:t>
      </w:r>
      <w:r>
        <w:rPr>
          <w:i/>
          <w:iCs/>
        </w:rPr>
        <w:t>(included in main manuscript)</w:t>
      </w:r>
    </w:p>
    <w:p w14:paraId="565CD688" w14:textId="5595CC54" w:rsidR="004208AF" w:rsidRDefault="004208AF" w:rsidP="004208AF">
      <w:pPr>
        <w:rPr>
          <w:i/>
          <w:iCs/>
        </w:rPr>
      </w:pPr>
      <w:r w:rsidRPr="00675CAF">
        <w:rPr>
          <w:b/>
          <w:bCs/>
        </w:rPr>
        <w:t>Table 1</w:t>
      </w:r>
      <w:r>
        <w:t xml:space="preserve">: Combined AGREE-II scores, by domain </w:t>
      </w:r>
      <w:r w:rsidR="001A1FD7" w:rsidRPr="001A1FD7">
        <w:rPr>
          <w:i/>
          <w:iCs/>
        </w:rPr>
        <w:t>(included in main manuscript)</w:t>
      </w:r>
    </w:p>
    <w:p w14:paraId="2768B8B8" w14:textId="079B1761" w:rsidR="001A1FD7" w:rsidRDefault="001A1FD7" w:rsidP="004208AF">
      <w:pPr>
        <w:rPr>
          <w:i/>
          <w:iCs/>
        </w:rPr>
      </w:pPr>
      <w:r w:rsidRPr="00675CAF">
        <w:rPr>
          <w:b/>
          <w:bCs/>
        </w:rPr>
        <w:t>Table 2</w:t>
      </w:r>
      <w:r>
        <w:t xml:space="preserve">: Sepsis definitions used by guidelines </w:t>
      </w:r>
      <w:r>
        <w:rPr>
          <w:i/>
          <w:iCs/>
        </w:rPr>
        <w:t>(included in main manuscript)</w:t>
      </w:r>
    </w:p>
    <w:p w14:paraId="63DCA187" w14:textId="36DB3486" w:rsidR="009C1F66" w:rsidRPr="009C1F66" w:rsidRDefault="009C1F66" w:rsidP="004208AF">
      <w:r w:rsidRPr="00675CAF">
        <w:rPr>
          <w:b/>
          <w:bCs/>
        </w:rPr>
        <w:t>Table 3</w:t>
      </w:r>
      <w:r>
        <w:t xml:space="preserve">: </w:t>
      </w:r>
      <w:r w:rsidRPr="00AA2C0F">
        <w:t>Specific fluid therapy recommended in pre-described clinical case scenarios</w:t>
      </w:r>
      <w:r>
        <w:t xml:space="preserve"> </w:t>
      </w:r>
      <w:r>
        <w:rPr>
          <w:i/>
          <w:iCs/>
        </w:rPr>
        <w:t>(included in main manuscript)</w:t>
      </w:r>
    </w:p>
    <w:p w14:paraId="59BDEBA1" w14:textId="77777777" w:rsidR="002E6409" w:rsidRDefault="002E6409" w:rsidP="002E6409"/>
    <w:p w14:paraId="76FB94C7" w14:textId="77777777" w:rsidR="002E6409" w:rsidRDefault="002E6409" w:rsidP="002E6409"/>
    <w:p w14:paraId="26FB0928" w14:textId="77777777" w:rsidR="009C1F66" w:rsidRDefault="009C1F66" w:rsidP="0004013A">
      <w:pPr>
        <w:pStyle w:val="Heading1"/>
      </w:pPr>
      <w:r>
        <w:br w:type="page"/>
      </w:r>
    </w:p>
    <w:p w14:paraId="33C8A5C4" w14:textId="5EBD8097" w:rsidR="00AA2C0F" w:rsidRDefault="002E6409" w:rsidP="0004013A">
      <w:pPr>
        <w:pStyle w:val="Heading1"/>
      </w:pPr>
      <w:r>
        <w:lastRenderedPageBreak/>
        <w:t>Additional files</w:t>
      </w:r>
    </w:p>
    <w:p w14:paraId="055A7599" w14:textId="0D03C2CA" w:rsidR="0002061E" w:rsidRDefault="0002061E" w:rsidP="00313C11">
      <w:pPr>
        <w:pStyle w:val="Heading2"/>
      </w:pPr>
      <w:r>
        <w:t>Additional File 1</w:t>
      </w:r>
    </w:p>
    <w:p w14:paraId="6454666B" w14:textId="2B91419C" w:rsidR="0002061E" w:rsidRDefault="0002061E">
      <w:r>
        <w:t xml:space="preserve">Filename: </w:t>
      </w:r>
      <w:r>
        <w:tab/>
      </w:r>
      <w:r>
        <w:tab/>
        <w:t>“A</w:t>
      </w:r>
      <w:r w:rsidR="00D2668C">
        <w:t>dditional File 1</w:t>
      </w:r>
      <w:r>
        <w:t xml:space="preserve"> – S</w:t>
      </w:r>
      <w:r w:rsidR="00D2668C">
        <w:t>tudy</w:t>
      </w:r>
      <w:r>
        <w:t xml:space="preserve"> E</w:t>
      </w:r>
      <w:r w:rsidR="00D2668C">
        <w:t>xclusion</w:t>
      </w:r>
      <w:r>
        <w:t>.docx”</w:t>
      </w:r>
    </w:p>
    <w:p w14:paraId="3E45C9AF" w14:textId="63AB0B1F" w:rsidR="0002061E" w:rsidRDefault="0002061E">
      <w:r>
        <w:t xml:space="preserve">File Format: </w:t>
      </w:r>
      <w:r>
        <w:tab/>
      </w:r>
      <w:r>
        <w:tab/>
        <w:t>Microsoft Word Document</w:t>
      </w:r>
    </w:p>
    <w:p w14:paraId="44D5750D" w14:textId="2D5CC676" w:rsidR="0002061E" w:rsidRDefault="0002061E" w:rsidP="0002061E">
      <w:pPr>
        <w:ind w:left="2160" w:hanging="2160"/>
      </w:pPr>
      <w:r>
        <w:t>Description of Data:</w:t>
      </w:r>
      <w:r>
        <w:tab/>
        <w:t>Exclusion of studies by criterion and emerging issues identified on review of full manuscripts leading to exclusion.</w:t>
      </w:r>
    </w:p>
    <w:p w14:paraId="53EAAA1F" w14:textId="6139E025" w:rsidR="0002061E" w:rsidRDefault="0002061E"/>
    <w:p w14:paraId="0458C74F" w14:textId="1DD222DC" w:rsidR="0002061E" w:rsidRDefault="0002061E" w:rsidP="00313C11">
      <w:pPr>
        <w:pStyle w:val="Heading2"/>
      </w:pPr>
      <w:r>
        <w:t>Additional File 2</w:t>
      </w:r>
    </w:p>
    <w:p w14:paraId="219023F8" w14:textId="1F7FE007" w:rsidR="0002061E" w:rsidRDefault="0002061E">
      <w:r>
        <w:t>Filename:</w:t>
      </w:r>
      <w:r>
        <w:tab/>
      </w:r>
      <w:r>
        <w:tab/>
        <w:t>“A</w:t>
      </w:r>
      <w:r w:rsidR="00D2668C">
        <w:t>dditional</w:t>
      </w:r>
      <w:r>
        <w:t xml:space="preserve"> F</w:t>
      </w:r>
      <w:r w:rsidR="00D2668C">
        <w:t>ile</w:t>
      </w:r>
      <w:r>
        <w:t xml:space="preserve"> 2 – AGREE-II C</w:t>
      </w:r>
      <w:r w:rsidR="00D2668C">
        <w:t>onsensus</w:t>
      </w:r>
      <w:r>
        <w:t>.docx”</w:t>
      </w:r>
    </w:p>
    <w:p w14:paraId="779D04D6" w14:textId="78584EA1" w:rsidR="0002061E" w:rsidRDefault="0002061E">
      <w:r>
        <w:t>File Format:</w:t>
      </w:r>
      <w:r>
        <w:tab/>
      </w:r>
      <w:r>
        <w:tab/>
        <w:t>Microsoft Word Document</w:t>
      </w:r>
    </w:p>
    <w:p w14:paraId="6ECD7783" w14:textId="729D9784" w:rsidR="0002061E" w:rsidRDefault="0002061E" w:rsidP="0002061E">
      <w:pPr>
        <w:ind w:left="2160" w:hanging="2160"/>
      </w:pPr>
      <w:r>
        <w:t>Description of Data:</w:t>
      </w:r>
      <w:r>
        <w:tab/>
        <w:t>Details of consensus scoring in AGREE-II assessment, where divergence</w:t>
      </w:r>
      <w:r w:rsidR="000161CA">
        <w:t xml:space="preserve"> existed between initial scores assigned by individual reviewers</w:t>
      </w:r>
    </w:p>
    <w:p w14:paraId="0562CD74" w14:textId="77777777" w:rsidR="0002061E" w:rsidRDefault="0002061E"/>
    <w:p w14:paraId="61FB0BD6" w14:textId="77777777" w:rsidR="000161CA" w:rsidRDefault="000161CA" w:rsidP="00313C11">
      <w:pPr>
        <w:pStyle w:val="Heading2"/>
      </w:pPr>
      <w:r>
        <w:t>Additional File 3</w:t>
      </w:r>
    </w:p>
    <w:p w14:paraId="368BBEE5" w14:textId="0982F60E" w:rsidR="000161CA" w:rsidRDefault="000161CA">
      <w:r>
        <w:t>Filename:</w:t>
      </w:r>
      <w:r>
        <w:tab/>
      </w:r>
      <w:r>
        <w:tab/>
        <w:t>“A</w:t>
      </w:r>
      <w:r w:rsidR="00D2668C">
        <w:t>dditional</w:t>
      </w:r>
      <w:r>
        <w:t xml:space="preserve"> F</w:t>
      </w:r>
      <w:r w:rsidR="00D2668C">
        <w:t>ile</w:t>
      </w:r>
      <w:r>
        <w:t xml:space="preserve"> 3 – F</w:t>
      </w:r>
      <w:r w:rsidR="00D2668C">
        <w:t>ull</w:t>
      </w:r>
      <w:r>
        <w:t xml:space="preserve"> R</w:t>
      </w:r>
      <w:r w:rsidR="00D2668C">
        <w:t>ecommendations</w:t>
      </w:r>
      <w:r>
        <w:t>.docx”</w:t>
      </w:r>
    </w:p>
    <w:p w14:paraId="4D58CBD6" w14:textId="7BCE3E65" w:rsidR="000161CA" w:rsidRDefault="000161CA">
      <w:r>
        <w:t>File Format:</w:t>
      </w:r>
      <w:r>
        <w:tab/>
      </w:r>
      <w:r>
        <w:tab/>
        <w:t>Microsoft Word Document</w:t>
      </w:r>
    </w:p>
    <w:p w14:paraId="323C91BE" w14:textId="7C71EFA7" w:rsidR="000161CA" w:rsidRDefault="000161CA" w:rsidP="000161CA">
      <w:pPr>
        <w:ind w:left="2160" w:hanging="2160"/>
      </w:pPr>
      <w:r>
        <w:t>Description of Data:</w:t>
      </w:r>
      <w:r>
        <w:tab/>
        <w:t>Detailed overview of manuscripts’ recommendations for fluid administration in sepsis</w:t>
      </w:r>
    </w:p>
    <w:p w14:paraId="42372169" w14:textId="77777777" w:rsidR="000161CA" w:rsidRDefault="000161CA"/>
    <w:p w14:paraId="054A091F" w14:textId="77777777" w:rsidR="000161CA" w:rsidRDefault="000161CA" w:rsidP="00313C11">
      <w:pPr>
        <w:pStyle w:val="Heading2"/>
      </w:pPr>
      <w:r>
        <w:lastRenderedPageBreak/>
        <w:t>Additional File 4</w:t>
      </w:r>
    </w:p>
    <w:p w14:paraId="170F0082" w14:textId="40C41008" w:rsidR="000161CA" w:rsidRDefault="000161CA">
      <w:r>
        <w:t>Filename:</w:t>
      </w:r>
      <w:r>
        <w:tab/>
      </w:r>
      <w:r>
        <w:tab/>
      </w:r>
      <w:r w:rsidR="00313C11">
        <w:t>“A</w:t>
      </w:r>
      <w:r w:rsidR="00D2668C">
        <w:t>dditional</w:t>
      </w:r>
      <w:r w:rsidR="00313C11">
        <w:t xml:space="preserve"> F</w:t>
      </w:r>
      <w:r w:rsidR="00D2668C">
        <w:t>ile</w:t>
      </w:r>
      <w:r w:rsidR="00313C11">
        <w:t xml:space="preserve"> 4 – C</w:t>
      </w:r>
      <w:r w:rsidR="00D2668C">
        <w:t>linical</w:t>
      </w:r>
      <w:r w:rsidR="00313C11">
        <w:t xml:space="preserve"> S</w:t>
      </w:r>
      <w:r w:rsidR="00D2668C">
        <w:t>cenarios</w:t>
      </w:r>
      <w:r w:rsidR="00313C11">
        <w:t>.docx”</w:t>
      </w:r>
    </w:p>
    <w:p w14:paraId="6277EFE7" w14:textId="3A5ED2E6" w:rsidR="00313C11" w:rsidRDefault="00313C11">
      <w:r>
        <w:t>File Format:</w:t>
      </w:r>
      <w:r>
        <w:tab/>
      </w:r>
      <w:r>
        <w:tab/>
        <w:t>Microsoft Word Document</w:t>
      </w:r>
    </w:p>
    <w:p w14:paraId="62CDA2E2" w14:textId="324B74F9" w:rsidR="00313C11" w:rsidRDefault="00313C11" w:rsidP="00313C11">
      <w:pPr>
        <w:ind w:left="2160" w:hanging="2160"/>
      </w:pPr>
      <w:r>
        <w:t>Description of Data:</w:t>
      </w:r>
      <w:r>
        <w:tab/>
        <w:t>Unabridged clinical scenarios 1, 2 &amp; 3, as summarised in Figure 2 in the main manuscript</w:t>
      </w:r>
    </w:p>
    <w:sectPr w:rsidR="00313C11" w:rsidSect="0004013A">
      <w:headerReference w:type="default" r:id="rId15"/>
      <w:pgSz w:w="11909" w:h="16834"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60C40" w14:textId="77777777" w:rsidR="003A72A3" w:rsidRDefault="003A72A3">
      <w:pPr>
        <w:spacing w:after="0" w:line="240" w:lineRule="auto"/>
      </w:pPr>
      <w:r>
        <w:separator/>
      </w:r>
    </w:p>
  </w:endnote>
  <w:endnote w:type="continuationSeparator" w:id="0">
    <w:p w14:paraId="10C25126" w14:textId="77777777" w:rsidR="003A72A3" w:rsidRDefault="003A7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2471092"/>
      <w:docPartObj>
        <w:docPartGallery w:val="Page Numbers (Bottom of Page)"/>
        <w:docPartUnique/>
      </w:docPartObj>
    </w:sdtPr>
    <w:sdtEndPr>
      <w:rPr>
        <w:noProof/>
      </w:rPr>
    </w:sdtEndPr>
    <w:sdtContent>
      <w:p w14:paraId="51F26A7D" w14:textId="0A1411A2" w:rsidR="00CB65E1" w:rsidRDefault="00CB65E1">
        <w:pPr>
          <w:pStyle w:val="Footer"/>
          <w:jc w:val="right"/>
        </w:pPr>
        <w:r>
          <w:fldChar w:fldCharType="begin"/>
        </w:r>
        <w:r>
          <w:instrText xml:space="preserve"> PAGE   \* MERGEFORMAT </w:instrText>
        </w:r>
        <w:r>
          <w:fldChar w:fldCharType="separate"/>
        </w:r>
        <w:r w:rsidR="00702226">
          <w:rPr>
            <w:noProof/>
          </w:rPr>
          <w:t>32</w:t>
        </w:r>
        <w:r>
          <w:rPr>
            <w:noProof/>
          </w:rPr>
          <w:fldChar w:fldCharType="end"/>
        </w:r>
      </w:p>
    </w:sdtContent>
  </w:sdt>
  <w:p w14:paraId="50D1E392" w14:textId="77777777" w:rsidR="00CB65E1" w:rsidRDefault="00CB65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5D41C" w14:textId="77777777" w:rsidR="003A72A3" w:rsidRDefault="003A72A3">
      <w:pPr>
        <w:spacing w:after="0" w:line="240" w:lineRule="auto"/>
      </w:pPr>
      <w:r>
        <w:separator/>
      </w:r>
    </w:p>
  </w:footnote>
  <w:footnote w:type="continuationSeparator" w:id="0">
    <w:p w14:paraId="4DBFAB01" w14:textId="77777777" w:rsidR="003A72A3" w:rsidRDefault="003A72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C818E" w14:textId="77777777" w:rsidR="00CB65E1" w:rsidRPr="008C040D" w:rsidRDefault="00CB65E1" w:rsidP="00AA2C0F">
    <w:pPr>
      <w:spacing w:before="100" w:beforeAutospacing="1"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71027" w14:textId="03BE5644" w:rsidR="00CB65E1" w:rsidRPr="008C040D" w:rsidRDefault="00CB65E1" w:rsidP="00AA2C0F">
    <w:pPr>
      <w:spacing w:before="100" w:beforeAutospacing="1"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670C0"/>
    <w:multiLevelType w:val="hybridMultilevel"/>
    <w:tmpl w:val="98B6F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EE405C"/>
    <w:multiLevelType w:val="multilevel"/>
    <w:tmpl w:val="BC4093E2"/>
    <w:lvl w:ilvl="0">
      <w:start w:val="1"/>
      <w:numFmt w:val="bullet"/>
      <w:lvlText w:val=""/>
      <w:lvlJc w:val="left"/>
      <w:pPr>
        <w:ind w:left="1152" w:hanging="432"/>
      </w:pPr>
      <w:rPr>
        <w:rFonts w:ascii="Symbol" w:hAnsi="Symbol"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2" w15:restartNumberingAfterBreak="0">
    <w:nsid w:val="1D2D7ADF"/>
    <w:multiLevelType w:val="hybridMultilevel"/>
    <w:tmpl w:val="44920794"/>
    <w:lvl w:ilvl="0" w:tplc="0809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3" w15:restartNumberingAfterBreak="0">
    <w:nsid w:val="21184412"/>
    <w:multiLevelType w:val="hybridMultilevel"/>
    <w:tmpl w:val="69B85A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330A19"/>
    <w:multiLevelType w:val="hybridMultilevel"/>
    <w:tmpl w:val="2A44D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C6E28"/>
    <w:multiLevelType w:val="hybridMultilevel"/>
    <w:tmpl w:val="9BDCCA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481D09"/>
    <w:multiLevelType w:val="hybridMultilevel"/>
    <w:tmpl w:val="4F946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E870A5"/>
    <w:multiLevelType w:val="hybridMultilevel"/>
    <w:tmpl w:val="711469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6B6766"/>
    <w:multiLevelType w:val="hybridMultilevel"/>
    <w:tmpl w:val="F9AE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561C4B"/>
    <w:multiLevelType w:val="hybridMultilevel"/>
    <w:tmpl w:val="22B045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0834EF"/>
    <w:multiLevelType w:val="hybridMultilevel"/>
    <w:tmpl w:val="0366B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F462EA"/>
    <w:multiLevelType w:val="hybridMultilevel"/>
    <w:tmpl w:val="E49EF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427412"/>
    <w:multiLevelType w:val="hybridMultilevel"/>
    <w:tmpl w:val="F3106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E935C6"/>
    <w:multiLevelType w:val="hybridMultilevel"/>
    <w:tmpl w:val="487AF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11"/>
  </w:num>
  <w:num w:numId="4">
    <w:abstractNumId w:val="5"/>
  </w:num>
  <w:num w:numId="5">
    <w:abstractNumId w:val="10"/>
  </w:num>
  <w:num w:numId="6">
    <w:abstractNumId w:val="6"/>
  </w:num>
  <w:num w:numId="7">
    <w:abstractNumId w:val="0"/>
  </w:num>
  <w:num w:numId="8">
    <w:abstractNumId w:val="4"/>
  </w:num>
  <w:num w:numId="9">
    <w:abstractNumId w:val="2"/>
  </w:num>
  <w:num w:numId="10">
    <w:abstractNumId w:val="1"/>
  </w:num>
  <w:num w:numId="11">
    <w:abstractNumId w:val="7"/>
  </w:num>
  <w:num w:numId="12">
    <w:abstractNumId w:val="3"/>
  </w:num>
  <w:num w:numId="13">
    <w:abstractNumId w:val="9"/>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drztaf3reza8exrd35e5d1xtfs5tdt2xd0&quot;&gt;EndNote LibBS01 - Draft Shortlist - 04.01.18&lt;record-ids&gt;&lt;item&gt;89&lt;/item&gt;&lt;item&gt;94&lt;/item&gt;&lt;item&gt;360&lt;/item&gt;&lt;item&gt;382&lt;/item&gt;&lt;item&gt;428&lt;/item&gt;&lt;item&gt;488&lt;/item&gt;&lt;item&gt;520&lt;/item&gt;&lt;item&gt;529&lt;/item&gt;&lt;item&gt;545&lt;/item&gt;&lt;item&gt;561&lt;/item&gt;&lt;item&gt;627&lt;/item&gt;&lt;item&gt;628&lt;/item&gt;&lt;item&gt;629&lt;/item&gt;&lt;/record-ids&gt;&lt;/item&gt;&lt;/Libraries&gt;"/>
  </w:docVars>
  <w:rsids>
    <w:rsidRoot w:val="00481E1A"/>
    <w:rsid w:val="0000012A"/>
    <w:rsid w:val="000002DD"/>
    <w:rsid w:val="00003651"/>
    <w:rsid w:val="0000785E"/>
    <w:rsid w:val="00010454"/>
    <w:rsid w:val="00010F9E"/>
    <w:rsid w:val="00012FFF"/>
    <w:rsid w:val="0001421A"/>
    <w:rsid w:val="00015B12"/>
    <w:rsid w:val="000161CA"/>
    <w:rsid w:val="00016539"/>
    <w:rsid w:val="0002061E"/>
    <w:rsid w:val="00024582"/>
    <w:rsid w:val="00027CA1"/>
    <w:rsid w:val="0004013A"/>
    <w:rsid w:val="00043887"/>
    <w:rsid w:val="00044D2C"/>
    <w:rsid w:val="00046177"/>
    <w:rsid w:val="00057E8C"/>
    <w:rsid w:val="00063B7E"/>
    <w:rsid w:val="000646FE"/>
    <w:rsid w:val="00065231"/>
    <w:rsid w:val="00067A12"/>
    <w:rsid w:val="0007131A"/>
    <w:rsid w:val="0007321A"/>
    <w:rsid w:val="00075C35"/>
    <w:rsid w:val="00077BF6"/>
    <w:rsid w:val="00077FC3"/>
    <w:rsid w:val="00080473"/>
    <w:rsid w:val="00084997"/>
    <w:rsid w:val="00085A80"/>
    <w:rsid w:val="000901F3"/>
    <w:rsid w:val="00093307"/>
    <w:rsid w:val="00093AE3"/>
    <w:rsid w:val="000951D5"/>
    <w:rsid w:val="00096B22"/>
    <w:rsid w:val="00096E7A"/>
    <w:rsid w:val="000A0B64"/>
    <w:rsid w:val="000A0FAC"/>
    <w:rsid w:val="000A114D"/>
    <w:rsid w:val="000A1628"/>
    <w:rsid w:val="000A2851"/>
    <w:rsid w:val="000A3268"/>
    <w:rsid w:val="000A45F8"/>
    <w:rsid w:val="000A5DF9"/>
    <w:rsid w:val="000A7D20"/>
    <w:rsid w:val="000A7D5A"/>
    <w:rsid w:val="000B02F4"/>
    <w:rsid w:val="000B1A61"/>
    <w:rsid w:val="000B39ED"/>
    <w:rsid w:val="000B5C0B"/>
    <w:rsid w:val="000B641B"/>
    <w:rsid w:val="000C7E91"/>
    <w:rsid w:val="000D4878"/>
    <w:rsid w:val="000D4CAA"/>
    <w:rsid w:val="000D5A20"/>
    <w:rsid w:val="000E08D2"/>
    <w:rsid w:val="000E672F"/>
    <w:rsid w:val="000F21AB"/>
    <w:rsid w:val="000F3AAE"/>
    <w:rsid w:val="000F57F3"/>
    <w:rsid w:val="000F59E8"/>
    <w:rsid w:val="000F67C8"/>
    <w:rsid w:val="000F6EAC"/>
    <w:rsid w:val="00102416"/>
    <w:rsid w:val="00102CC1"/>
    <w:rsid w:val="0010444D"/>
    <w:rsid w:val="00106341"/>
    <w:rsid w:val="00130A68"/>
    <w:rsid w:val="001417E7"/>
    <w:rsid w:val="001510EB"/>
    <w:rsid w:val="001609D3"/>
    <w:rsid w:val="00163781"/>
    <w:rsid w:val="001665DE"/>
    <w:rsid w:val="00166A07"/>
    <w:rsid w:val="00166C43"/>
    <w:rsid w:val="00171390"/>
    <w:rsid w:val="00171BA3"/>
    <w:rsid w:val="00181B29"/>
    <w:rsid w:val="00185459"/>
    <w:rsid w:val="00194285"/>
    <w:rsid w:val="001A199C"/>
    <w:rsid w:val="001A1DDE"/>
    <w:rsid w:val="001A1FD7"/>
    <w:rsid w:val="001A2441"/>
    <w:rsid w:val="001A24A9"/>
    <w:rsid w:val="001A3627"/>
    <w:rsid w:val="001A4A1E"/>
    <w:rsid w:val="001A76C3"/>
    <w:rsid w:val="001B0F0A"/>
    <w:rsid w:val="001B3F2B"/>
    <w:rsid w:val="001B4388"/>
    <w:rsid w:val="001B4E40"/>
    <w:rsid w:val="001C35F4"/>
    <w:rsid w:val="001C4BAC"/>
    <w:rsid w:val="001C4D39"/>
    <w:rsid w:val="001C5031"/>
    <w:rsid w:val="001C5347"/>
    <w:rsid w:val="001C5973"/>
    <w:rsid w:val="001D194B"/>
    <w:rsid w:val="001D1EDD"/>
    <w:rsid w:val="001D2DA2"/>
    <w:rsid w:val="001D3B24"/>
    <w:rsid w:val="001D471D"/>
    <w:rsid w:val="001D6F6A"/>
    <w:rsid w:val="001D7A6F"/>
    <w:rsid w:val="001E00B9"/>
    <w:rsid w:val="001E3C10"/>
    <w:rsid w:val="001E3D2B"/>
    <w:rsid w:val="001E750F"/>
    <w:rsid w:val="001F6CD2"/>
    <w:rsid w:val="001F7576"/>
    <w:rsid w:val="00200C91"/>
    <w:rsid w:val="00203125"/>
    <w:rsid w:val="0020373C"/>
    <w:rsid w:val="00204072"/>
    <w:rsid w:val="002048F5"/>
    <w:rsid w:val="00205FD7"/>
    <w:rsid w:val="00207503"/>
    <w:rsid w:val="00210325"/>
    <w:rsid w:val="00214DEC"/>
    <w:rsid w:val="002150CA"/>
    <w:rsid w:val="00215975"/>
    <w:rsid w:val="0021633A"/>
    <w:rsid w:val="00223954"/>
    <w:rsid w:val="0022559C"/>
    <w:rsid w:val="0023114E"/>
    <w:rsid w:val="00232178"/>
    <w:rsid w:val="0023391D"/>
    <w:rsid w:val="00233CE7"/>
    <w:rsid w:val="0023608C"/>
    <w:rsid w:val="002369DE"/>
    <w:rsid w:val="002410EE"/>
    <w:rsid w:val="00253724"/>
    <w:rsid w:val="00261541"/>
    <w:rsid w:val="0027363A"/>
    <w:rsid w:val="00273855"/>
    <w:rsid w:val="00275FCF"/>
    <w:rsid w:val="002775A3"/>
    <w:rsid w:val="00280FCA"/>
    <w:rsid w:val="0028193B"/>
    <w:rsid w:val="00283FB7"/>
    <w:rsid w:val="0028602E"/>
    <w:rsid w:val="00286AA3"/>
    <w:rsid w:val="00286E95"/>
    <w:rsid w:val="00290455"/>
    <w:rsid w:val="0029073F"/>
    <w:rsid w:val="00293BA4"/>
    <w:rsid w:val="00293C9D"/>
    <w:rsid w:val="002A61D4"/>
    <w:rsid w:val="002B2A1B"/>
    <w:rsid w:val="002B2B70"/>
    <w:rsid w:val="002B3BB7"/>
    <w:rsid w:val="002B6DD9"/>
    <w:rsid w:val="002C21AC"/>
    <w:rsid w:val="002C5AB8"/>
    <w:rsid w:val="002C6662"/>
    <w:rsid w:val="002D1908"/>
    <w:rsid w:val="002D29B5"/>
    <w:rsid w:val="002D2CEF"/>
    <w:rsid w:val="002D3E0E"/>
    <w:rsid w:val="002D4001"/>
    <w:rsid w:val="002D40AB"/>
    <w:rsid w:val="002D434B"/>
    <w:rsid w:val="002D4D2E"/>
    <w:rsid w:val="002D74FD"/>
    <w:rsid w:val="002E3C6D"/>
    <w:rsid w:val="002E6409"/>
    <w:rsid w:val="002E6BB4"/>
    <w:rsid w:val="002F4394"/>
    <w:rsid w:val="002F6FF0"/>
    <w:rsid w:val="003128E9"/>
    <w:rsid w:val="00313C11"/>
    <w:rsid w:val="00315007"/>
    <w:rsid w:val="0031514C"/>
    <w:rsid w:val="00315FFA"/>
    <w:rsid w:val="003266A6"/>
    <w:rsid w:val="00334A1B"/>
    <w:rsid w:val="00337547"/>
    <w:rsid w:val="00345549"/>
    <w:rsid w:val="00345B7C"/>
    <w:rsid w:val="00355453"/>
    <w:rsid w:val="00361620"/>
    <w:rsid w:val="003659F7"/>
    <w:rsid w:val="00367DA2"/>
    <w:rsid w:val="003727FE"/>
    <w:rsid w:val="00372AE9"/>
    <w:rsid w:val="003740A5"/>
    <w:rsid w:val="00376C35"/>
    <w:rsid w:val="003808E3"/>
    <w:rsid w:val="00383A5D"/>
    <w:rsid w:val="00391B3D"/>
    <w:rsid w:val="00394455"/>
    <w:rsid w:val="00395ED1"/>
    <w:rsid w:val="00397B0F"/>
    <w:rsid w:val="003A47A0"/>
    <w:rsid w:val="003A49BE"/>
    <w:rsid w:val="003A4E08"/>
    <w:rsid w:val="003A5460"/>
    <w:rsid w:val="003A58BE"/>
    <w:rsid w:val="003A643F"/>
    <w:rsid w:val="003A72A3"/>
    <w:rsid w:val="003A7792"/>
    <w:rsid w:val="003B0A4B"/>
    <w:rsid w:val="003B5AAA"/>
    <w:rsid w:val="003C0A2B"/>
    <w:rsid w:val="003C3AA5"/>
    <w:rsid w:val="003C474A"/>
    <w:rsid w:val="003D05C3"/>
    <w:rsid w:val="003D1902"/>
    <w:rsid w:val="003D1917"/>
    <w:rsid w:val="003D4511"/>
    <w:rsid w:val="003F2C98"/>
    <w:rsid w:val="003F5BCE"/>
    <w:rsid w:val="003F5F91"/>
    <w:rsid w:val="0040292B"/>
    <w:rsid w:val="00411C06"/>
    <w:rsid w:val="00412E89"/>
    <w:rsid w:val="00414252"/>
    <w:rsid w:val="00415679"/>
    <w:rsid w:val="00420241"/>
    <w:rsid w:val="004208AF"/>
    <w:rsid w:val="00421948"/>
    <w:rsid w:val="00425461"/>
    <w:rsid w:val="00425510"/>
    <w:rsid w:val="00426A91"/>
    <w:rsid w:val="00431131"/>
    <w:rsid w:val="0043311D"/>
    <w:rsid w:val="00433FE2"/>
    <w:rsid w:val="00440367"/>
    <w:rsid w:val="00440E3C"/>
    <w:rsid w:val="004418E4"/>
    <w:rsid w:val="00453129"/>
    <w:rsid w:val="00453215"/>
    <w:rsid w:val="004538EC"/>
    <w:rsid w:val="00457885"/>
    <w:rsid w:val="00457C0A"/>
    <w:rsid w:val="0046045F"/>
    <w:rsid w:val="00464ACE"/>
    <w:rsid w:val="004727CB"/>
    <w:rsid w:val="004729A7"/>
    <w:rsid w:val="0047457C"/>
    <w:rsid w:val="00476A2A"/>
    <w:rsid w:val="00477967"/>
    <w:rsid w:val="0048014A"/>
    <w:rsid w:val="0048080A"/>
    <w:rsid w:val="004818E0"/>
    <w:rsid w:val="00481E1A"/>
    <w:rsid w:val="0048457D"/>
    <w:rsid w:val="0048519F"/>
    <w:rsid w:val="00490427"/>
    <w:rsid w:val="00490C66"/>
    <w:rsid w:val="00496A56"/>
    <w:rsid w:val="004A1998"/>
    <w:rsid w:val="004A2051"/>
    <w:rsid w:val="004A2393"/>
    <w:rsid w:val="004A27E1"/>
    <w:rsid w:val="004A29C8"/>
    <w:rsid w:val="004A4C7A"/>
    <w:rsid w:val="004A7DDC"/>
    <w:rsid w:val="004A7E15"/>
    <w:rsid w:val="004B102A"/>
    <w:rsid w:val="004B368E"/>
    <w:rsid w:val="004B3E77"/>
    <w:rsid w:val="004B5397"/>
    <w:rsid w:val="004B639D"/>
    <w:rsid w:val="004B7A20"/>
    <w:rsid w:val="004C1431"/>
    <w:rsid w:val="004C6C0B"/>
    <w:rsid w:val="004D08EE"/>
    <w:rsid w:val="004D593E"/>
    <w:rsid w:val="004D5C5D"/>
    <w:rsid w:val="004E5A0D"/>
    <w:rsid w:val="004F1104"/>
    <w:rsid w:val="004F56B2"/>
    <w:rsid w:val="004F75D7"/>
    <w:rsid w:val="00502C07"/>
    <w:rsid w:val="00512615"/>
    <w:rsid w:val="00513974"/>
    <w:rsid w:val="005152FB"/>
    <w:rsid w:val="005173FB"/>
    <w:rsid w:val="005218E3"/>
    <w:rsid w:val="00531B28"/>
    <w:rsid w:val="0053331D"/>
    <w:rsid w:val="00534220"/>
    <w:rsid w:val="00551C40"/>
    <w:rsid w:val="005634D9"/>
    <w:rsid w:val="00565734"/>
    <w:rsid w:val="00567847"/>
    <w:rsid w:val="0057321F"/>
    <w:rsid w:val="005743E5"/>
    <w:rsid w:val="00574BD1"/>
    <w:rsid w:val="0058062D"/>
    <w:rsid w:val="0058176D"/>
    <w:rsid w:val="00583203"/>
    <w:rsid w:val="0058522E"/>
    <w:rsid w:val="00586877"/>
    <w:rsid w:val="0058766D"/>
    <w:rsid w:val="00594758"/>
    <w:rsid w:val="00595601"/>
    <w:rsid w:val="005966DA"/>
    <w:rsid w:val="00596CE3"/>
    <w:rsid w:val="005A30BF"/>
    <w:rsid w:val="005A3F6E"/>
    <w:rsid w:val="005A4DBC"/>
    <w:rsid w:val="005A5890"/>
    <w:rsid w:val="005A5C43"/>
    <w:rsid w:val="005B197A"/>
    <w:rsid w:val="005B7B57"/>
    <w:rsid w:val="005C0A92"/>
    <w:rsid w:val="005C220D"/>
    <w:rsid w:val="005C53CE"/>
    <w:rsid w:val="005C7A43"/>
    <w:rsid w:val="005C7AF2"/>
    <w:rsid w:val="005D4BD1"/>
    <w:rsid w:val="005D624E"/>
    <w:rsid w:val="005D78B3"/>
    <w:rsid w:val="005E1005"/>
    <w:rsid w:val="005E23C5"/>
    <w:rsid w:val="005E3564"/>
    <w:rsid w:val="005E7583"/>
    <w:rsid w:val="005F0175"/>
    <w:rsid w:val="005F113A"/>
    <w:rsid w:val="005F235A"/>
    <w:rsid w:val="005F42D9"/>
    <w:rsid w:val="006154C0"/>
    <w:rsid w:val="00616C1C"/>
    <w:rsid w:val="00617D86"/>
    <w:rsid w:val="0062029A"/>
    <w:rsid w:val="0062662B"/>
    <w:rsid w:val="00626FAB"/>
    <w:rsid w:val="00627DE6"/>
    <w:rsid w:val="00640FEA"/>
    <w:rsid w:val="006418D4"/>
    <w:rsid w:val="0064298E"/>
    <w:rsid w:val="00643C4D"/>
    <w:rsid w:val="006452BC"/>
    <w:rsid w:val="006475FE"/>
    <w:rsid w:val="006507E0"/>
    <w:rsid w:val="00652903"/>
    <w:rsid w:val="00652F14"/>
    <w:rsid w:val="00653FF6"/>
    <w:rsid w:val="00654B86"/>
    <w:rsid w:val="00657074"/>
    <w:rsid w:val="00663F80"/>
    <w:rsid w:val="00665B2B"/>
    <w:rsid w:val="00670A87"/>
    <w:rsid w:val="0067151B"/>
    <w:rsid w:val="00671956"/>
    <w:rsid w:val="00673716"/>
    <w:rsid w:val="0067406F"/>
    <w:rsid w:val="00675CAF"/>
    <w:rsid w:val="0067784A"/>
    <w:rsid w:val="006778DA"/>
    <w:rsid w:val="006814BC"/>
    <w:rsid w:val="00683DED"/>
    <w:rsid w:val="006856EC"/>
    <w:rsid w:val="006924FB"/>
    <w:rsid w:val="00693225"/>
    <w:rsid w:val="00694519"/>
    <w:rsid w:val="006A0469"/>
    <w:rsid w:val="006B0A1A"/>
    <w:rsid w:val="006B3908"/>
    <w:rsid w:val="006B4BD4"/>
    <w:rsid w:val="006B62F8"/>
    <w:rsid w:val="006C0268"/>
    <w:rsid w:val="006C4782"/>
    <w:rsid w:val="006C7CA1"/>
    <w:rsid w:val="006D2AD6"/>
    <w:rsid w:val="006E2D12"/>
    <w:rsid w:val="006E52AC"/>
    <w:rsid w:val="006F4071"/>
    <w:rsid w:val="006F7FCA"/>
    <w:rsid w:val="00702226"/>
    <w:rsid w:val="00706FED"/>
    <w:rsid w:val="00707683"/>
    <w:rsid w:val="00716736"/>
    <w:rsid w:val="00716F46"/>
    <w:rsid w:val="00717D16"/>
    <w:rsid w:val="00717FFD"/>
    <w:rsid w:val="00720AB0"/>
    <w:rsid w:val="00721486"/>
    <w:rsid w:val="00721849"/>
    <w:rsid w:val="007226BF"/>
    <w:rsid w:val="00733668"/>
    <w:rsid w:val="00733D63"/>
    <w:rsid w:val="00735706"/>
    <w:rsid w:val="007365F1"/>
    <w:rsid w:val="00740F49"/>
    <w:rsid w:val="00742284"/>
    <w:rsid w:val="007429BA"/>
    <w:rsid w:val="00744C88"/>
    <w:rsid w:val="007452E2"/>
    <w:rsid w:val="0074672F"/>
    <w:rsid w:val="00754CD6"/>
    <w:rsid w:val="00760537"/>
    <w:rsid w:val="00765AB3"/>
    <w:rsid w:val="007715B7"/>
    <w:rsid w:val="00773BCE"/>
    <w:rsid w:val="007762D8"/>
    <w:rsid w:val="0078049E"/>
    <w:rsid w:val="007813FE"/>
    <w:rsid w:val="0078341F"/>
    <w:rsid w:val="0078569B"/>
    <w:rsid w:val="00786FDF"/>
    <w:rsid w:val="0079205D"/>
    <w:rsid w:val="007A2488"/>
    <w:rsid w:val="007A37F1"/>
    <w:rsid w:val="007A445C"/>
    <w:rsid w:val="007B440B"/>
    <w:rsid w:val="007C00A9"/>
    <w:rsid w:val="007C08A3"/>
    <w:rsid w:val="007C174E"/>
    <w:rsid w:val="007C1B9B"/>
    <w:rsid w:val="007C3FC7"/>
    <w:rsid w:val="007C5F82"/>
    <w:rsid w:val="007C7BE9"/>
    <w:rsid w:val="007D10C4"/>
    <w:rsid w:val="007D508C"/>
    <w:rsid w:val="007D5723"/>
    <w:rsid w:val="007D7B27"/>
    <w:rsid w:val="007E0BFE"/>
    <w:rsid w:val="007F0693"/>
    <w:rsid w:val="007F0923"/>
    <w:rsid w:val="007F43A1"/>
    <w:rsid w:val="007F4456"/>
    <w:rsid w:val="007F4ED4"/>
    <w:rsid w:val="007F51B1"/>
    <w:rsid w:val="007F5B27"/>
    <w:rsid w:val="007F6597"/>
    <w:rsid w:val="007F76CD"/>
    <w:rsid w:val="00802ABC"/>
    <w:rsid w:val="00803DE9"/>
    <w:rsid w:val="00812B24"/>
    <w:rsid w:val="00817E1D"/>
    <w:rsid w:val="00817F59"/>
    <w:rsid w:val="00821F4E"/>
    <w:rsid w:val="008223FE"/>
    <w:rsid w:val="008234C5"/>
    <w:rsid w:val="00826205"/>
    <w:rsid w:val="00830F24"/>
    <w:rsid w:val="008320F3"/>
    <w:rsid w:val="008322E6"/>
    <w:rsid w:val="00834334"/>
    <w:rsid w:val="00840428"/>
    <w:rsid w:val="00843364"/>
    <w:rsid w:val="00843AC0"/>
    <w:rsid w:val="00846CFC"/>
    <w:rsid w:val="008502B7"/>
    <w:rsid w:val="00852D7A"/>
    <w:rsid w:val="008541C8"/>
    <w:rsid w:val="0085432B"/>
    <w:rsid w:val="00856DF9"/>
    <w:rsid w:val="00856F99"/>
    <w:rsid w:val="008602CF"/>
    <w:rsid w:val="008605D0"/>
    <w:rsid w:val="00862826"/>
    <w:rsid w:val="008647F2"/>
    <w:rsid w:val="00865CCA"/>
    <w:rsid w:val="00867528"/>
    <w:rsid w:val="00867995"/>
    <w:rsid w:val="00870D3F"/>
    <w:rsid w:val="0087200D"/>
    <w:rsid w:val="008726A7"/>
    <w:rsid w:val="008744C1"/>
    <w:rsid w:val="008751B8"/>
    <w:rsid w:val="00876495"/>
    <w:rsid w:val="00877D80"/>
    <w:rsid w:val="008864C3"/>
    <w:rsid w:val="008872A8"/>
    <w:rsid w:val="00890F97"/>
    <w:rsid w:val="008943E6"/>
    <w:rsid w:val="008A0661"/>
    <w:rsid w:val="008A08DB"/>
    <w:rsid w:val="008A2B60"/>
    <w:rsid w:val="008A35F8"/>
    <w:rsid w:val="008A73C7"/>
    <w:rsid w:val="008B32AE"/>
    <w:rsid w:val="008B5962"/>
    <w:rsid w:val="008B5C5F"/>
    <w:rsid w:val="008B61F4"/>
    <w:rsid w:val="008C040D"/>
    <w:rsid w:val="008C05D7"/>
    <w:rsid w:val="008C12ED"/>
    <w:rsid w:val="008C2250"/>
    <w:rsid w:val="008C3054"/>
    <w:rsid w:val="008C69D4"/>
    <w:rsid w:val="008C7D93"/>
    <w:rsid w:val="008D1AAB"/>
    <w:rsid w:val="008D3FD4"/>
    <w:rsid w:val="008D670F"/>
    <w:rsid w:val="008D762A"/>
    <w:rsid w:val="008E03EC"/>
    <w:rsid w:val="008E10EE"/>
    <w:rsid w:val="008E11D0"/>
    <w:rsid w:val="008F40EB"/>
    <w:rsid w:val="00901922"/>
    <w:rsid w:val="00903117"/>
    <w:rsid w:val="00905D0B"/>
    <w:rsid w:val="0090625E"/>
    <w:rsid w:val="009117C7"/>
    <w:rsid w:val="00912464"/>
    <w:rsid w:val="00913844"/>
    <w:rsid w:val="0091473B"/>
    <w:rsid w:val="00915401"/>
    <w:rsid w:val="00920805"/>
    <w:rsid w:val="00920D54"/>
    <w:rsid w:val="00922B66"/>
    <w:rsid w:val="0092480C"/>
    <w:rsid w:val="009253D7"/>
    <w:rsid w:val="00927EB4"/>
    <w:rsid w:val="00944B1D"/>
    <w:rsid w:val="009462CB"/>
    <w:rsid w:val="00947CCA"/>
    <w:rsid w:val="009511FC"/>
    <w:rsid w:val="0095135F"/>
    <w:rsid w:val="00954E0E"/>
    <w:rsid w:val="00977202"/>
    <w:rsid w:val="009774CE"/>
    <w:rsid w:val="009821EA"/>
    <w:rsid w:val="00984D44"/>
    <w:rsid w:val="00986EC3"/>
    <w:rsid w:val="009876A7"/>
    <w:rsid w:val="00990943"/>
    <w:rsid w:val="0099113C"/>
    <w:rsid w:val="00991D92"/>
    <w:rsid w:val="009958D9"/>
    <w:rsid w:val="00996111"/>
    <w:rsid w:val="009A20E9"/>
    <w:rsid w:val="009A2CB0"/>
    <w:rsid w:val="009B041A"/>
    <w:rsid w:val="009B1B2E"/>
    <w:rsid w:val="009B2721"/>
    <w:rsid w:val="009C1F66"/>
    <w:rsid w:val="009C2E51"/>
    <w:rsid w:val="009C6D56"/>
    <w:rsid w:val="009D29AA"/>
    <w:rsid w:val="009D5A44"/>
    <w:rsid w:val="009D6119"/>
    <w:rsid w:val="009D7B3C"/>
    <w:rsid w:val="009D7F95"/>
    <w:rsid w:val="009E0978"/>
    <w:rsid w:val="009E6092"/>
    <w:rsid w:val="009E79CD"/>
    <w:rsid w:val="009F26B4"/>
    <w:rsid w:val="009F48EC"/>
    <w:rsid w:val="009F4F07"/>
    <w:rsid w:val="009F7BEB"/>
    <w:rsid w:val="00A03996"/>
    <w:rsid w:val="00A05145"/>
    <w:rsid w:val="00A07CBA"/>
    <w:rsid w:val="00A137E4"/>
    <w:rsid w:val="00A13822"/>
    <w:rsid w:val="00A13864"/>
    <w:rsid w:val="00A13CB0"/>
    <w:rsid w:val="00A21AE6"/>
    <w:rsid w:val="00A24817"/>
    <w:rsid w:val="00A30562"/>
    <w:rsid w:val="00A31909"/>
    <w:rsid w:val="00A3301E"/>
    <w:rsid w:val="00A331FB"/>
    <w:rsid w:val="00A373BC"/>
    <w:rsid w:val="00A373DB"/>
    <w:rsid w:val="00A37F12"/>
    <w:rsid w:val="00A418C1"/>
    <w:rsid w:val="00A42E74"/>
    <w:rsid w:val="00A42F3B"/>
    <w:rsid w:val="00A45ADB"/>
    <w:rsid w:val="00A460B9"/>
    <w:rsid w:val="00A50BDB"/>
    <w:rsid w:val="00A51A04"/>
    <w:rsid w:val="00A52285"/>
    <w:rsid w:val="00A52B1D"/>
    <w:rsid w:val="00A5523E"/>
    <w:rsid w:val="00A560B6"/>
    <w:rsid w:val="00A566B3"/>
    <w:rsid w:val="00A574D0"/>
    <w:rsid w:val="00A57D9A"/>
    <w:rsid w:val="00A62468"/>
    <w:rsid w:val="00A649E9"/>
    <w:rsid w:val="00A65A11"/>
    <w:rsid w:val="00A6655C"/>
    <w:rsid w:val="00A71195"/>
    <w:rsid w:val="00A720D9"/>
    <w:rsid w:val="00A8048D"/>
    <w:rsid w:val="00A82540"/>
    <w:rsid w:val="00A844CD"/>
    <w:rsid w:val="00A84B40"/>
    <w:rsid w:val="00A9009B"/>
    <w:rsid w:val="00A9116A"/>
    <w:rsid w:val="00A95D06"/>
    <w:rsid w:val="00A97AEC"/>
    <w:rsid w:val="00A97EB2"/>
    <w:rsid w:val="00AA046C"/>
    <w:rsid w:val="00AA2C0F"/>
    <w:rsid w:val="00AA3DB9"/>
    <w:rsid w:val="00AA42F0"/>
    <w:rsid w:val="00AA5C28"/>
    <w:rsid w:val="00AB021C"/>
    <w:rsid w:val="00AB2B50"/>
    <w:rsid w:val="00AB64D9"/>
    <w:rsid w:val="00AB7D41"/>
    <w:rsid w:val="00AC0B39"/>
    <w:rsid w:val="00AC38E9"/>
    <w:rsid w:val="00AC75DF"/>
    <w:rsid w:val="00AD18D6"/>
    <w:rsid w:val="00AD2FF5"/>
    <w:rsid w:val="00AD450B"/>
    <w:rsid w:val="00AD5A47"/>
    <w:rsid w:val="00AD5C08"/>
    <w:rsid w:val="00AD6E2A"/>
    <w:rsid w:val="00AE006C"/>
    <w:rsid w:val="00AE1249"/>
    <w:rsid w:val="00AE4463"/>
    <w:rsid w:val="00AE7F2C"/>
    <w:rsid w:val="00AF0F92"/>
    <w:rsid w:val="00AF3D71"/>
    <w:rsid w:val="00AF3E22"/>
    <w:rsid w:val="00AF6954"/>
    <w:rsid w:val="00AF7CAC"/>
    <w:rsid w:val="00B00125"/>
    <w:rsid w:val="00B1050E"/>
    <w:rsid w:val="00B1065B"/>
    <w:rsid w:val="00B1123D"/>
    <w:rsid w:val="00B130C6"/>
    <w:rsid w:val="00B13581"/>
    <w:rsid w:val="00B15E40"/>
    <w:rsid w:val="00B17426"/>
    <w:rsid w:val="00B20508"/>
    <w:rsid w:val="00B235E7"/>
    <w:rsid w:val="00B31217"/>
    <w:rsid w:val="00B32F93"/>
    <w:rsid w:val="00B37A14"/>
    <w:rsid w:val="00B40B5B"/>
    <w:rsid w:val="00B41B75"/>
    <w:rsid w:val="00B4327B"/>
    <w:rsid w:val="00B439C7"/>
    <w:rsid w:val="00B4443B"/>
    <w:rsid w:val="00B56CD9"/>
    <w:rsid w:val="00B579B8"/>
    <w:rsid w:val="00B60AA7"/>
    <w:rsid w:val="00B62E3E"/>
    <w:rsid w:val="00B70D38"/>
    <w:rsid w:val="00B727F3"/>
    <w:rsid w:val="00B73355"/>
    <w:rsid w:val="00B74959"/>
    <w:rsid w:val="00B757E0"/>
    <w:rsid w:val="00B75A5A"/>
    <w:rsid w:val="00B76974"/>
    <w:rsid w:val="00B82BEC"/>
    <w:rsid w:val="00B91B79"/>
    <w:rsid w:val="00B97DA3"/>
    <w:rsid w:val="00BA56D3"/>
    <w:rsid w:val="00BA631B"/>
    <w:rsid w:val="00BB0DBC"/>
    <w:rsid w:val="00BB463B"/>
    <w:rsid w:val="00BC09C3"/>
    <w:rsid w:val="00BC758D"/>
    <w:rsid w:val="00BD2B2E"/>
    <w:rsid w:val="00BD5EFD"/>
    <w:rsid w:val="00BD613E"/>
    <w:rsid w:val="00BD6149"/>
    <w:rsid w:val="00BD626C"/>
    <w:rsid w:val="00BD64E8"/>
    <w:rsid w:val="00BD683B"/>
    <w:rsid w:val="00BD6AD8"/>
    <w:rsid w:val="00BD6B81"/>
    <w:rsid w:val="00BD72A9"/>
    <w:rsid w:val="00BD72D1"/>
    <w:rsid w:val="00BE0193"/>
    <w:rsid w:val="00BF20A8"/>
    <w:rsid w:val="00BF3540"/>
    <w:rsid w:val="00BF3959"/>
    <w:rsid w:val="00BF4E37"/>
    <w:rsid w:val="00C015EB"/>
    <w:rsid w:val="00C0470D"/>
    <w:rsid w:val="00C04D0B"/>
    <w:rsid w:val="00C055FD"/>
    <w:rsid w:val="00C05659"/>
    <w:rsid w:val="00C062E0"/>
    <w:rsid w:val="00C07E37"/>
    <w:rsid w:val="00C10231"/>
    <w:rsid w:val="00C10606"/>
    <w:rsid w:val="00C145B4"/>
    <w:rsid w:val="00C15A06"/>
    <w:rsid w:val="00C23CC5"/>
    <w:rsid w:val="00C26744"/>
    <w:rsid w:val="00C31AB9"/>
    <w:rsid w:val="00C34A06"/>
    <w:rsid w:val="00C35B6C"/>
    <w:rsid w:val="00C35C42"/>
    <w:rsid w:val="00C36CFF"/>
    <w:rsid w:val="00C37DE9"/>
    <w:rsid w:val="00C43580"/>
    <w:rsid w:val="00C4433C"/>
    <w:rsid w:val="00C45270"/>
    <w:rsid w:val="00C46610"/>
    <w:rsid w:val="00C539E5"/>
    <w:rsid w:val="00C54FA7"/>
    <w:rsid w:val="00C55EA0"/>
    <w:rsid w:val="00C610EA"/>
    <w:rsid w:val="00C73634"/>
    <w:rsid w:val="00C74FDD"/>
    <w:rsid w:val="00C77AED"/>
    <w:rsid w:val="00C80213"/>
    <w:rsid w:val="00C806B6"/>
    <w:rsid w:val="00C8328E"/>
    <w:rsid w:val="00C846CA"/>
    <w:rsid w:val="00C8503E"/>
    <w:rsid w:val="00C93C03"/>
    <w:rsid w:val="00C93DD8"/>
    <w:rsid w:val="00C94F85"/>
    <w:rsid w:val="00CA04EE"/>
    <w:rsid w:val="00CA3511"/>
    <w:rsid w:val="00CA6E54"/>
    <w:rsid w:val="00CB03B4"/>
    <w:rsid w:val="00CB129B"/>
    <w:rsid w:val="00CB1EA9"/>
    <w:rsid w:val="00CB3FCC"/>
    <w:rsid w:val="00CB45AF"/>
    <w:rsid w:val="00CB65E1"/>
    <w:rsid w:val="00CB7EE3"/>
    <w:rsid w:val="00CC4AEB"/>
    <w:rsid w:val="00CD2D49"/>
    <w:rsid w:val="00CD632B"/>
    <w:rsid w:val="00CD6544"/>
    <w:rsid w:val="00CE333C"/>
    <w:rsid w:val="00CE5A53"/>
    <w:rsid w:val="00CE74D7"/>
    <w:rsid w:val="00CF1755"/>
    <w:rsid w:val="00CF269C"/>
    <w:rsid w:val="00CF2A57"/>
    <w:rsid w:val="00CF3A86"/>
    <w:rsid w:val="00CF551D"/>
    <w:rsid w:val="00CF5B8A"/>
    <w:rsid w:val="00D01353"/>
    <w:rsid w:val="00D03B51"/>
    <w:rsid w:val="00D0417D"/>
    <w:rsid w:val="00D061CC"/>
    <w:rsid w:val="00D07DCB"/>
    <w:rsid w:val="00D10426"/>
    <w:rsid w:val="00D10535"/>
    <w:rsid w:val="00D13D66"/>
    <w:rsid w:val="00D154B7"/>
    <w:rsid w:val="00D1647D"/>
    <w:rsid w:val="00D173FC"/>
    <w:rsid w:val="00D20EC9"/>
    <w:rsid w:val="00D23470"/>
    <w:rsid w:val="00D23871"/>
    <w:rsid w:val="00D23B9D"/>
    <w:rsid w:val="00D24FC2"/>
    <w:rsid w:val="00D2668C"/>
    <w:rsid w:val="00D26CB1"/>
    <w:rsid w:val="00D330B6"/>
    <w:rsid w:val="00D33979"/>
    <w:rsid w:val="00D35A1B"/>
    <w:rsid w:val="00D4312C"/>
    <w:rsid w:val="00D4319F"/>
    <w:rsid w:val="00D44C11"/>
    <w:rsid w:val="00D44D1A"/>
    <w:rsid w:val="00D4786C"/>
    <w:rsid w:val="00D50847"/>
    <w:rsid w:val="00D51981"/>
    <w:rsid w:val="00D520B0"/>
    <w:rsid w:val="00D520F7"/>
    <w:rsid w:val="00D56F6D"/>
    <w:rsid w:val="00D60FD0"/>
    <w:rsid w:val="00D61A72"/>
    <w:rsid w:val="00D61E10"/>
    <w:rsid w:val="00D70F23"/>
    <w:rsid w:val="00D71A8E"/>
    <w:rsid w:val="00D72E37"/>
    <w:rsid w:val="00D731D2"/>
    <w:rsid w:val="00D8549D"/>
    <w:rsid w:val="00D91FBB"/>
    <w:rsid w:val="00DA064B"/>
    <w:rsid w:val="00DA1A1B"/>
    <w:rsid w:val="00DA1CA2"/>
    <w:rsid w:val="00DA2797"/>
    <w:rsid w:val="00DA483C"/>
    <w:rsid w:val="00DA7917"/>
    <w:rsid w:val="00DA7C87"/>
    <w:rsid w:val="00DB1B2D"/>
    <w:rsid w:val="00DB31DC"/>
    <w:rsid w:val="00DB3DBC"/>
    <w:rsid w:val="00DB4524"/>
    <w:rsid w:val="00DB6AE0"/>
    <w:rsid w:val="00DC0490"/>
    <w:rsid w:val="00DC04E7"/>
    <w:rsid w:val="00DC1459"/>
    <w:rsid w:val="00DC1ED7"/>
    <w:rsid w:val="00DC686D"/>
    <w:rsid w:val="00DC7596"/>
    <w:rsid w:val="00DD31E8"/>
    <w:rsid w:val="00DD36B3"/>
    <w:rsid w:val="00DD4392"/>
    <w:rsid w:val="00DD4714"/>
    <w:rsid w:val="00DD48E7"/>
    <w:rsid w:val="00DE1D6F"/>
    <w:rsid w:val="00DE3D83"/>
    <w:rsid w:val="00DE6B68"/>
    <w:rsid w:val="00DF0AEB"/>
    <w:rsid w:val="00DF23F8"/>
    <w:rsid w:val="00DF2CB2"/>
    <w:rsid w:val="00DF4235"/>
    <w:rsid w:val="00E006C6"/>
    <w:rsid w:val="00E00BBA"/>
    <w:rsid w:val="00E027A9"/>
    <w:rsid w:val="00E0460F"/>
    <w:rsid w:val="00E1109B"/>
    <w:rsid w:val="00E11C7A"/>
    <w:rsid w:val="00E14980"/>
    <w:rsid w:val="00E14B13"/>
    <w:rsid w:val="00E14DB0"/>
    <w:rsid w:val="00E206F6"/>
    <w:rsid w:val="00E23B21"/>
    <w:rsid w:val="00E252B8"/>
    <w:rsid w:val="00E3295A"/>
    <w:rsid w:val="00E461E5"/>
    <w:rsid w:val="00E579A6"/>
    <w:rsid w:val="00E65C11"/>
    <w:rsid w:val="00E70F1D"/>
    <w:rsid w:val="00E735F0"/>
    <w:rsid w:val="00E766F3"/>
    <w:rsid w:val="00E811C6"/>
    <w:rsid w:val="00E8321B"/>
    <w:rsid w:val="00E8708F"/>
    <w:rsid w:val="00E92890"/>
    <w:rsid w:val="00E92E38"/>
    <w:rsid w:val="00E95E39"/>
    <w:rsid w:val="00E95E7A"/>
    <w:rsid w:val="00E96EAA"/>
    <w:rsid w:val="00EA26F3"/>
    <w:rsid w:val="00EA2A05"/>
    <w:rsid w:val="00EA714E"/>
    <w:rsid w:val="00EA72BE"/>
    <w:rsid w:val="00EA7972"/>
    <w:rsid w:val="00EB2688"/>
    <w:rsid w:val="00EB5B3D"/>
    <w:rsid w:val="00EC149A"/>
    <w:rsid w:val="00EC16E5"/>
    <w:rsid w:val="00EC1AD6"/>
    <w:rsid w:val="00EC1CBB"/>
    <w:rsid w:val="00EC2F5C"/>
    <w:rsid w:val="00EC3508"/>
    <w:rsid w:val="00EC5D3C"/>
    <w:rsid w:val="00EC69C0"/>
    <w:rsid w:val="00EC7332"/>
    <w:rsid w:val="00ED017B"/>
    <w:rsid w:val="00ED0AE9"/>
    <w:rsid w:val="00ED0D53"/>
    <w:rsid w:val="00ED210B"/>
    <w:rsid w:val="00ED573E"/>
    <w:rsid w:val="00ED6B9D"/>
    <w:rsid w:val="00EE4060"/>
    <w:rsid w:val="00EE4E68"/>
    <w:rsid w:val="00EF0D4B"/>
    <w:rsid w:val="00EF2571"/>
    <w:rsid w:val="00EF2ED0"/>
    <w:rsid w:val="00EF2ED1"/>
    <w:rsid w:val="00EF4777"/>
    <w:rsid w:val="00EF6A76"/>
    <w:rsid w:val="00F00604"/>
    <w:rsid w:val="00F210F1"/>
    <w:rsid w:val="00F24A28"/>
    <w:rsid w:val="00F31CDB"/>
    <w:rsid w:val="00F360B9"/>
    <w:rsid w:val="00F4543F"/>
    <w:rsid w:val="00F512A7"/>
    <w:rsid w:val="00F55FFF"/>
    <w:rsid w:val="00F6515B"/>
    <w:rsid w:val="00F6534E"/>
    <w:rsid w:val="00F656BA"/>
    <w:rsid w:val="00F65BBB"/>
    <w:rsid w:val="00F72E4A"/>
    <w:rsid w:val="00F740D0"/>
    <w:rsid w:val="00F75A61"/>
    <w:rsid w:val="00F80491"/>
    <w:rsid w:val="00F8410C"/>
    <w:rsid w:val="00F90BBF"/>
    <w:rsid w:val="00F925E0"/>
    <w:rsid w:val="00F968D3"/>
    <w:rsid w:val="00FA15E6"/>
    <w:rsid w:val="00FA1E52"/>
    <w:rsid w:val="00FB37C9"/>
    <w:rsid w:val="00FC0C89"/>
    <w:rsid w:val="00FC4D81"/>
    <w:rsid w:val="00FC5736"/>
    <w:rsid w:val="00FC6EE8"/>
    <w:rsid w:val="00FD0C13"/>
    <w:rsid w:val="00FD46D6"/>
    <w:rsid w:val="00FE14CA"/>
    <w:rsid w:val="00FE2D32"/>
    <w:rsid w:val="00FE35BB"/>
    <w:rsid w:val="00FE5386"/>
    <w:rsid w:val="00FE6997"/>
    <w:rsid w:val="00FE7045"/>
    <w:rsid w:val="00FF0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629BB"/>
  <w15:docId w15:val="{25AF2D4B-BA58-4660-95A8-6ED597575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GB" w:eastAsia="en-US" w:bidi="ar-SA"/>
      </w:rPr>
    </w:rPrDefault>
    <w:pPrDefault>
      <w:pPr>
        <w:pBdr>
          <w:top w:val="nil"/>
          <w:left w:val="nil"/>
          <w:bottom w:val="nil"/>
          <w:right w:val="nil"/>
          <w:between w:val="nil"/>
        </w:pBdr>
        <w:spacing w:after="200" w:line="480"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D03B51"/>
    <w:pPr>
      <w:spacing w:before="240" w:after="120" w:line="360" w:lineRule="auto"/>
      <w:outlineLvl w:val="0"/>
    </w:pPr>
    <w:rPr>
      <w:rFonts w:ascii="Arial" w:eastAsia="Calibri" w:hAnsi="Arial" w:cs="Calibri"/>
      <w:b/>
      <w:sz w:val="28"/>
      <w:szCs w:val="28"/>
    </w:rPr>
  </w:style>
  <w:style w:type="paragraph" w:styleId="Heading2">
    <w:name w:val="heading 2"/>
    <w:basedOn w:val="Normal"/>
    <w:next w:val="Normal"/>
    <w:qFormat/>
    <w:pPr>
      <w:spacing w:after="0"/>
      <w:outlineLvl w:val="1"/>
    </w:pPr>
    <w:rPr>
      <w:rFonts w:ascii="Calibri" w:eastAsia="Calibri" w:hAnsi="Calibri" w:cs="Calibri"/>
      <w:b/>
      <w:sz w:val="26"/>
      <w:szCs w:val="26"/>
    </w:rPr>
  </w:style>
  <w:style w:type="paragraph" w:styleId="Heading3">
    <w:name w:val="heading 3"/>
    <w:basedOn w:val="Normal"/>
    <w:next w:val="Normal"/>
    <w:qFormat/>
    <w:pPr>
      <w:spacing w:after="0"/>
      <w:outlineLvl w:val="2"/>
    </w:pPr>
    <w:rPr>
      <w:rFonts w:ascii="Calibri" w:eastAsia="Calibri" w:hAnsi="Calibri" w:cs="Calibri"/>
      <w:b/>
    </w:rPr>
  </w:style>
  <w:style w:type="paragraph" w:styleId="Heading4">
    <w:name w:val="heading 4"/>
    <w:basedOn w:val="Normal"/>
    <w:next w:val="Normal"/>
    <w:qFormat/>
    <w:pPr>
      <w:spacing w:after="120"/>
      <w:jc w:val="both"/>
      <w:outlineLvl w:val="3"/>
    </w:pPr>
    <w:rPr>
      <w:rFonts w:ascii="Calibri" w:eastAsia="Calibri" w:hAnsi="Calibri" w:cs="Calibri"/>
      <w:i/>
    </w:rPr>
  </w:style>
  <w:style w:type="paragraph" w:styleId="Heading5">
    <w:name w:val="heading 5"/>
    <w:basedOn w:val="Normal"/>
    <w:next w:val="Normal"/>
    <w:pPr>
      <w:keepNext/>
      <w:keepLines/>
      <w:spacing w:before="40" w:after="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D33979"/>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360" w:lineRule="auto"/>
      <w:contextualSpacing/>
    </w:pPr>
    <w:rPr>
      <w:rFonts w:ascii="Calibri" w:eastAsia="Calibri" w:hAnsi="Calibri" w:cs="Calibri"/>
      <w:b/>
      <w:sz w:val="32"/>
      <w:szCs w:val="3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410E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410EE"/>
    <w:rPr>
      <w:sz w:val="18"/>
      <w:szCs w:val="18"/>
    </w:rPr>
  </w:style>
  <w:style w:type="paragraph" w:customStyle="1" w:styleId="EndNoteBibliographyTitle">
    <w:name w:val="EndNote Bibliography Title"/>
    <w:basedOn w:val="Normal"/>
    <w:rsid w:val="00865CCA"/>
    <w:pPr>
      <w:spacing w:after="0"/>
      <w:jc w:val="center"/>
    </w:pPr>
    <w:rPr>
      <w:lang w:val="en-US"/>
    </w:rPr>
  </w:style>
  <w:style w:type="paragraph" w:customStyle="1" w:styleId="EndNoteBibliography">
    <w:name w:val="EndNote Bibliography"/>
    <w:basedOn w:val="Normal"/>
    <w:rsid w:val="00865CCA"/>
    <w:pPr>
      <w:spacing w:line="240" w:lineRule="auto"/>
    </w:pPr>
    <w:rPr>
      <w:lang w:val="en-US"/>
    </w:rPr>
  </w:style>
  <w:style w:type="paragraph" w:styleId="Header">
    <w:name w:val="header"/>
    <w:basedOn w:val="Normal"/>
    <w:link w:val="HeaderChar"/>
    <w:uiPriority w:val="99"/>
    <w:unhideWhenUsed/>
    <w:rsid w:val="003150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007"/>
  </w:style>
  <w:style w:type="paragraph" w:styleId="Footer">
    <w:name w:val="footer"/>
    <w:basedOn w:val="Normal"/>
    <w:link w:val="FooterChar"/>
    <w:uiPriority w:val="99"/>
    <w:unhideWhenUsed/>
    <w:rsid w:val="003150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007"/>
  </w:style>
  <w:style w:type="paragraph" w:styleId="CommentSubject">
    <w:name w:val="annotation subject"/>
    <w:basedOn w:val="CommentText"/>
    <w:next w:val="CommentText"/>
    <w:link w:val="CommentSubjectChar"/>
    <w:uiPriority w:val="99"/>
    <w:semiHidden/>
    <w:unhideWhenUsed/>
    <w:rsid w:val="00BD5EFD"/>
    <w:rPr>
      <w:b/>
      <w:bCs/>
      <w:sz w:val="20"/>
      <w:szCs w:val="20"/>
    </w:rPr>
  </w:style>
  <w:style w:type="character" w:customStyle="1" w:styleId="CommentSubjectChar">
    <w:name w:val="Comment Subject Char"/>
    <w:basedOn w:val="CommentTextChar"/>
    <w:link w:val="CommentSubject"/>
    <w:uiPriority w:val="99"/>
    <w:semiHidden/>
    <w:rsid w:val="00BD5EFD"/>
    <w:rPr>
      <w:b/>
      <w:bCs/>
      <w:sz w:val="20"/>
      <w:szCs w:val="20"/>
    </w:rPr>
  </w:style>
  <w:style w:type="paragraph" w:styleId="Revision">
    <w:name w:val="Revision"/>
    <w:hidden/>
    <w:uiPriority w:val="99"/>
    <w:semiHidden/>
    <w:rsid w:val="00FD46D6"/>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table" w:customStyle="1" w:styleId="GridTable21">
    <w:name w:val="Grid Table 21"/>
    <w:basedOn w:val="TableNormal"/>
    <w:uiPriority w:val="47"/>
    <w:rsid w:val="000951D5"/>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EastAsia" w:hAnsiTheme="minorHAnsi" w:cstheme="minorBidi"/>
      <w:color w:val="auto"/>
      <w:sz w:val="22"/>
      <w:szCs w:val="22"/>
      <w:lang w:val="en-US" w:eastAsia="ja-JP"/>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0951D5"/>
  </w:style>
  <w:style w:type="character" w:styleId="Hyperlink">
    <w:name w:val="Hyperlink"/>
    <w:basedOn w:val="DefaultParagraphFont"/>
    <w:uiPriority w:val="99"/>
    <w:unhideWhenUsed/>
    <w:rsid w:val="0007131A"/>
    <w:rPr>
      <w:color w:val="0563C1" w:themeColor="hyperlink"/>
      <w:u w:val="single"/>
    </w:rPr>
  </w:style>
  <w:style w:type="character" w:customStyle="1" w:styleId="UnresolvedMention1">
    <w:name w:val="Unresolved Mention1"/>
    <w:basedOn w:val="DefaultParagraphFont"/>
    <w:uiPriority w:val="99"/>
    <w:rsid w:val="0007131A"/>
    <w:rPr>
      <w:color w:val="808080"/>
      <w:shd w:val="clear" w:color="auto" w:fill="E6E6E6"/>
    </w:rPr>
  </w:style>
  <w:style w:type="paragraph" w:styleId="PlainText">
    <w:name w:val="Plain Text"/>
    <w:basedOn w:val="Normal"/>
    <w:link w:val="PlainTextChar"/>
    <w:uiPriority w:val="99"/>
    <w:semiHidden/>
    <w:unhideWhenUsed/>
    <w:rsid w:val="001D194B"/>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Calibri" w:eastAsiaTheme="minorHAnsi" w:hAnsi="Calibri" w:cstheme="minorBidi"/>
      <w:color w:val="auto"/>
      <w:sz w:val="22"/>
      <w:szCs w:val="21"/>
    </w:rPr>
  </w:style>
  <w:style w:type="character" w:customStyle="1" w:styleId="PlainTextChar">
    <w:name w:val="Plain Text Char"/>
    <w:basedOn w:val="DefaultParagraphFont"/>
    <w:link w:val="PlainText"/>
    <w:uiPriority w:val="99"/>
    <w:semiHidden/>
    <w:rsid w:val="001D194B"/>
    <w:rPr>
      <w:rFonts w:ascii="Calibri" w:eastAsiaTheme="minorHAnsi" w:hAnsi="Calibri" w:cstheme="minorBidi"/>
      <w:color w:val="auto"/>
      <w:sz w:val="22"/>
      <w:szCs w:val="21"/>
    </w:rPr>
  </w:style>
  <w:style w:type="character" w:styleId="PlaceholderText">
    <w:name w:val="Placeholder Text"/>
    <w:basedOn w:val="DefaultParagraphFont"/>
    <w:uiPriority w:val="99"/>
    <w:semiHidden/>
    <w:rsid w:val="00075C35"/>
    <w:rPr>
      <w:color w:val="808080"/>
    </w:rPr>
  </w:style>
  <w:style w:type="table" w:styleId="TableGrid">
    <w:name w:val="Table Grid"/>
    <w:basedOn w:val="TableNormal"/>
    <w:uiPriority w:val="39"/>
    <w:rsid w:val="00075C35"/>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1902"/>
    <w:pPr>
      <w:pBdr>
        <w:top w:val="none" w:sz="0" w:space="0" w:color="auto"/>
        <w:left w:val="none" w:sz="0" w:space="0" w:color="auto"/>
        <w:bottom w:val="none" w:sz="0" w:space="0" w:color="auto"/>
        <w:right w:val="none" w:sz="0" w:space="0" w:color="auto"/>
        <w:between w:val="none" w:sz="0" w:space="0" w:color="auto"/>
      </w:pBdr>
      <w:spacing w:after="160" w:line="360" w:lineRule="auto"/>
      <w:ind w:left="720"/>
      <w:contextualSpacing/>
    </w:pPr>
    <w:rPr>
      <w:rFonts w:eastAsiaTheme="minorHAnsi" w:cstheme="minorBidi"/>
      <w:color w:val="auto"/>
      <w:szCs w:val="22"/>
    </w:rPr>
  </w:style>
  <w:style w:type="paragraph" w:styleId="FootnoteText">
    <w:name w:val="footnote text"/>
    <w:basedOn w:val="Normal"/>
    <w:link w:val="FootnoteTextChar"/>
    <w:uiPriority w:val="99"/>
    <w:semiHidden/>
    <w:unhideWhenUsed/>
    <w:rsid w:val="009019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1922"/>
    <w:rPr>
      <w:sz w:val="20"/>
      <w:szCs w:val="20"/>
    </w:rPr>
  </w:style>
  <w:style w:type="character" w:styleId="FootnoteReference">
    <w:name w:val="footnote reference"/>
    <w:basedOn w:val="DefaultParagraphFont"/>
    <w:uiPriority w:val="99"/>
    <w:semiHidden/>
    <w:unhideWhenUsed/>
    <w:rsid w:val="00901922"/>
    <w:rPr>
      <w:vertAlign w:val="superscript"/>
    </w:rPr>
  </w:style>
  <w:style w:type="paragraph" w:styleId="NoSpacing">
    <w:name w:val="No Spacing"/>
    <w:uiPriority w:val="1"/>
    <w:qFormat/>
    <w:rsid w:val="00DD4392"/>
    <w:pPr>
      <w:spacing w:after="0" w:line="240" w:lineRule="auto"/>
    </w:pPr>
  </w:style>
  <w:style w:type="character" w:customStyle="1" w:styleId="Heading7Char">
    <w:name w:val="Heading 7 Char"/>
    <w:basedOn w:val="DefaultParagraphFont"/>
    <w:link w:val="Heading7"/>
    <w:uiPriority w:val="9"/>
    <w:rsid w:val="00D33979"/>
    <w:rPr>
      <w:rFonts w:asciiTheme="majorHAnsi" w:eastAsiaTheme="majorEastAsia" w:hAnsiTheme="majorHAnsi" w:cstheme="majorBidi"/>
      <w:i/>
      <w:iCs/>
      <w:color w:val="1F4D78" w:themeColor="accent1" w:themeShade="7F"/>
    </w:rPr>
  </w:style>
  <w:style w:type="character" w:styleId="Strong">
    <w:name w:val="Strong"/>
    <w:basedOn w:val="DefaultParagraphFont"/>
    <w:uiPriority w:val="22"/>
    <w:qFormat/>
    <w:rsid w:val="0048014A"/>
    <w:rPr>
      <w:b/>
      <w:bCs/>
    </w:rPr>
  </w:style>
  <w:style w:type="character" w:customStyle="1" w:styleId="SubtitleChar">
    <w:name w:val="Subtitle Char"/>
    <w:basedOn w:val="DefaultParagraphFont"/>
    <w:link w:val="Subtitle"/>
    <w:uiPriority w:val="11"/>
    <w:rsid w:val="005C220D"/>
    <w:rPr>
      <w:rFonts w:ascii="Georgia" w:eastAsia="Georgia" w:hAnsi="Georgia" w:cs="Georgia"/>
      <w:i/>
      <w:color w:val="666666"/>
      <w:sz w:val="48"/>
      <w:szCs w:val="48"/>
    </w:rPr>
  </w:style>
  <w:style w:type="paragraph" w:styleId="Caption">
    <w:name w:val="caption"/>
    <w:basedOn w:val="Normal"/>
    <w:next w:val="Normal"/>
    <w:uiPriority w:val="35"/>
    <w:unhideWhenUsed/>
    <w:qFormat/>
    <w:rsid w:val="00B60AA7"/>
    <w:pPr>
      <w:spacing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B60AA7"/>
    <w:rPr>
      <w:color w:val="605E5C"/>
      <w:shd w:val="clear" w:color="auto" w:fill="E1DFDD"/>
    </w:rPr>
  </w:style>
  <w:style w:type="table" w:customStyle="1" w:styleId="PlainTable21">
    <w:name w:val="Plain Table 21"/>
    <w:basedOn w:val="TableNormal"/>
    <w:uiPriority w:val="42"/>
    <w:rsid w:val="00663F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rsid w:val="00EA7972"/>
    <w:rPr>
      <w:rFonts w:ascii="Arial" w:eastAsia="Calibri" w:hAnsi="Arial" w:cs="Calibri"/>
      <w:b/>
      <w:sz w:val="28"/>
      <w:szCs w:val="28"/>
    </w:rPr>
  </w:style>
  <w:style w:type="character" w:customStyle="1" w:styleId="UnresolvedMention3">
    <w:name w:val="Unresolved Mention3"/>
    <w:basedOn w:val="DefaultParagraphFont"/>
    <w:uiPriority w:val="99"/>
    <w:semiHidden/>
    <w:unhideWhenUsed/>
    <w:rsid w:val="007C3FC7"/>
    <w:rPr>
      <w:color w:val="605E5C"/>
      <w:shd w:val="clear" w:color="auto" w:fill="E1DFDD"/>
    </w:rPr>
  </w:style>
  <w:style w:type="paragraph" w:styleId="NormalWeb">
    <w:name w:val="Normal (Web)"/>
    <w:basedOn w:val="Normal"/>
    <w:uiPriority w:val="99"/>
    <w:semiHidden/>
    <w:unhideWhenUsed/>
    <w:rsid w:val="005F0175"/>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72551">
      <w:bodyDiv w:val="1"/>
      <w:marLeft w:val="0"/>
      <w:marRight w:val="0"/>
      <w:marTop w:val="0"/>
      <w:marBottom w:val="0"/>
      <w:divBdr>
        <w:top w:val="none" w:sz="0" w:space="0" w:color="auto"/>
        <w:left w:val="none" w:sz="0" w:space="0" w:color="auto"/>
        <w:bottom w:val="none" w:sz="0" w:space="0" w:color="auto"/>
        <w:right w:val="none" w:sz="0" w:space="0" w:color="auto"/>
      </w:divBdr>
    </w:div>
    <w:div w:id="359283469">
      <w:bodyDiv w:val="1"/>
      <w:marLeft w:val="0"/>
      <w:marRight w:val="0"/>
      <w:marTop w:val="0"/>
      <w:marBottom w:val="0"/>
      <w:divBdr>
        <w:top w:val="none" w:sz="0" w:space="0" w:color="auto"/>
        <w:left w:val="none" w:sz="0" w:space="0" w:color="auto"/>
        <w:bottom w:val="none" w:sz="0" w:space="0" w:color="auto"/>
        <w:right w:val="none" w:sz="0" w:space="0" w:color="auto"/>
      </w:divBdr>
    </w:div>
    <w:div w:id="374283000">
      <w:bodyDiv w:val="1"/>
      <w:marLeft w:val="0"/>
      <w:marRight w:val="0"/>
      <w:marTop w:val="0"/>
      <w:marBottom w:val="0"/>
      <w:divBdr>
        <w:top w:val="none" w:sz="0" w:space="0" w:color="auto"/>
        <w:left w:val="none" w:sz="0" w:space="0" w:color="auto"/>
        <w:bottom w:val="none" w:sz="0" w:space="0" w:color="auto"/>
        <w:right w:val="none" w:sz="0" w:space="0" w:color="auto"/>
      </w:divBdr>
    </w:div>
    <w:div w:id="406541649">
      <w:bodyDiv w:val="1"/>
      <w:marLeft w:val="0"/>
      <w:marRight w:val="0"/>
      <w:marTop w:val="0"/>
      <w:marBottom w:val="0"/>
      <w:divBdr>
        <w:top w:val="none" w:sz="0" w:space="0" w:color="auto"/>
        <w:left w:val="none" w:sz="0" w:space="0" w:color="auto"/>
        <w:bottom w:val="none" w:sz="0" w:space="0" w:color="auto"/>
        <w:right w:val="none" w:sz="0" w:space="0" w:color="auto"/>
      </w:divBdr>
    </w:div>
    <w:div w:id="735053313">
      <w:bodyDiv w:val="1"/>
      <w:marLeft w:val="0"/>
      <w:marRight w:val="0"/>
      <w:marTop w:val="0"/>
      <w:marBottom w:val="0"/>
      <w:divBdr>
        <w:top w:val="none" w:sz="0" w:space="0" w:color="auto"/>
        <w:left w:val="none" w:sz="0" w:space="0" w:color="auto"/>
        <w:bottom w:val="none" w:sz="0" w:space="0" w:color="auto"/>
        <w:right w:val="none" w:sz="0" w:space="0" w:color="auto"/>
      </w:divBdr>
    </w:div>
    <w:div w:id="798962358">
      <w:bodyDiv w:val="1"/>
      <w:marLeft w:val="0"/>
      <w:marRight w:val="0"/>
      <w:marTop w:val="0"/>
      <w:marBottom w:val="0"/>
      <w:divBdr>
        <w:top w:val="none" w:sz="0" w:space="0" w:color="auto"/>
        <w:left w:val="none" w:sz="0" w:space="0" w:color="auto"/>
        <w:bottom w:val="none" w:sz="0" w:space="0" w:color="auto"/>
        <w:right w:val="none" w:sz="0" w:space="0" w:color="auto"/>
      </w:divBdr>
    </w:div>
    <w:div w:id="912860748">
      <w:bodyDiv w:val="1"/>
      <w:marLeft w:val="0"/>
      <w:marRight w:val="0"/>
      <w:marTop w:val="0"/>
      <w:marBottom w:val="0"/>
      <w:divBdr>
        <w:top w:val="none" w:sz="0" w:space="0" w:color="auto"/>
        <w:left w:val="none" w:sz="0" w:space="0" w:color="auto"/>
        <w:bottom w:val="none" w:sz="0" w:space="0" w:color="auto"/>
        <w:right w:val="none" w:sz="0" w:space="0" w:color="auto"/>
      </w:divBdr>
    </w:div>
    <w:div w:id="1000158234">
      <w:bodyDiv w:val="1"/>
      <w:marLeft w:val="0"/>
      <w:marRight w:val="0"/>
      <w:marTop w:val="0"/>
      <w:marBottom w:val="0"/>
      <w:divBdr>
        <w:top w:val="none" w:sz="0" w:space="0" w:color="auto"/>
        <w:left w:val="none" w:sz="0" w:space="0" w:color="auto"/>
        <w:bottom w:val="none" w:sz="0" w:space="0" w:color="auto"/>
        <w:right w:val="none" w:sz="0" w:space="0" w:color="auto"/>
      </w:divBdr>
    </w:div>
    <w:div w:id="1087732899">
      <w:bodyDiv w:val="1"/>
      <w:marLeft w:val="0"/>
      <w:marRight w:val="0"/>
      <w:marTop w:val="0"/>
      <w:marBottom w:val="0"/>
      <w:divBdr>
        <w:top w:val="none" w:sz="0" w:space="0" w:color="auto"/>
        <w:left w:val="none" w:sz="0" w:space="0" w:color="auto"/>
        <w:bottom w:val="none" w:sz="0" w:space="0" w:color="auto"/>
        <w:right w:val="none" w:sz="0" w:space="0" w:color="auto"/>
      </w:divBdr>
    </w:div>
    <w:div w:id="1162623132">
      <w:bodyDiv w:val="1"/>
      <w:marLeft w:val="0"/>
      <w:marRight w:val="0"/>
      <w:marTop w:val="0"/>
      <w:marBottom w:val="0"/>
      <w:divBdr>
        <w:top w:val="none" w:sz="0" w:space="0" w:color="auto"/>
        <w:left w:val="none" w:sz="0" w:space="0" w:color="auto"/>
        <w:bottom w:val="none" w:sz="0" w:space="0" w:color="auto"/>
        <w:right w:val="none" w:sz="0" w:space="0" w:color="auto"/>
      </w:divBdr>
    </w:div>
    <w:div w:id="1286887056">
      <w:bodyDiv w:val="1"/>
      <w:marLeft w:val="0"/>
      <w:marRight w:val="0"/>
      <w:marTop w:val="0"/>
      <w:marBottom w:val="0"/>
      <w:divBdr>
        <w:top w:val="none" w:sz="0" w:space="0" w:color="auto"/>
        <w:left w:val="none" w:sz="0" w:space="0" w:color="auto"/>
        <w:bottom w:val="none" w:sz="0" w:space="0" w:color="auto"/>
        <w:right w:val="none" w:sz="0" w:space="0" w:color="auto"/>
      </w:divBdr>
    </w:div>
    <w:div w:id="1404831831">
      <w:bodyDiv w:val="1"/>
      <w:marLeft w:val="0"/>
      <w:marRight w:val="0"/>
      <w:marTop w:val="0"/>
      <w:marBottom w:val="0"/>
      <w:divBdr>
        <w:top w:val="none" w:sz="0" w:space="0" w:color="auto"/>
        <w:left w:val="none" w:sz="0" w:space="0" w:color="auto"/>
        <w:bottom w:val="none" w:sz="0" w:space="0" w:color="auto"/>
        <w:right w:val="none" w:sz="0" w:space="0" w:color="auto"/>
      </w:divBdr>
    </w:div>
    <w:div w:id="1639723078">
      <w:bodyDiv w:val="1"/>
      <w:marLeft w:val="0"/>
      <w:marRight w:val="0"/>
      <w:marTop w:val="0"/>
      <w:marBottom w:val="0"/>
      <w:divBdr>
        <w:top w:val="none" w:sz="0" w:space="0" w:color="auto"/>
        <w:left w:val="none" w:sz="0" w:space="0" w:color="auto"/>
        <w:bottom w:val="none" w:sz="0" w:space="0" w:color="auto"/>
        <w:right w:val="none" w:sz="0" w:space="0" w:color="auto"/>
      </w:divBdr>
    </w:div>
    <w:div w:id="1667248399">
      <w:bodyDiv w:val="1"/>
      <w:marLeft w:val="0"/>
      <w:marRight w:val="0"/>
      <w:marTop w:val="0"/>
      <w:marBottom w:val="0"/>
      <w:divBdr>
        <w:top w:val="none" w:sz="0" w:space="0" w:color="auto"/>
        <w:left w:val="none" w:sz="0" w:space="0" w:color="auto"/>
        <w:bottom w:val="none" w:sz="0" w:space="0" w:color="auto"/>
        <w:right w:val="none" w:sz="0" w:space="0" w:color="auto"/>
      </w:divBdr>
    </w:div>
    <w:div w:id="1868104793">
      <w:bodyDiv w:val="1"/>
      <w:marLeft w:val="0"/>
      <w:marRight w:val="0"/>
      <w:marTop w:val="0"/>
      <w:marBottom w:val="0"/>
      <w:divBdr>
        <w:top w:val="none" w:sz="0" w:space="0" w:color="auto"/>
        <w:left w:val="none" w:sz="0" w:space="0" w:color="auto"/>
        <w:bottom w:val="none" w:sz="0" w:space="0" w:color="auto"/>
        <w:right w:val="none" w:sz="0" w:space="0" w:color="auto"/>
      </w:divBdr>
    </w:div>
    <w:div w:id="1936790883">
      <w:bodyDiv w:val="1"/>
      <w:marLeft w:val="0"/>
      <w:marRight w:val="0"/>
      <w:marTop w:val="0"/>
      <w:marBottom w:val="0"/>
      <w:divBdr>
        <w:top w:val="none" w:sz="0" w:space="0" w:color="auto"/>
        <w:left w:val="none" w:sz="0" w:space="0" w:color="auto"/>
        <w:bottom w:val="none" w:sz="0" w:space="0" w:color="auto"/>
        <w:right w:val="none" w:sz="0" w:space="0" w:color="auto"/>
      </w:divBdr>
    </w:div>
    <w:div w:id="1965691076">
      <w:bodyDiv w:val="1"/>
      <w:marLeft w:val="0"/>
      <w:marRight w:val="0"/>
      <w:marTop w:val="0"/>
      <w:marBottom w:val="0"/>
      <w:divBdr>
        <w:top w:val="none" w:sz="0" w:space="0" w:color="auto"/>
        <w:left w:val="none" w:sz="0" w:space="0" w:color="auto"/>
        <w:bottom w:val="none" w:sz="0" w:space="0" w:color="auto"/>
        <w:right w:val="none" w:sz="0" w:space="0" w:color="auto"/>
      </w:divBdr>
    </w:div>
    <w:div w:id="1992951544">
      <w:bodyDiv w:val="1"/>
      <w:marLeft w:val="0"/>
      <w:marRight w:val="0"/>
      <w:marTop w:val="0"/>
      <w:marBottom w:val="0"/>
      <w:divBdr>
        <w:top w:val="none" w:sz="0" w:space="0" w:color="auto"/>
        <w:left w:val="none" w:sz="0" w:space="0" w:color="auto"/>
        <w:bottom w:val="none" w:sz="0" w:space="0" w:color="auto"/>
        <w:right w:val="none" w:sz="0" w:space="0" w:color="auto"/>
      </w:divBdr>
    </w:div>
    <w:div w:id="2012218155">
      <w:bodyDiv w:val="1"/>
      <w:marLeft w:val="0"/>
      <w:marRight w:val="0"/>
      <w:marTop w:val="0"/>
      <w:marBottom w:val="0"/>
      <w:divBdr>
        <w:top w:val="none" w:sz="0" w:space="0" w:color="auto"/>
        <w:left w:val="none" w:sz="0" w:space="0" w:color="auto"/>
        <w:bottom w:val="none" w:sz="0" w:space="0" w:color="auto"/>
        <w:right w:val="none" w:sz="0" w:space="0" w:color="auto"/>
      </w:divBdr>
    </w:div>
    <w:div w:id="2045323846">
      <w:bodyDiv w:val="1"/>
      <w:marLeft w:val="0"/>
      <w:marRight w:val="0"/>
      <w:marTop w:val="0"/>
      <w:marBottom w:val="0"/>
      <w:divBdr>
        <w:top w:val="none" w:sz="0" w:space="0" w:color="auto"/>
        <w:left w:val="none" w:sz="0" w:space="0" w:color="auto"/>
        <w:bottom w:val="none" w:sz="0" w:space="0" w:color="auto"/>
        <w:right w:val="none" w:sz="0" w:space="0" w:color="auto"/>
      </w:divBdr>
    </w:div>
    <w:div w:id="2144233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b.p.silberberg@doctors.org.uk" TargetMode="External"/><Relationship Id="rId14" Type="http://schemas.openxmlformats.org/officeDocument/2006/relationships/hyperlink" Target="http://vizhub.healthdata.org/gbd-compar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039310F76B54FF19ED5B0AB20003730"/>
        <w:category>
          <w:name w:val="General"/>
          <w:gallery w:val="placeholder"/>
        </w:category>
        <w:types>
          <w:type w:val="bbPlcHdr"/>
        </w:types>
        <w:behaviors>
          <w:behavior w:val="content"/>
        </w:behaviors>
        <w:guid w:val="{DD7B08F1-2652-4222-B4FE-360C298630AD}"/>
      </w:docPartPr>
      <w:docPartBody>
        <w:p w:rsidR="00BB05B4" w:rsidRDefault="004B1046">
          <w:r w:rsidRPr="00265AA8">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1046"/>
    <w:rsid w:val="0007425E"/>
    <w:rsid w:val="000A51A9"/>
    <w:rsid w:val="000D139D"/>
    <w:rsid w:val="000E2C96"/>
    <w:rsid w:val="001A0A90"/>
    <w:rsid w:val="001C1EDA"/>
    <w:rsid w:val="001D138B"/>
    <w:rsid w:val="00266558"/>
    <w:rsid w:val="003758DB"/>
    <w:rsid w:val="003B77EC"/>
    <w:rsid w:val="003F06C5"/>
    <w:rsid w:val="00450046"/>
    <w:rsid w:val="00494F96"/>
    <w:rsid w:val="004B1046"/>
    <w:rsid w:val="004B34A5"/>
    <w:rsid w:val="005C32ED"/>
    <w:rsid w:val="006A5D53"/>
    <w:rsid w:val="007210AB"/>
    <w:rsid w:val="00764364"/>
    <w:rsid w:val="0078691F"/>
    <w:rsid w:val="007A1153"/>
    <w:rsid w:val="00883542"/>
    <w:rsid w:val="008B3268"/>
    <w:rsid w:val="008B51C4"/>
    <w:rsid w:val="009428E0"/>
    <w:rsid w:val="00AB0F1B"/>
    <w:rsid w:val="00B47EF2"/>
    <w:rsid w:val="00BB05B4"/>
    <w:rsid w:val="00BE4F82"/>
    <w:rsid w:val="00C043AC"/>
    <w:rsid w:val="00CC2C04"/>
    <w:rsid w:val="00CD3F95"/>
    <w:rsid w:val="00D924B2"/>
    <w:rsid w:val="00E210FD"/>
    <w:rsid w:val="00E2511D"/>
    <w:rsid w:val="00E35564"/>
    <w:rsid w:val="00F5149A"/>
    <w:rsid w:val="00F8281E"/>
    <w:rsid w:val="00FD35B3"/>
    <w:rsid w:val="00FE7D16"/>
    <w:rsid w:val="00FF49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35B3"/>
    <w:rPr>
      <w:color w:val="808080"/>
    </w:rPr>
  </w:style>
  <w:style w:type="paragraph" w:customStyle="1" w:styleId="BDC2CBC686AD491D8763370DF76E6B11">
    <w:name w:val="BDC2CBC686AD491D8763370DF76E6B11"/>
    <w:rsid w:val="00FE7D16"/>
  </w:style>
  <w:style w:type="paragraph" w:customStyle="1" w:styleId="A63278B6319647618F480DBDA867CAE2">
    <w:name w:val="A63278B6319647618F480DBDA867CAE2"/>
    <w:rsid w:val="00FE7D16"/>
  </w:style>
  <w:style w:type="paragraph" w:customStyle="1" w:styleId="CDA6EBE62E49410B9738B5D1A172011E">
    <w:name w:val="CDA6EBE62E49410B9738B5D1A172011E"/>
    <w:rsid w:val="00494F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1-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916BB1-5265-4333-830C-ECBF0410B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5667</Words>
  <Characters>89305</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Recommendations for fluid management of adults with sepsis in sub-Saharan Africa: A systematic review of guidelines</vt:lpstr>
    </vt:vector>
  </TitlesOfParts>
  <Company>Aintree Hospital</Company>
  <LinksUpToDate>false</LinksUpToDate>
  <CharactersWithSpaces>104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mmendations for fluid management of adults with sepsis in sub-Saharan Africa: A systematic review of guidelines</dc:title>
  <dc:creator>Jamie Rylance</dc:creator>
  <cp:lastModifiedBy>Amy Smith</cp:lastModifiedBy>
  <cp:revision>2</cp:revision>
  <cp:lastPrinted>2019-09-24T07:22:00Z</cp:lastPrinted>
  <dcterms:created xsi:type="dcterms:W3CDTF">2020-05-12T10:04:00Z</dcterms:created>
  <dcterms:modified xsi:type="dcterms:W3CDTF">2020-05-12T10:04:00Z</dcterms:modified>
  <cp:contentStatus>15</cp:contentStatus>
</cp:coreProperties>
</file>